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Open Sans" w:hAnsi="Open Sans" w:cs="Open Sans"/>
          <w:sz w:val="22"/>
          <w:szCs w:val="22"/>
        </w:rPr>
        <w:id w:val="610174930"/>
        <w:docPartObj>
          <w:docPartGallery w:val="Cover Pages"/>
          <w:docPartUnique/>
        </w:docPartObj>
      </w:sdtPr>
      <w:sdtEndPr>
        <w:rPr>
          <w:rFonts w:asciiTheme="majorHAnsi" w:hAnsiTheme="majorHAnsi" w:cstheme="minorBidi"/>
          <w:b/>
        </w:rPr>
      </w:sdtEndPr>
      <w:sdtContent>
        <w:p w14:paraId="71DCDEB8" w14:textId="7C6D471F" w:rsidR="00823BA1" w:rsidRPr="006157D9" w:rsidRDefault="00823BA1" w:rsidP="00725B48">
          <w:pPr>
            <w:pStyle w:val="Vysokkola"/>
            <w:ind w:left="709" w:firstLine="709"/>
            <w:jc w:val="both"/>
            <w:rPr>
              <w:rFonts w:ascii="Open Sans" w:hAnsi="Open Sans" w:cs="Open Sans"/>
            </w:rPr>
          </w:pPr>
          <w:r w:rsidRPr="006157D9">
            <w:rPr>
              <w:rFonts w:ascii="Open Sans" w:hAnsi="Open Sans" w:cs="Open Sans"/>
            </w:rPr>
            <w:t xml:space="preserve">Vysoká škola ekonomická v Praze </w:t>
          </w:r>
        </w:p>
        <w:p w14:paraId="415925F1" w14:textId="1405C65B" w:rsidR="00823BA1" w:rsidRPr="006157D9" w:rsidRDefault="00823BA1" w:rsidP="00450AE9">
          <w:pPr>
            <w:pStyle w:val="Fakulta"/>
            <w:rPr>
              <w:rFonts w:ascii="Open Sans" w:hAnsi="Open Sans" w:cs="Open Sans"/>
            </w:rPr>
          </w:pPr>
          <w:r w:rsidRPr="006157D9">
            <w:rPr>
              <w:rFonts w:ascii="Open Sans" w:hAnsi="Open Sans" w:cs="Open Sans"/>
            </w:rPr>
            <w:t xml:space="preserve">Fakulta informatiky a statistiky </w:t>
          </w:r>
        </w:p>
        <w:p w14:paraId="3D4670DF" w14:textId="5264F453" w:rsidR="006A5584" w:rsidRPr="006157D9" w:rsidRDefault="006A5584" w:rsidP="006A5584">
          <w:pPr>
            <w:jc w:val="center"/>
          </w:pPr>
          <w:r w:rsidRPr="006157D9">
            <w:rPr>
              <w:b/>
              <w:noProof/>
              <w:lang w:eastAsia="cs-CZ"/>
            </w:rPr>
            <w:drawing>
              <wp:inline distT="0" distB="0" distL="0" distR="0" wp14:anchorId="05FE01C7" wp14:editId="7C96D8CD">
                <wp:extent cx="1685925" cy="1666875"/>
                <wp:effectExtent l="0" t="0" r="9525" b="9525"/>
                <wp:docPr id="18" name="Picture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14115403" w14:textId="1E616EBE" w:rsidR="00823BA1" w:rsidRPr="006157D9" w:rsidRDefault="00704B98" w:rsidP="006A5584">
          <w:pPr>
            <w:pStyle w:val="NzevBP"/>
            <w:spacing w:before="2000"/>
            <w:rPr>
              <w:rFonts w:ascii="Open Sans" w:hAnsi="Open Sans" w:cs="Open Sans"/>
            </w:rPr>
          </w:pPr>
          <w:r w:rsidRPr="006157D9">
            <w:rPr>
              <w:rFonts w:ascii="Open Sans" w:hAnsi="Open Sans" w:cs="Open Sans"/>
            </w:rPr>
            <w:t>Využití statistických metod pro predikci výsledků v</w:t>
          </w:r>
          <w:r w:rsidR="008B2D14" w:rsidRPr="006157D9">
            <w:rPr>
              <w:rFonts w:ascii="Open Sans" w:hAnsi="Open Sans" w:cs="Open Sans"/>
            </w:rPr>
            <w:t xml:space="preserve"> oblasti</w:t>
          </w:r>
          <w:r w:rsidRPr="006157D9">
            <w:rPr>
              <w:rFonts w:ascii="Open Sans" w:hAnsi="Open Sans" w:cs="Open Sans"/>
            </w:rPr>
            <w:t> bojových sport</w:t>
          </w:r>
          <w:r w:rsidR="008B2D14" w:rsidRPr="006157D9">
            <w:rPr>
              <w:rFonts w:ascii="Open Sans" w:hAnsi="Open Sans" w:cs="Open Sans"/>
            </w:rPr>
            <w:t>ů</w:t>
          </w:r>
        </w:p>
        <w:p w14:paraId="77D0B92C" w14:textId="2FC97CEE" w:rsidR="00823BA1" w:rsidRPr="006157D9" w:rsidRDefault="00823BA1" w:rsidP="00450AE9">
          <w:pPr>
            <w:pStyle w:val="TypprceBP"/>
            <w:rPr>
              <w:rFonts w:ascii="Open Sans" w:hAnsi="Open Sans" w:cs="Open Sans"/>
            </w:rPr>
          </w:pPr>
          <w:r w:rsidRPr="006157D9">
            <w:rPr>
              <w:rFonts w:ascii="Open Sans" w:hAnsi="Open Sans" w:cs="Open Sans"/>
            </w:rPr>
            <w:t xml:space="preserve">BAKALÁŘSKÁ PRÁCE </w:t>
          </w:r>
        </w:p>
        <w:p w14:paraId="1D5CD522" w14:textId="7E3F8F79" w:rsidR="00823BA1" w:rsidRPr="006157D9" w:rsidRDefault="00823BA1" w:rsidP="00770F63">
          <w:pPr>
            <w:pStyle w:val="Studijnprogram"/>
            <w:spacing w:after="220"/>
            <w:rPr>
              <w:rFonts w:ascii="Open Sans" w:hAnsi="Open Sans" w:cs="Open Sans"/>
            </w:rPr>
          </w:pPr>
          <w:r w:rsidRPr="006157D9">
            <w:rPr>
              <w:rFonts w:ascii="Open Sans" w:hAnsi="Open Sans" w:cs="Open Sans"/>
            </w:rPr>
            <w:t xml:space="preserve">Studijní program: </w:t>
          </w:r>
          <w:r w:rsidR="008B2D14" w:rsidRPr="006157D9">
            <w:rPr>
              <w:rFonts w:ascii="Open Sans" w:hAnsi="Open Sans" w:cs="Open Sans"/>
            </w:rPr>
            <w:t>Aplikovaná informatika</w:t>
          </w:r>
          <w:r w:rsidRPr="006157D9">
            <w:rPr>
              <w:rFonts w:ascii="Open Sans" w:hAnsi="Open Sans" w:cs="Open Sans"/>
            </w:rPr>
            <w:t xml:space="preserve"> </w:t>
          </w:r>
        </w:p>
        <w:p w14:paraId="0D692E7B" w14:textId="390B4668" w:rsidR="00823BA1" w:rsidRPr="006157D9" w:rsidRDefault="00823BA1" w:rsidP="006A5584">
          <w:pPr>
            <w:pStyle w:val="Studijnprogram"/>
            <w:spacing w:after="1600"/>
            <w:rPr>
              <w:rFonts w:ascii="Open Sans" w:hAnsi="Open Sans" w:cs="Open Sans"/>
            </w:rPr>
          </w:pPr>
        </w:p>
        <w:p w14:paraId="1728CFD8" w14:textId="115EEA23" w:rsidR="00823BA1" w:rsidRPr="006157D9" w:rsidRDefault="00823BA1" w:rsidP="00450AE9">
          <w:pPr>
            <w:pStyle w:val="Autor"/>
            <w:rPr>
              <w:rFonts w:ascii="Open Sans" w:hAnsi="Open Sans" w:cs="Open Sans"/>
            </w:rPr>
          </w:pPr>
          <w:r w:rsidRPr="006157D9">
            <w:rPr>
              <w:rFonts w:ascii="Open Sans" w:hAnsi="Open Sans" w:cs="Open Sans"/>
            </w:rPr>
            <w:t xml:space="preserve">Autor: </w:t>
          </w:r>
          <w:r w:rsidR="00EF6732" w:rsidRPr="006157D9">
            <w:rPr>
              <w:rFonts w:ascii="Open Sans" w:hAnsi="Open Sans" w:cs="Open Sans"/>
            </w:rPr>
            <w:t>Adam Zacpal</w:t>
          </w:r>
          <w:r w:rsidRPr="006157D9">
            <w:rPr>
              <w:rFonts w:ascii="Open Sans" w:hAnsi="Open Sans" w:cs="Open Sans"/>
            </w:rPr>
            <w:t xml:space="preserve"> </w:t>
          </w:r>
        </w:p>
        <w:p w14:paraId="13BA5CED" w14:textId="1A41CF7C" w:rsidR="00823BA1" w:rsidRPr="006157D9" w:rsidRDefault="00823BA1" w:rsidP="00450AE9">
          <w:pPr>
            <w:pStyle w:val="VedoucBP"/>
            <w:rPr>
              <w:rFonts w:ascii="Open Sans" w:hAnsi="Open Sans" w:cs="Open Sans"/>
            </w:rPr>
          </w:pPr>
          <w:r w:rsidRPr="006157D9">
            <w:rPr>
              <w:rFonts w:ascii="Open Sans" w:hAnsi="Open Sans" w:cs="Open Sans"/>
            </w:rPr>
            <w:t>Vedoucí bakalářské</w:t>
          </w:r>
          <w:r w:rsidR="00EF6732" w:rsidRPr="006157D9">
            <w:rPr>
              <w:rFonts w:ascii="Open Sans" w:hAnsi="Open Sans" w:cs="Open Sans"/>
            </w:rPr>
            <w:t xml:space="preserve"> </w:t>
          </w:r>
          <w:r w:rsidRPr="006157D9">
            <w:rPr>
              <w:rFonts w:ascii="Open Sans" w:hAnsi="Open Sans" w:cs="Open Sans"/>
            </w:rPr>
            <w:t xml:space="preserve">práce: </w:t>
          </w:r>
          <w:r w:rsidR="00EF6732" w:rsidRPr="006157D9">
            <w:rPr>
              <w:rFonts w:ascii="Open Sans" w:hAnsi="Open Sans" w:cs="Open Sans"/>
            </w:rPr>
            <w:t>Ing. Jan Fojtík, Ph.D.</w:t>
          </w:r>
          <w:r w:rsidRPr="006157D9">
            <w:rPr>
              <w:rFonts w:ascii="Open Sans" w:hAnsi="Open Sans" w:cs="Open Sans"/>
            </w:rPr>
            <w:t xml:space="preserve"> </w:t>
          </w:r>
        </w:p>
        <w:p w14:paraId="702518CD" w14:textId="6D04FB79" w:rsidR="00FA34B3" w:rsidRPr="006157D9" w:rsidRDefault="00823BA1" w:rsidP="00702738">
          <w:pPr>
            <w:pStyle w:val="Kdeakdyodevzdno"/>
            <w:sectPr w:rsidR="00FA34B3" w:rsidRPr="006157D9" w:rsidSect="002F2BDB">
              <w:footerReference w:type="default" r:id="rId12"/>
              <w:footerReference w:type="first" r:id="rId13"/>
              <w:pgSz w:w="11906" w:h="16838" w:code="9"/>
              <w:pgMar w:top="1418" w:right="1418" w:bottom="1418" w:left="1418" w:header="709" w:footer="709" w:gutter="284"/>
              <w:cols w:space="708"/>
              <w:vAlign w:val="bottom"/>
              <w:titlePg/>
              <w:docGrid w:linePitch="360"/>
            </w:sectPr>
          </w:pPr>
          <w:r w:rsidRPr="006157D9">
            <w:rPr>
              <w:rFonts w:ascii="Open Sans" w:hAnsi="Open Sans" w:cs="Open Sans"/>
            </w:rPr>
            <w:t xml:space="preserve">Praha, </w:t>
          </w:r>
          <w:r w:rsidR="00702738" w:rsidRPr="006157D9">
            <w:rPr>
              <w:rFonts w:ascii="Open Sans" w:hAnsi="Open Sans" w:cs="Open Sans"/>
            </w:rPr>
            <w:t>květen 2024</w:t>
          </w:r>
        </w:p>
      </w:sdtContent>
    </w:sdt>
    <w:p w14:paraId="5A356AD4" w14:textId="77777777" w:rsidR="00D12A51" w:rsidRPr="006157D9" w:rsidRDefault="004F66B1" w:rsidP="002823F2">
      <w:pPr>
        <w:pStyle w:val="Nadpisnzvyjin"/>
      </w:pPr>
      <w:r w:rsidRPr="006157D9">
        <w:lastRenderedPageBreak/>
        <w:t>Poděkování</w:t>
      </w:r>
      <w:r w:rsidR="004D46DE" w:rsidRPr="006157D9">
        <w:t xml:space="preserve"> </w:t>
      </w:r>
    </w:p>
    <w:p w14:paraId="769B5A1A" w14:textId="3E8A2C30" w:rsidR="008C2CB9" w:rsidRPr="006157D9" w:rsidRDefault="0028271F" w:rsidP="00481BA6">
      <w:r>
        <w:t>Tímto bych chtěl poděkovat Ing. Janu Fojtíkovi, Ph.D. za odb</w:t>
      </w:r>
      <w:r w:rsidR="001D697F">
        <w:t xml:space="preserve">orné konzultace a vedení mé bakalářské práce. Také bych chtěl poděkovat rodině za </w:t>
      </w:r>
      <w:r w:rsidR="00E26B61">
        <w:t xml:space="preserve">významnou </w:t>
      </w:r>
      <w:r w:rsidR="001D697F">
        <w:t>podporu ve studiu.</w:t>
      </w:r>
    </w:p>
    <w:p w14:paraId="16B5E8D7" w14:textId="77777777" w:rsidR="00900413" w:rsidRPr="006157D9" w:rsidRDefault="00900413" w:rsidP="00481BA6"/>
    <w:p w14:paraId="40DC910E" w14:textId="66AA4B80" w:rsidR="002823F2" w:rsidRPr="006157D9" w:rsidRDefault="002823F2" w:rsidP="00D12A51">
      <w:pPr>
        <w:rPr>
          <w:lang w:eastAsia="cs-CZ"/>
        </w:rPr>
        <w:sectPr w:rsidR="002823F2" w:rsidRPr="006157D9" w:rsidSect="002F2BDB">
          <w:footerReference w:type="default" r:id="rId14"/>
          <w:pgSz w:w="11906" w:h="16838" w:code="9"/>
          <w:pgMar w:top="1418" w:right="1418" w:bottom="1418" w:left="1418" w:header="709" w:footer="709" w:gutter="284"/>
          <w:cols w:space="708"/>
          <w:vAlign w:val="bottom"/>
          <w:docGrid w:linePitch="360"/>
        </w:sectPr>
      </w:pPr>
    </w:p>
    <w:p w14:paraId="68B5986E" w14:textId="77777777" w:rsidR="00D12A51" w:rsidRPr="006157D9" w:rsidRDefault="00D12A51" w:rsidP="00900413">
      <w:pPr>
        <w:pStyle w:val="Nadpisnzvyjin"/>
      </w:pPr>
      <w:r w:rsidRPr="006157D9">
        <w:lastRenderedPageBreak/>
        <w:t>Abstrakt</w:t>
      </w:r>
      <w:r w:rsidR="004D46DE" w:rsidRPr="006157D9">
        <w:t xml:space="preserve"> </w:t>
      </w:r>
    </w:p>
    <w:p w14:paraId="69322EF3" w14:textId="3446F74E" w:rsidR="003A52BB" w:rsidRDefault="00314441" w:rsidP="00702738">
      <w:r w:rsidRPr="006157D9">
        <w:t>Bakalářská práce se zabývá využitím statistických metod pro predikci</w:t>
      </w:r>
      <w:r w:rsidR="00A73AF6">
        <w:t xml:space="preserve"> </w:t>
      </w:r>
      <w:r w:rsidRPr="006157D9">
        <w:t>výsledků</w:t>
      </w:r>
      <w:r>
        <w:t xml:space="preserve"> ve</w:t>
      </w:r>
      <w:r w:rsidRPr="006157D9">
        <w:t xml:space="preserve"> smíšených bojových umění</w:t>
      </w:r>
      <w:r>
        <w:t>ch</w:t>
      </w:r>
      <w:r w:rsidR="00A73AF6">
        <w:t xml:space="preserve"> (MMA)</w:t>
      </w:r>
      <w:r w:rsidRPr="006157D9">
        <w:t xml:space="preserve">, </w:t>
      </w:r>
      <w:r w:rsidR="00A73AF6">
        <w:t>zejména v zápasech organizace UFC</w:t>
      </w:r>
      <w:r w:rsidRPr="006157D9">
        <w:t>.</w:t>
      </w:r>
      <w:r w:rsidR="003A52BB" w:rsidRPr="006157D9">
        <w:t xml:space="preserve"> </w:t>
      </w:r>
      <w:r w:rsidR="0011702A" w:rsidRPr="0066631A">
        <w:t xml:space="preserve">Cílem práce </w:t>
      </w:r>
      <w:r w:rsidR="00A01E3B">
        <w:t>bylo</w:t>
      </w:r>
      <w:r w:rsidR="0011702A" w:rsidRPr="0066631A">
        <w:t xml:space="preserve"> přispět k lepšímu porozumění faktorů ovlivňujících výsledky zápasů</w:t>
      </w:r>
      <w:r w:rsidR="00D374E4">
        <w:t xml:space="preserve">, implementovat </w:t>
      </w:r>
      <w:r w:rsidR="0011702A">
        <w:t>prediktivní modely</w:t>
      </w:r>
      <w:r w:rsidR="0011702A" w:rsidRPr="0066631A">
        <w:t xml:space="preserve"> a poskytnout</w:t>
      </w:r>
      <w:r w:rsidR="0011702A">
        <w:t xml:space="preserve"> tak </w:t>
      </w:r>
      <w:r w:rsidR="0011702A" w:rsidRPr="0066631A">
        <w:t>užitečné poznatky</w:t>
      </w:r>
      <w:r w:rsidR="0011702A">
        <w:t xml:space="preserve"> o t</w:t>
      </w:r>
      <w:r w:rsidR="00BA4B91">
        <w:t>omto sportu</w:t>
      </w:r>
      <w:r w:rsidR="0011702A">
        <w:t>.</w:t>
      </w:r>
      <w:r w:rsidR="0043228F">
        <w:t xml:space="preserve"> </w:t>
      </w:r>
      <w:r w:rsidR="0043228F" w:rsidRPr="0043228F">
        <w:t xml:space="preserve">Práce je strukturována do pěti částí, které zahrnují pochopení problematiky sportu, </w:t>
      </w:r>
      <w:r w:rsidR="0043228F">
        <w:t>získání</w:t>
      </w:r>
      <w:r w:rsidR="00AD58E9">
        <w:t xml:space="preserve">, </w:t>
      </w:r>
      <w:r w:rsidR="0043228F" w:rsidRPr="0043228F">
        <w:t>zpracování a čištění vstupních dat, analýzu klíčových proměnných ovlivňujících výsledky</w:t>
      </w:r>
      <w:r w:rsidR="00AD58E9">
        <w:t xml:space="preserve"> a způsoby ukončení</w:t>
      </w:r>
      <w:r w:rsidR="0043228F" w:rsidRPr="0043228F">
        <w:t xml:space="preserve"> zápasů a implementaci prediktivních modelů.</w:t>
      </w:r>
      <w:r w:rsidR="008E5936">
        <w:t xml:space="preserve"> </w:t>
      </w:r>
      <w:r w:rsidR="008E5936" w:rsidRPr="008E5936">
        <w:t>V analýze byl</w:t>
      </w:r>
      <w:r w:rsidR="00B63777">
        <w:t>y zkoumány</w:t>
      </w:r>
      <w:r w:rsidR="00475B9B">
        <w:t>,</w:t>
      </w:r>
      <w:r w:rsidR="008E5936" w:rsidRPr="008E5936">
        <w:t xml:space="preserve"> </w:t>
      </w:r>
      <w:r w:rsidR="00C73B7C">
        <w:t>mimo jiné</w:t>
      </w:r>
      <w:r w:rsidR="00475B9B">
        <w:t>,</w:t>
      </w:r>
      <w:r w:rsidR="00B424B0">
        <w:t xml:space="preserve"> </w:t>
      </w:r>
      <w:r w:rsidR="008E5936" w:rsidRPr="008E5936">
        <w:t>fyzick</w:t>
      </w:r>
      <w:r w:rsidR="00B63777">
        <w:t>é</w:t>
      </w:r>
      <w:r w:rsidR="008E5936" w:rsidRPr="008E5936">
        <w:t xml:space="preserve"> charakteristik</w:t>
      </w:r>
      <w:r w:rsidR="00B63777">
        <w:t>y</w:t>
      </w:r>
      <w:r w:rsidR="008E5936" w:rsidRPr="008E5936">
        <w:t xml:space="preserve"> zápasníků</w:t>
      </w:r>
      <w:r w:rsidR="00B424B0">
        <w:t>,</w:t>
      </w:r>
      <w:r w:rsidR="00D374E4">
        <w:t xml:space="preserve"> jejich</w:t>
      </w:r>
      <w:r w:rsidR="00B424B0">
        <w:t xml:space="preserve"> </w:t>
      </w:r>
      <w:r w:rsidR="00BF292B">
        <w:t xml:space="preserve">předešlé zápasy, externí podmínky zápasu či </w:t>
      </w:r>
      <w:r w:rsidR="004252B3">
        <w:t>historický vývoj způsobu ukončení zápasu.</w:t>
      </w:r>
      <w:r w:rsidR="00EE12EA">
        <w:t xml:space="preserve"> </w:t>
      </w:r>
      <w:r w:rsidR="00B00985">
        <w:t xml:space="preserve">Pro predikci výsledků a způsobů ukončení zápasů byly </w:t>
      </w:r>
      <w:r w:rsidR="008D7426" w:rsidRPr="008D7426">
        <w:t xml:space="preserve">vytvořeny </w:t>
      </w:r>
      <w:r w:rsidR="00F919FA">
        <w:t xml:space="preserve">vybrané </w:t>
      </w:r>
      <w:r w:rsidR="008D7426" w:rsidRPr="008D7426">
        <w:t xml:space="preserve">modely </w:t>
      </w:r>
      <w:r w:rsidR="00F919FA">
        <w:t xml:space="preserve">strojového učení </w:t>
      </w:r>
      <w:r w:rsidR="008D7426" w:rsidRPr="008D7426">
        <w:t>a Elo model.</w:t>
      </w:r>
      <w:r w:rsidR="00E46015">
        <w:t xml:space="preserve"> </w:t>
      </w:r>
      <w:r w:rsidR="007527D4" w:rsidRPr="006157D9">
        <w:t>Práce představuje komplexní přístup k analýze a predikci sportovních výsledků pomocí moderních statistických technik a knihoven programovacího jazyka python.</w:t>
      </w:r>
      <w:r w:rsidR="00CA42B7">
        <w:t xml:space="preserve"> </w:t>
      </w:r>
      <w:r w:rsidR="000A6073">
        <w:t>Hlavní přínos práce</w:t>
      </w:r>
      <w:r w:rsidR="00CA42B7">
        <w:t xml:space="preserve"> vidí</w:t>
      </w:r>
      <w:r w:rsidR="00101162">
        <w:t xml:space="preserve"> autor zejména</w:t>
      </w:r>
      <w:r w:rsidR="00CA42B7">
        <w:t xml:space="preserve"> v přesnosti predikce </w:t>
      </w:r>
      <w:r w:rsidR="000A6073">
        <w:t>jednoho z modelů</w:t>
      </w:r>
      <w:r w:rsidR="00CA42B7">
        <w:t xml:space="preserve"> </w:t>
      </w:r>
      <w:r w:rsidR="00101162">
        <w:t>pro způsob ukončení zápasu</w:t>
      </w:r>
      <w:r w:rsidR="00CA42B7">
        <w:t>.</w:t>
      </w:r>
    </w:p>
    <w:p w14:paraId="4540194A" w14:textId="77777777" w:rsidR="00D12A51" w:rsidRPr="006157D9" w:rsidRDefault="00D12A51" w:rsidP="00D12A51">
      <w:pPr>
        <w:pStyle w:val="Klovslova"/>
      </w:pPr>
      <w:r w:rsidRPr="006157D9">
        <w:t>Klíčová slova</w:t>
      </w:r>
      <w:r w:rsidR="003A52BB" w:rsidRPr="006157D9">
        <w:t xml:space="preserve"> </w:t>
      </w:r>
    </w:p>
    <w:p w14:paraId="4FC32F12" w14:textId="766D29DC" w:rsidR="00823BA1" w:rsidRPr="006157D9" w:rsidRDefault="00E3055C" w:rsidP="00823BA1">
      <w:r>
        <w:t>Strojové učení, analýza dat, Elo,</w:t>
      </w:r>
      <w:r w:rsidR="00F150E7">
        <w:t xml:space="preserve"> prediktivní modely, web scraping, smíšená bojová umění, MMA, UFC</w:t>
      </w:r>
    </w:p>
    <w:p w14:paraId="4C3EEEAA" w14:textId="77777777" w:rsidR="00B85579" w:rsidRPr="006157D9" w:rsidRDefault="00B85579" w:rsidP="00B85579"/>
    <w:p w14:paraId="58F89F3D" w14:textId="77777777" w:rsidR="003A52BB" w:rsidRPr="00BB6CC6" w:rsidRDefault="003A52BB" w:rsidP="00900413">
      <w:pPr>
        <w:pStyle w:val="Nadpisnzvyjin"/>
        <w:rPr>
          <w:lang w:val="en-US"/>
        </w:rPr>
      </w:pPr>
      <w:r w:rsidRPr="00BB6CC6">
        <w:rPr>
          <w:lang w:val="en-US"/>
        </w:rPr>
        <w:lastRenderedPageBreak/>
        <w:t>Abstract</w:t>
      </w:r>
      <w:r w:rsidR="004D46DE" w:rsidRPr="00BB6CC6">
        <w:rPr>
          <w:lang w:val="en-US"/>
        </w:rPr>
        <w:t xml:space="preserve"> </w:t>
      </w:r>
    </w:p>
    <w:p w14:paraId="7974125C" w14:textId="748E18AB" w:rsidR="00475B9B" w:rsidRPr="00BB6CC6" w:rsidRDefault="003A52BB" w:rsidP="00475B9B">
      <w:pPr>
        <w:rPr>
          <w:lang w:val="en-US"/>
        </w:rPr>
      </w:pPr>
      <w:r w:rsidRPr="00BB6CC6">
        <w:rPr>
          <w:lang w:val="en-US"/>
        </w:rPr>
        <w:t xml:space="preserve"> </w:t>
      </w:r>
      <w:r w:rsidR="00475B9B" w:rsidRPr="00BB6CC6">
        <w:rPr>
          <w:lang w:val="en-US"/>
        </w:rPr>
        <w:t xml:space="preserve">The bachelor thesis deals with the use of statistical methods for the prediction of results in mixed martial arts (MMA), especially in UFC fights. The aim of the thesis was to contribute to a better understanding of the factors influencing match outcomes, to implement predictive models and thus provide useful insights into the sport. The thesis is structured in five parts, which include understanding the sport, obtaining, processing and cleaning the input data, </w:t>
      </w:r>
      <w:r w:rsidR="00BB6CC6" w:rsidRPr="00BB6CC6">
        <w:rPr>
          <w:lang w:val="en-US"/>
        </w:rPr>
        <w:t>analyzing</w:t>
      </w:r>
      <w:r w:rsidR="00475B9B" w:rsidRPr="00BB6CC6">
        <w:rPr>
          <w:lang w:val="en-US"/>
        </w:rPr>
        <w:t xml:space="preserve"> the key variables affecting the outcomes and the way fights are finished, and implementing predictive models. The analysis examined, among other things, the physical characteristics of the fighters, their previous matches, external match conditions, and the historical development of match </w:t>
      </w:r>
      <w:r w:rsidR="00E1085B" w:rsidRPr="00BB6CC6">
        <w:rPr>
          <w:lang w:val="en-US"/>
        </w:rPr>
        <w:t>finishing</w:t>
      </w:r>
      <w:r w:rsidR="00475B9B" w:rsidRPr="00BB6CC6">
        <w:rPr>
          <w:lang w:val="en-US"/>
        </w:rPr>
        <w:t xml:space="preserve"> methods. Selected machine learning models and an Elo model were </w:t>
      </w:r>
      <w:r w:rsidR="006D7023" w:rsidRPr="00BB6CC6">
        <w:rPr>
          <w:lang w:val="en-US"/>
        </w:rPr>
        <w:t>created</w:t>
      </w:r>
      <w:r w:rsidR="00475B9B" w:rsidRPr="00BB6CC6">
        <w:rPr>
          <w:lang w:val="en-US"/>
        </w:rPr>
        <w:t xml:space="preserve"> to predict match outcomes and </w:t>
      </w:r>
      <w:r w:rsidR="006D7023" w:rsidRPr="00BB6CC6">
        <w:rPr>
          <w:lang w:val="en-US"/>
        </w:rPr>
        <w:t>finishing</w:t>
      </w:r>
      <w:r w:rsidR="00475B9B" w:rsidRPr="00BB6CC6">
        <w:rPr>
          <w:lang w:val="en-US"/>
        </w:rPr>
        <w:t xml:space="preserve"> methods. This paper presents a comprehensive approach to the analysis and prediction of sporting outcomes using modern statistical techniques and python programming language libraries. The main contribution of the work is seen by the author in particular in the accuracy of the prediction of one of the models for the match </w:t>
      </w:r>
      <w:r w:rsidR="006027C9" w:rsidRPr="00BB6CC6">
        <w:rPr>
          <w:lang w:val="en-US"/>
        </w:rPr>
        <w:t>finishing</w:t>
      </w:r>
      <w:r w:rsidR="00475B9B" w:rsidRPr="00BB6CC6">
        <w:rPr>
          <w:lang w:val="en-US"/>
        </w:rPr>
        <w:t xml:space="preserve"> method.</w:t>
      </w:r>
    </w:p>
    <w:p w14:paraId="183B51B6" w14:textId="71AADB72" w:rsidR="003A52BB" w:rsidRPr="00BB6CC6" w:rsidRDefault="003A52BB" w:rsidP="00481BA6">
      <w:pPr>
        <w:pStyle w:val="Klovslova"/>
        <w:rPr>
          <w:lang w:val="en-US"/>
        </w:rPr>
      </w:pPr>
      <w:r w:rsidRPr="00BB6CC6">
        <w:rPr>
          <w:lang w:val="en-US"/>
        </w:rPr>
        <w:t>Keywords</w:t>
      </w:r>
      <w:r w:rsidR="004D46DE" w:rsidRPr="00BB6CC6">
        <w:rPr>
          <w:lang w:val="en-US"/>
        </w:rPr>
        <w:t xml:space="preserve"> </w:t>
      </w:r>
    </w:p>
    <w:p w14:paraId="36BA634C" w14:textId="0204C145" w:rsidR="003A52BB" w:rsidRPr="00BB6CC6" w:rsidRDefault="00BB6CC6" w:rsidP="003A52BB">
      <w:pPr>
        <w:rPr>
          <w:lang w:val="en-US"/>
        </w:rPr>
      </w:pPr>
      <w:r w:rsidRPr="00BB6CC6">
        <w:rPr>
          <w:lang w:val="en-US"/>
        </w:rPr>
        <w:t>Machine learning, data analysis, Elo, predictive models, web scraping, mixed martial arts, MMA, UFC</w:t>
      </w:r>
      <w:r w:rsidR="003A52BB" w:rsidRPr="00BB6CC6">
        <w:rPr>
          <w:lang w:val="en-US"/>
        </w:rPr>
        <w:t xml:space="preserve"> </w:t>
      </w:r>
    </w:p>
    <w:p w14:paraId="73AF9084" w14:textId="77777777" w:rsidR="00B85579" w:rsidRPr="006157D9" w:rsidRDefault="00B85579" w:rsidP="003A52BB"/>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27802C95" w14:textId="77777777" w:rsidR="00D9373F" w:rsidRPr="006157D9" w:rsidRDefault="00D9373F">
          <w:pPr>
            <w:pStyle w:val="Nadpisobsahu"/>
          </w:pPr>
          <w:r w:rsidRPr="006157D9">
            <w:t>Obsah</w:t>
          </w:r>
        </w:p>
        <w:p w14:paraId="19582B5D" w14:textId="3CF51C50" w:rsidR="00851BEC" w:rsidRDefault="00D9373F">
          <w:pPr>
            <w:pStyle w:val="Obsah1"/>
            <w:tabs>
              <w:tab w:val="right" w:leader="dot" w:pos="8776"/>
            </w:tabs>
            <w:rPr>
              <w:rFonts w:eastAsiaTheme="minorEastAsia"/>
              <w:noProof/>
              <w:kern w:val="2"/>
              <w:sz w:val="24"/>
              <w:szCs w:val="24"/>
              <w:lang w:eastAsia="cs-CZ"/>
              <w14:ligatures w14:val="standardContextual"/>
              <w14:numForm w14:val="default"/>
            </w:rPr>
          </w:pPr>
          <w:r w:rsidRPr="006157D9">
            <w:rPr>
              <w:b/>
              <w:bCs/>
              <w:highlight w:val="cyan"/>
            </w:rPr>
            <w:fldChar w:fldCharType="begin"/>
          </w:r>
          <w:r w:rsidRPr="006157D9">
            <w:rPr>
              <w:b/>
              <w:bCs/>
              <w:highlight w:val="cyan"/>
            </w:rPr>
            <w:instrText xml:space="preserve"> TOC \o "1-3" \h \z \u </w:instrText>
          </w:r>
          <w:r w:rsidRPr="006157D9">
            <w:rPr>
              <w:b/>
              <w:bCs/>
              <w:highlight w:val="cyan"/>
            </w:rPr>
            <w:fldChar w:fldCharType="separate"/>
          </w:r>
          <w:hyperlink w:anchor="_Toc164865950" w:history="1">
            <w:r w:rsidR="00851BEC" w:rsidRPr="00DD1CBD">
              <w:rPr>
                <w:rStyle w:val="Hypertextovodkaz"/>
                <w:noProof/>
              </w:rPr>
              <w:t>Úvod</w:t>
            </w:r>
            <w:r w:rsidR="00851BEC">
              <w:rPr>
                <w:noProof/>
                <w:webHidden/>
              </w:rPr>
              <w:tab/>
            </w:r>
            <w:r w:rsidR="00851BEC">
              <w:rPr>
                <w:noProof/>
                <w:webHidden/>
              </w:rPr>
              <w:fldChar w:fldCharType="begin"/>
            </w:r>
            <w:r w:rsidR="00851BEC">
              <w:rPr>
                <w:noProof/>
                <w:webHidden/>
              </w:rPr>
              <w:instrText xml:space="preserve"> PAGEREF _Toc164865950 \h </w:instrText>
            </w:r>
            <w:r w:rsidR="00851BEC">
              <w:rPr>
                <w:noProof/>
                <w:webHidden/>
              </w:rPr>
            </w:r>
            <w:r w:rsidR="00851BEC">
              <w:rPr>
                <w:noProof/>
                <w:webHidden/>
              </w:rPr>
              <w:fldChar w:fldCharType="separate"/>
            </w:r>
            <w:r w:rsidR="00851BEC">
              <w:rPr>
                <w:noProof/>
                <w:webHidden/>
              </w:rPr>
              <w:t>10</w:t>
            </w:r>
            <w:r w:rsidR="00851BEC">
              <w:rPr>
                <w:noProof/>
                <w:webHidden/>
              </w:rPr>
              <w:fldChar w:fldCharType="end"/>
            </w:r>
          </w:hyperlink>
        </w:p>
        <w:p w14:paraId="668450AF" w14:textId="28F11725" w:rsidR="00851BEC" w:rsidRDefault="00851BEC">
          <w:pPr>
            <w:pStyle w:val="Obsah1"/>
            <w:tabs>
              <w:tab w:val="right" w:leader="dot" w:pos="8776"/>
            </w:tabs>
            <w:rPr>
              <w:rFonts w:eastAsiaTheme="minorEastAsia"/>
              <w:noProof/>
              <w:kern w:val="2"/>
              <w:sz w:val="24"/>
              <w:szCs w:val="24"/>
              <w:lang w:eastAsia="cs-CZ"/>
              <w14:ligatures w14:val="standardContextual"/>
              <w14:numForm w14:val="default"/>
            </w:rPr>
          </w:pPr>
          <w:hyperlink w:anchor="_Toc164865951" w:history="1">
            <w:r w:rsidRPr="00DD1CBD">
              <w:rPr>
                <w:rStyle w:val="Hypertextovodkaz"/>
                <w:noProof/>
              </w:rPr>
              <w:t>1 Smíšená bojová umění a predikce výsledků</w:t>
            </w:r>
            <w:r>
              <w:rPr>
                <w:noProof/>
                <w:webHidden/>
              </w:rPr>
              <w:tab/>
            </w:r>
            <w:r>
              <w:rPr>
                <w:noProof/>
                <w:webHidden/>
              </w:rPr>
              <w:fldChar w:fldCharType="begin"/>
            </w:r>
            <w:r>
              <w:rPr>
                <w:noProof/>
                <w:webHidden/>
              </w:rPr>
              <w:instrText xml:space="preserve"> PAGEREF _Toc164865951 \h </w:instrText>
            </w:r>
            <w:r>
              <w:rPr>
                <w:noProof/>
                <w:webHidden/>
              </w:rPr>
            </w:r>
            <w:r>
              <w:rPr>
                <w:noProof/>
                <w:webHidden/>
              </w:rPr>
              <w:fldChar w:fldCharType="separate"/>
            </w:r>
            <w:r>
              <w:rPr>
                <w:noProof/>
                <w:webHidden/>
              </w:rPr>
              <w:t>11</w:t>
            </w:r>
            <w:r>
              <w:rPr>
                <w:noProof/>
                <w:webHidden/>
              </w:rPr>
              <w:fldChar w:fldCharType="end"/>
            </w:r>
          </w:hyperlink>
        </w:p>
        <w:p w14:paraId="7D182D1D" w14:textId="172AB7E4"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52" w:history="1">
            <w:r w:rsidRPr="00DD1CBD">
              <w:rPr>
                <w:rStyle w:val="Hypertextovodkaz"/>
                <w:noProof/>
              </w:rPr>
              <w:t>1.1 Historie MMA</w:t>
            </w:r>
            <w:r>
              <w:rPr>
                <w:noProof/>
                <w:webHidden/>
              </w:rPr>
              <w:tab/>
            </w:r>
            <w:r>
              <w:rPr>
                <w:noProof/>
                <w:webHidden/>
              </w:rPr>
              <w:fldChar w:fldCharType="begin"/>
            </w:r>
            <w:r>
              <w:rPr>
                <w:noProof/>
                <w:webHidden/>
              </w:rPr>
              <w:instrText xml:space="preserve"> PAGEREF _Toc164865952 \h </w:instrText>
            </w:r>
            <w:r>
              <w:rPr>
                <w:noProof/>
                <w:webHidden/>
              </w:rPr>
            </w:r>
            <w:r>
              <w:rPr>
                <w:noProof/>
                <w:webHidden/>
              </w:rPr>
              <w:fldChar w:fldCharType="separate"/>
            </w:r>
            <w:r>
              <w:rPr>
                <w:noProof/>
                <w:webHidden/>
              </w:rPr>
              <w:t>11</w:t>
            </w:r>
            <w:r>
              <w:rPr>
                <w:noProof/>
                <w:webHidden/>
              </w:rPr>
              <w:fldChar w:fldCharType="end"/>
            </w:r>
          </w:hyperlink>
        </w:p>
        <w:p w14:paraId="2387AA79" w14:textId="4B8F207F"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53" w:history="1">
            <w:r w:rsidRPr="00DD1CBD">
              <w:rPr>
                <w:rStyle w:val="Hypertextovodkaz"/>
                <w:noProof/>
              </w:rPr>
              <w:t>1.2 Pravidla MMA</w:t>
            </w:r>
            <w:r>
              <w:rPr>
                <w:noProof/>
                <w:webHidden/>
              </w:rPr>
              <w:tab/>
            </w:r>
            <w:r>
              <w:rPr>
                <w:noProof/>
                <w:webHidden/>
              </w:rPr>
              <w:fldChar w:fldCharType="begin"/>
            </w:r>
            <w:r>
              <w:rPr>
                <w:noProof/>
                <w:webHidden/>
              </w:rPr>
              <w:instrText xml:space="preserve"> PAGEREF _Toc164865953 \h </w:instrText>
            </w:r>
            <w:r>
              <w:rPr>
                <w:noProof/>
                <w:webHidden/>
              </w:rPr>
            </w:r>
            <w:r>
              <w:rPr>
                <w:noProof/>
                <w:webHidden/>
              </w:rPr>
              <w:fldChar w:fldCharType="separate"/>
            </w:r>
            <w:r>
              <w:rPr>
                <w:noProof/>
                <w:webHidden/>
              </w:rPr>
              <w:t>12</w:t>
            </w:r>
            <w:r>
              <w:rPr>
                <w:noProof/>
                <w:webHidden/>
              </w:rPr>
              <w:fldChar w:fldCharType="end"/>
            </w:r>
          </w:hyperlink>
        </w:p>
        <w:p w14:paraId="26A39E07" w14:textId="6198A3FE"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54" w:history="1">
            <w:r w:rsidRPr="00DD1CBD">
              <w:rPr>
                <w:rStyle w:val="Hypertextovodkaz"/>
                <w:noProof/>
              </w:rPr>
              <w:t>1.3 Predikce výsledků v MMA</w:t>
            </w:r>
            <w:r>
              <w:rPr>
                <w:noProof/>
                <w:webHidden/>
              </w:rPr>
              <w:tab/>
            </w:r>
            <w:r>
              <w:rPr>
                <w:noProof/>
                <w:webHidden/>
              </w:rPr>
              <w:fldChar w:fldCharType="begin"/>
            </w:r>
            <w:r>
              <w:rPr>
                <w:noProof/>
                <w:webHidden/>
              </w:rPr>
              <w:instrText xml:space="preserve"> PAGEREF _Toc164865954 \h </w:instrText>
            </w:r>
            <w:r>
              <w:rPr>
                <w:noProof/>
                <w:webHidden/>
              </w:rPr>
            </w:r>
            <w:r>
              <w:rPr>
                <w:noProof/>
                <w:webHidden/>
              </w:rPr>
              <w:fldChar w:fldCharType="separate"/>
            </w:r>
            <w:r>
              <w:rPr>
                <w:noProof/>
                <w:webHidden/>
              </w:rPr>
              <w:t>13</w:t>
            </w:r>
            <w:r>
              <w:rPr>
                <w:noProof/>
                <w:webHidden/>
              </w:rPr>
              <w:fldChar w:fldCharType="end"/>
            </w:r>
          </w:hyperlink>
        </w:p>
        <w:p w14:paraId="6DF2439D" w14:textId="0DE02FC1"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55" w:history="1">
            <w:r w:rsidRPr="00DD1CBD">
              <w:rPr>
                <w:rStyle w:val="Hypertextovodkaz"/>
                <w:noProof/>
              </w:rPr>
              <w:t>1.4 Statistické prediktivní modely</w:t>
            </w:r>
            <w:r>
              <w:rPr>
                <w:noProof/>
                <w:webHidden/>
              </w:rPr>
              <w:tab/>
            </w:r>
            <w:r>
              <w:rPr>
                <w:noProof/>
                <w:webHidden/>
              </w:rPr>
              <w:fldChar w:fldCharType="begin"/>
            </w:r>
            <w:r>
              <w:rPr>
                <w:noProof/>
                <w:webHidden/>
              </w:rPr>
              <w:instrText xml:space="preserve"> PAGEREF _Toc164865955 \h </w:instrText>
            </w:r>
            <w:r>
              <w:rPr>
                <w:noProof/>
                <w:webHidden/>
              </w:rPr>
            </w:r>
            <w:r>
              <w:rPr>
                <w:noProof/>
                <w:webHidden/>
              </w:rPr>
              <w:fldChar w:fldCharType="separate"/>
            </w:r>
            <w:r>
              <w:rPr>
                <w:noProof/>
                <w:webHidden/>
              </w:rPr>
              <w:t>14</w:t>
            </w:r>
            <w:r>
              <w:rPr>
                <w:noProof/>
                <w:webHidden/>
              </w:rPr>
              <w:fldChar w:fldCharType="end"/>
            </w:r>
          </w:hyperlink>
        </w:p>
        <w:p w14:paraId="0218CC69" w14:textId="419557E4"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56" w:history="1">
            <w:r w:rsidRPr="00DD1CBD">
              <w:rPr>
                <w:rStyle w:val="Hypertextovodkaz"/>
                <w:noProof/>
              </w:rPr>
              <w:t>1.4.1 Strojové učení</w:t>
            </w:r>
            <w:r>
              <w:rPr>
                <w:noProof/>
                <w:webHidden/>
              </w:rPr>
              <w:tab/>
            </w:r>
            <w:r>
              <w:rPr>
                <w:noProof/>
                <w:webHidden/>
              </w:rPr>
              <w:fldChar w:fldCharType="begin"/>
            </w:r>
            <w:r>
              <w:rPr>
                <w:noProof/>
                <w:webHidden/>
              </w:rPr>
              <w:instrText xml:space="preserve"> PAGEREF _Toc164865956 \h </w:instrText>
            </w:r>
            <w:r>
              <w:rPr>
                <w:noProof/>
                <w:webHidden/>
              </w:rPr>
            </w:r>
            <w:r>
              <w:rPr>
                <w:noProof/>
                <w:webHidden/>
              </w:rPr>
              <w:fldChar w:fldCharType="separate"/>
            </w:r>
            <w:r>
              <w:rPr>
                <w:noProof/>
                <w:webHidden/>
              </w:rPr>
              <w:t>14</w:t>
            </w:r>
            <w:r>
              <w:rPr>
                <w:noProof/>
                <w:webHidden/>
              </w:rPr>
              <w:fldChar w:fldCharType="end"/>
            </w:r>
          </w:hyperlink>
        </w:p>
        <w:p w14:paraId="0C667AB1" w14:textId="3E7A384D"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57" w:history="1">
            <w:r w:rsidRPr="00DD1CBD">
              <w:rPr>
                <w:rStyle w:val="Hypertextovodkaz"/>
                <w:noProof/>
              </w:rPr>
              <w:t>1.4.2 Elo model</w:t>
            </w:r>
            <w:r>
              <w:rPr>
                <w:noProof/>
                <w:webHidden/>
              </w:rPr>
              <w:tab/>
            </w:r>
            <w:r>
              <w:rPr>
                <w:noProof/>
                <w:webHidden/>
              </w:rPr>
              <w:fldChar w:fldCharType="begin"/>
            </w:r>
            <w:r>
              <w:rPr>
                <w:noProof/>
                <w:webHidden/>
              </w:rPr>
              <w:instrText xml:space="preserve"> PAGEREF _Toc164865957 \h </w:instrText>
            </w:r>
            <w:r>
              <w:rPr>
                <w:noProof/>
                <w:webHidden/>
              </w:rPr>
            </w:r>
            <w:r>
              <w:rPr>
                <w:noProof/>
                <w:webHidden/>
              </w:rPr>
              <w:fldChar w:fldCharType="separate"/>
            </w:r>
            <w:r>
              <w:rPr>
                <w:noProof/>
                <w:webHidden/>
              </w:rPr>
              <w:t>15</w:t>
            </w:r>
            <w:r>
              <w:rPr>
                <w:noProof/>
                <w:webHidden/>
              </w:rPr>
              <w:fldChar w:fldCharType="end"/>
            </w:r>
          </w:hyperlink>
        </w:p>
        <w:p w14:paraId="527D81AA" w14:textId="31195227"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58" w:history="1">
            <w:r w:rsidRPr="00DD1CBD">
              <w:rPr>
                <w:rStyle w:val="Hypertextovodkaz"/>
                <w:noProof/>
              </w:rPr>
              <w:t>1.4.3 Úspešnost modelů</w:t>
            </w:r>
            <w:r>
              <w:rPr>
                <w:noProof/>
                <w:webHidden/>
              </w:rPr>
              <w:tab/>
            </w:r>
            <w:r>
              <w:rPr>
                <w:noProof/>
                <w:webHidden/>
              </w:rPr>
              <w:fldChar w:fldCharType="begin"/>
            </w:r>
            <w:r>
              <w:rPr>
                <w:noProof/>
                <w:webHidden/>
              </w:rPr>
              <w:instrText xml:space="preserve"> PAGEREF _Toc164865958 \h </w:instrText>
            </w:r>
            <w:r>
              <w:rPr>
                <w:noProof/>
                <w:webHidden/>
              </w:rPr>
            </w:r>
            <w:r>
              <w:rPr>
                <w:noProof/>
                <w:webHidden/>
              </w:rPr>
              <w:fldChar w:fldCharType="separate"/>
            </w:r>
            <w:r>
              <w:rPr>
                <w:noProof/>
                <w:webHidden/>
              </w:rPr>
              <w:t>16</w:t>
            </w:r>
            <w:r>
              <w:rPr>
                <w:noProof/>
                <w:webHidden/>
              </w:rPr>
              <w:fldChar w:fldCharType="end"/>
            </w:r>
          </w:hyperlink>
        </w:p>
        <w:p w14:paraId="33E42B6B" w14:textId="4B33291D"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59" w:history="1">
            <w:r w:rsidRPr="00DD1CBD">
              <w:rPr>
                <w:rStyle w:val="Hypertextovodkaz"/>
                <w:noProof/>
              </w:rPr>
              <w:t>1.5 Nástroje pro práci s daty</w:t>
            </w:r>
            <w:r>
              <w:rPr>
                <w:noProof/>
                <w:webHidden/>
              </w:rPr>
              <w:tab/>
            </w:r>
            <w:r>
              <w:rPr>
                <w:noProof/>
                <w:webHidden/>
              </w:rPr>
              <w:fldChar w:fldCharType="begin"/>
            </w:r>
            <w:r>
              <w:rPr>
                <w:noProof/>
                <w:webHidden/>
              </w:rPr>
              <w:instrText xml:space="preserve"> PAGEREF _Toc164865959 \h </w:instrText>
            </w:r>
            <w:r>
              <w:rPr>
                <w:noProof/>
                <w:webHidden/>
              </w:rPr>
            </w:r>
            <w:r>
              <w:rPr>
                <w:noProof/>
                <w:webHidden/>
              </w:rPr>
              <w:fldChar w:fldCharType="separate"/>
            </w:r>
            <w:r>
              <w:rPr>
                <w:noProof/>
                <w:webHidden/>
              </w:rPr>
              <w:t>16</w:t>
            </w:r>
            <w:r>
              <w:rPr>
                <w:noProof/>
                <w:webHidden/>
              </w:rPr>
              <w:fldChar w:fldCharType="end"/>
            </w:r>
          </w:hyperlink>
        </w:p>
        <w:p w14:paraId="53627C2A" w14:textId="5F7B4990"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60" w:history="1">
            <w:r w:rsidRPr="00DD1CBD">
              <w:rPr>
                <w:rStyle w:val="Hypertextovodkaz"/>
                <w:noProof/>
              </w:rPr>
              <w:t>1.5.1 Python</w:t>
            </w:r>
            <w:r>
              <w:rPr>
                <w:noProof/>
                <w:webHidden/>
              </w:rPr>
              <w:tab/>
            </w:r>
            <w:r>
              <w:rPr>
                <w:noProof/>
                <w:webHidden/>
              </w:rPr>
              <w:fldChar w:fldCharType="begin"/>
            </w:r>
            <w:r>
              <w:rPr>
                <w:noProof/>
                <w:webHidden/>
              </w:rPr>
              <w:instrText xml:space="preserve"> PAGEREF _Toc164865960 \h </w:instrText>
            </w:r>
            <w:r>
              <w:rPr>
                <w:noProof/>
                <w:webHidden/>
              </w:rPr>
            </w:r>
            <w:r>
              <w:rPr>
                <w:noProof/>
                <w:webHidden/>
              </w:rPr>
              <w:fldChar w:fldCharType="separate"/>
            </w:r>
            <w:r>
              <w:rPr>
                <w:noProof/>
                <w:webHidden/>
              </w:rPr>
              <w:t>16</w:t>
            </w:r>
            <w:r>
              <w:rPr>
                <w:noProof/>
                <w:webHidden/>
              </w:rPr>
              <w:fldChar w:fldCharType="end"/>
            </w:r>
          </w:hyperlink>
        </w:p>
        <w:p w14:paraId="04423E5D" w14:textId="159AB004"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61" w:history="1">
            <w:r w:rsidRPr="00DD1CBD">
              <w:rPr>
                <w:rStyle w:val="Hypertextovodkaz"/>
                <w:noProof/>
              </w:rPr>
              <w:t>1.5.2 Další nástroje</w:t>
            </w:r>
            <w:r>
              <w:rPr>
                <w:noProof/>
                <w:webHidden/>
              </w:rPr>
              <w:tab/>
            </w:r>
            <w:r>
              <w:rPr>
                <w:noProof/>
                <w:webHidden/>
              </w:rPr>
              <w:fldChar w:fldCharType="begin"/>
            </w:r>
            <w:r>
              <w:rPr>
                <w:noProof/>
                <w:webHidden/>
              </w:rPr>
              <w:instrText xml:space="preserve"> PAGEREF _Toc164865961 \h </w:instrText>
            </w:r>
            <w:r>
              <w:rPr>
                <w:noProof/>
                <w:webHidden/>
              </w:rPr>
            </w:r>
            <w:r>
              <w:rPr>
                <w:noProof/>
                <w:webHidden/>
              </w:rPr>
              <w:fldChar w:fldCharType="separate"/>
            </w:r>
            <w:r>
              <w:rPr>
                <w:noProof/>
                <w:webHidden/>
              </w:rPr>
              <w:t>17</w:t>
            </w:r>
            <w:r>
              <w:rPr>
                <w:noProof/>
                <w:webHidden/>
              </w:rPr>
              <w:fldChar w:fldCharType="end"/>
            </w:r>
          </w:hyperlink>
        </w:p>
        <w:p w14:paraId="7C5F26DC" w14:textId="27EE254A" w:rsidR="00851BEC" w:rsidRDefault="00851BEC">
          <w:pPr>
            <w:pStyle w:val="Obsah1"/>
            <w:tabs>
              <w:tab w:val="right" w:leader="dot" w:pos="8776"/>
            </w:tabs>
            <w:rPr>
              <w:rFonts w:eastAsiaTheme="minorEastAsia"/>
              <w:noProof/>
              <w:kern w:val="2"/>
              <w:sz w:val="24"/>
              <w:szCs w:val="24"/>
              <w:lang w:eastAsia="cs-CZ"/>
              <w14:ligatures w14:val="standardContextual"/>
              <w14:numForm w14:val="default"/>
            </w:rPr>
          </w:pPr>
          <w:hyperlink w:anchor="_Toc164865962" w:history="1">
            <w:r w:rsidRPr="00DD1CBD">
              <w:rPr>
                <w:rStyle w:val="Hypertextovodkaz"/>
                <w:noProof/>
              </w:rPr>
              <w:t>2 Vstupní data</w:t>
            </w:r>
            <w:r>
              <w:rPr>
                <w:noProof/>
                <w:webHidden/>
              </w:rPr>
              <w:tab/>
            </w:r>
            <w:r>
              <w:rPr>
                <w:noProof/>
                <w:webHidden/>
              </w:rPr>
              <w:fldChar w:fldCharType="begin"/>
            </w:r>
            <w:r>
              <w:rPr>
                <w:noProof/>
                <w:webHidden/>
              </w:rPr>
              <w:instrText xml:space="preserve"> PAGEREF _Toc164865962 \h </w:instrText>
            </w:r>
            <w:r>
              <w:rPr>
                <w:noProof/>
                <w:webHidden/>
              </w:rPr>
            </w:r>
            <w:r>
              <w:rPr>
                <w:noProof/>
                <w:webHidden/>
              </w:rPr>
              <w:fldChar w:fldCharType="separate"/>
            </w:r>
            <w:r>
              <w:rPr>
                <w:noProof/>
                <w:webHidden/>
              </w:rPr>
              <w:t>18</w:t>
            </w:r>
            <w:r>
              <w:rPr>
                <w:noProof/>
                <w:webHidden/>
              </w:rPr>
              <w:fldChar w:fldCharType="end"/>
            </w:r>
          </w:hyperlink>
        </w:p>
        <w:p w14:paraId="6962C526" w14:textId="43D6D8CC"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63" w:history="1">
            <w:r w:rsidRPr="00DD1CBD">
              <w:rPr>
                <w:rStyle w:val="Hypertextovodkaz"/>
                <w:noProof/>
              </w:rPr>
              <w:t>2.1 Web scraping z tapology.com</w:t>
            </w:r>
            <w:r>
              <w:rPr>
                <w:noProof/>
                <w:webHidden/>
              </w:rPr>
              <w:tab/>
            </w:r>
            <w:r>
              <w:rPr>
                <w:noProof/>
                <w:webHidden/>
              </w:rPr>
              <w:fldChar w:fldCharType="begin"/>
            </w:r>
            <w:r>
              <w:rPr>
                <w:noProof/>
                <w:webHidden/>
              </w:rPr>
              <w:instrText xml:space="preserve"> PAGEREF _Toc164865963 \h </w:instrText>
            </w:r>
            <w:r>
              <w:rPr>
                <w:noProof/>
                <w:webHidden/>
              </w:rPr>
            </w:r>
            <w:r>
              <w:rPr>
                <w:noProof/>
                <w:webHidden/>
              </w:rPr>
              <w:fldChar w:fldCharType="separate"/>
            </w:r>
            <w:r>
              <w:rPr>
                <w:noProof/>
                <w:webHidden/>
              </w:rPr>
              <w:t>18</w:t>
            </w:r>
            <w:r>
              <w:rPr>
                <w:noProof/>
                <w:webHidden/>
              </w:rPr>
              <w:fldChar w:fldCharType="end"/>
            </w:r>
          </w:hyperlink>
        </w:p>
        <w:p w14:paraId="0D322D22" w14:textId="69A75780"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64" w:history="1">
            <w:r w:rsidRPr="00DD1CBD">
              <w:rPr>
                <w:rStyle w:val="Hypertextovodkaz"/>
                <w:noProof/>
              </w:rPr>
              <w:t>2.2 Web scraping z sherdog.com</w:t>
            </w:r>
            <w:r>
              <w:rPr>
                <w:noProof/>
                <w:webHidden/>
              </w:rPr>
              <w:tab/>
            </w:r>
            <w:r>
              <w:rPr>
                <w:noProof/>
                <w:webHidden/>
              </w:rPr>
              <w:fldChar w:fldCharType="begin"/>
            </w:r>
            <w:r>
              <w:rPr>
                <w:noProof/>
                <w:webHidden/>
              </w:rPr>
              <w:instrText xml:space="preserve"> PAGEREF _Toc164865964 \h </w:instrText>
            </w:r>
            <w:r>
              <w:rPr>
                <w:noProof/>
                <w:webHidden/>
              </w:rPr>
            </w:r>
            <w:r>
              <w:rPr>
                <w:noProof/>
                <w:webHidden/>
              </w:rPr>
              <w:fldChar w:fldCharType="separate"/>
            </w:r>
            <w:r>
              <w:rPr>
                <w:noProof/>
                <w:webHidden/>
              </w:rPr>
              <w:t>20</w:t>
            </w:r>
            <w:r>
              <w:rPr>
                <w:noProof/>
                <w:webHidden/>
              </w:rPr>
              <w:fldChar w:fldCharType="end"/>
            </w:r>
          </w:hyperlink>
        </w:p>
        <w:p w14:paraId="58FA1B29" w14:textId="3E4F0713"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65" w:history="1">
            <w:r w:rsidRPr="00DD1CBD">
              <w:rPr>
                <w:rStyle w:val="Hypertextovodkaz"/>
                <w:noProof/>
              </w:rPr>
              <w:t>2.3 Spojení datasetů</w:t>
            </w:r>
            <w:r>
              <w:rPr>
                <w:noProof/>
                <w:webHidden/>
              </w:rPr>
              <w:tab/>
            </w:r>
            <w:r>
              <w:rPr>
                <w:noProof/>
                <w:webHidden/>
              </w:rPr>
              <w:fldChar w:fldCharType="begin"/>
            </w:r>
            <w:r>
              <w:rPr>
                <w:noProof/>
                <w:webHidden/>
              </w:rPr>
              <w:instrText xml:space="preserve"> PAGEREF _Toc164865965 \h </w:instrText>
            </w:r>
            <w:r>
              <w:rPr>
                <w:noProof/>
                <w:webHidden/>
              </w:rPr>
            </w:r>
            <w:r>
              <w:rPr>
                <w:noProof/>
                <w:webHidden/>
              </w:rPr>
              <w:fldChar w:fldCharType="separate"/>
            </w:r>
            <w:r>
              <w:rPr>
                <w:noProof/>
                <w:webHidden/>
              </w:rPr>
              <w:t>22</w:t>
            </w:r>
            <w:r>
              <w:rPr>
                <w:noProof/>
                <w:webHidden/>
              </w:rPr>
              <w:fldChar w:fldCharType="end"/>
            </w:r>
          </w:hyperlink>
        </w:p>
        <w:p w14:paraId="0DF0DB60" w14:textId="2D100F75"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66" w:history="1">
            <w:r w:rsidRPr="00DD1CBD">
              <w:rPr>
                <w:rStyle w:val="Hypertextovodkaz"/>
                <w:noProof/>
              </w:rPr>
              <w:t>2.3.1 Úprava souboru „records.csv“</w:t>
            </w:r>
            <w:r>
              <w:rPr>
                <w:noProof/>
                <w:webHidden/>
              </w:rPr>
              <w:tab/>
            </w:r>
            <w:r>
              <w:rPr>
                <w:noProof/>
                <w:webHidden/>
              </w:rPr>
              <w:fldChar w:fldCharType="begin"/>
            </w:r>
            <w:r>
              <w:rPr>
                <w:noProof/>
                <w:webHidden/>
              </w:rPr>
              <w:instrText xml:space="preserve"> PAGEREF _Toc164865966 \h </w:instrText>
            </w:r>
            <w:r>
              <w:rPr>
                <w:noProof/>
                <w:webHidden/>
              </w:rPr>
            </w:r>
            <w:r>
              <w:rPr>
                <w:noProof/>
                <w:webHidden/>
              </w:rPr>
              <w:fldChar w:fldCharType="separate"/>
            </w:r>
            <w:r>
              <w:rPr>
                <w:noProof/>
                <w:webHidden/>
              </w:rPr>
              <w:t>23</w:t>
            </w:r>
            <w:r>
              <w:rPr>
                <w:noProof/>
                <w:webHidden/>
              </w:rPr>
              <w:fldChar w:fldCharType="end"/>
            </w:r>
          </w:hyperlink>
        </w:p>
        <w:p w14:paraId="6C1C9F6E" w14:textId="45CD2D63"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67" w:history="1">
            <w:r w:rsidRPr="00DD1CBD">
              <w:rPr>
                <w:rStyle w:val="Hypertextovodkaz"/>
                <w:noProof/>
              </w:rPr>
              <w:t>2.3.2 Připojení dat o počtu a typu ukončení</w:t>
            </w:r>
            <w:r>
              <w:rPr>
                <w:noProof/>
                <w:webHidden/>
              </w:rPr>
              <w:tab/>
            </w:r>
            <w:r>
              <w:rPr>
                <w:noProof/>
                <w:webHidden/>
              </w:rPr>
              <w:fldChar w:fldCharType="begin"/>
            </w:r>
            <w:r>
              <w:rPr>
                <w:noProof/>
                <w:webHidden/>
              </w:rPr>
              <w:instrText xml:space="preserve"> PAGEREF _Toc164865967 \h </w:instrText>
            </w:r>
            <w:r>
              <w:rPr>
                <w:noProof/>
                <w:webHidden/>
              </w:rPr>
            </w:r>
            <w:r>
              <w:rPr>
                <w:noProof/>
                <w:webHidden/>
              </w:rPr>
              <w:fldChar w:fldCharType="separate"/>
            </w:r>
            <w:r>
              <w:rPr>
                <w:noProof/>
                <w:webHidden/>
              </w:rPr>
              <w:t>24</w:t>
            </w:r>
            <w:r>
              <w:rPr>
                <w:noProof/>
                <w:webHidden/>
              </w:rPr>
              <w:fldChar w:fldCharType="end"/>
            </w:r>
          </w:hyperlink>
        </w:p>
        <w:p w14:paraId="211D2996" w14:textId="6F84F7D3"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68" w:history="1">
            <w:r w:rsidRPr="00DD1CBD">
              <w:rPr>
                <w:rStyle w:val="Hypertextovodkaz"/>
                <w:noProof/>
              </w:rPr>
              <w:t>2.4 Čištění datasetu</w:t>
            </w:r>
            <w:r>
              <w:rPr>
                <w:noProof/>
                <w:webHidden/>
              </w:rPr>
              <w:tab/>
            </w:r>
            <w:r>
              <w:rPr>
                <w:noProof/>
                <w:webHidden/>
              </w:rPr>
              <w:fldChar w:fldCharType="begin"/>
            </w:r>
            <w:r>
              <w:rPr>
                <w:noProof/>
                <w:webHidden/>
              </w:rPr>
              <w:instrText xml:space="preserve"> PAGEREF _Toc164865968 \h </w:instrText>
            </w:r>
            <w:r>
              <w:rPr>
                <w:noProof/>
                <w:webHidden/>
              </w:rPr>
            </w:r>
            <w:r>
              <w:rPr>
                <w:noProof/>
                <w:webHidden/>
              </w:rPr>
              <w:fldChar w:fldCharType="separate"/>
            </w:r>
            <w:r>
              <w:rPr>
                <w:noProof/>
                <w:webHidden/>
              </w:rPr>
              <w:t>25</w:t>
            </w:r>
            <w:r>
              <w:rPr>
                <w:noProof/>
                <w:webHidden/>
              </w:rPr>
              <w:fldChar w:fldCharType="end"/>
            </w:r>
          </w:hyperlink>
        </w:p>
        <w:p w14:paraId="76D1253F" w14:textId="0768FC82"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69" w:history="1">
            <w:r w:rsidRPr="00DD1CBD">
              <w:rPr>
                <w:rStyle w:val="Hypertextovodkaz"/>
                <w:noProof/>
              </w:rPr>
              <w:t>2.4.1 Odstranění nepotřebných sloupců</w:t>
            </w:r>
            <w:r>
              <w:rPr>
                <w:noProof/>
                <w:webHidden/>
              </w:rPr>
              <w:tab/>
            </w:r>
            <w:r>
              <w:rPr>
                <w:noProof/>
                <w:webHidden/>
              </w:rPr>
              <w:fldChar w:fldCharType="begin"/>
            </w:r>
            <w:r>
              <w:rPr>
                <w:noProof/>
                <w:webHidden/>
              </w:rPr>
              <w:instrText xml:space="preserve"> PAGEREF _Toc164865969 \h </w:instrText>
            </w:r>
            <w:r>
              <w:rPr>
                <w:noProof/>
                <w:webHidden/>
              </w:rPr>
            </w:r>
            <w:r>
              <w:rPr>
                <w:noProof/>
                <w:webHidden/>
              </w:rPr>
              <w:fldChar w:fldCharType="separate"/>
            </w:r>
            <w:r>
              <w:rPr>
                <w:noProof/>
                <w:webHidden/>
              </w:rPr>
              <w:t>26</w:t>
            </w:r>
            <w:r>
              <w:rPr>
                <w:noProof/>
                <w:webHidden/>
              </w:rPr>
              <w:fldChar w:fldCharType="end"/>
            </w:r>
          </w:hyperlink>
        </w:p>
        <w:p w14:paraId="508EE636" w14:textId="1956963A"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70" w:history="1">
            <w:r w:rsidRPr="00DD1CBD">
              <w:rPr>
                <w:rStyle w:val="Hypertextovodkaz"/>
                <w:noProof/>
              </w:rPr>
              <w:t>2.4.2 Doplnění chybějících hodnot</w:t>
            </w:r>
            <w:r>
              <w:rPr>
                <w:noProof/>
                <w:webHidden/>
              </w:rPr>
              <w:tab/>
            </w:r>
            <w:r>
              <w:rPr>
                <w:noProof/>
                <w:webHidden/>
              </w:rPr>
              <w:fldChar w:fldCharType="begin"/>
            </w:r>
            <w:r>
              <w:rPr>
                <w:noProof/>
                <w:webHidden/>
              </w:rPr>
              <w:instrText xml:space="preserve"> PAGEREF _Toc164865970 \h </w:instrText>
            </w:r>
            <w:r>
              <w:rPr>
                <w:noProof/>
                <w:webHidden/>
              </w:rPr>
            </w:r>
            <w:r>
              <w:rPr>
                <w:noProof/>
                <w:webHidden/>
              </w:rPr>
              <w:fldChar w:fldCharType="separate"/>
            </w:r>
            <w:r>
              <w:rPr>
                <w:noProof/>
                <w:webHidden/>
              </w:rPr>
              <w:t>26</w:t>
            </w:r>
            <w:r>
              <w:rPr>
                <w:noProof/>
                <w:webHidden/>
              </w:rPr>
              <w:fldChar w:fldCharType="end"/>
            </w:r>
          </w:hyperlink>
        </w:p>
        <w:p w14:paraId="15227711" w14:textId="31B9C9EA"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71" w:history="1">
            <w:r w:rsidRPr="00DD1CBD">
              <w:rPr>
                <w:rStyle w:val="Hypertextovodkaz"/>
                <w:noProof/>
              </w:rPr>
              <w:t>2.5 Finální podoba datasetu</w:t>
            </w:r>
            <w:r>
              <w:rPr>
                <w:noProof/>
                <w:webHidden/>
              </w:rPr>
              <w:tab/>
            </w:r>
            <w:r>
              <w:rPr>
                <w:noProof/>
                <w:webHidden/>
              </w:rPr>
              <w:fldChar w:fldCharType="begin"/>
            </w:r>
            <w:r>
              <w:rPr>
                <w:noProof/>
                <w:webHidden/>
              </w:rPr>
              <w:instrText xml:space="preserve"> PAGEREF _Toc164865971 \h </w:instrText>
            </w:r>
            <w:r>
              <w:rPr>
                <w:noProof/>
                <w:webHidden/>
              </w:rPr>
            </w:r>
            <w:r>
              <w:rPr>
                <w:noProof/>
                <w:webHidden/>
              </w:rPr>
              <w:fldChar w:fldCharType="separate"/>
            </w:r>
            <w:r>
              <w:rPr>
                <w:noProof/>
                <w:webHidden/>
              </w:rPr>
              <w:t>27</w:t>
            </w:r>
            <w:r>
              <w:rPr>
                <w:noProof/>
                <w:webHidden/>
              </w:rPr>
              <w:fldChar w:fldCharType="end"/>
            </w:r>
          </w:hyperlink>
        </w:p>
        <w:p w14:paraId="663E8BA9" w14:textId="4EC96BBE" w:rsidR="00851BEC" w:rsidRDefault="00851BEC">
          <w:pPr>
            <w:pStyle w:val="Obsah1"/>
            <w:tabs>
              <w:tab w:val="right" w:leader="dot" w:pos="8776"/>
            </w:tabs>
            <w:rPr>
              <w:rFonts w:eastAsiaTheme="minorEastAsia"/>
              <w:noProof/>
              <w:kern w:val="2"/>
              <w:sz w:val="24"/>
              <w:szCs w:val="24"/>
              <w:lang w:eastAsia="cs-CZ"/>
              <w14:ligatures w14:val="standardContextual"/>
              <w14:numForm w14:val="default"/>
            </w:rPr>
          </w:pPr>
          <w:hyperlink w:anchor="_Toc164865972" w:history="1">
            <w:r w:rsidRPr="00DD1CBD">
              <w:rPr>
                <w:rStyle w:val="Hypertextovodkaz"/>
                <w:noProof/>
              </w:rPr>
              <w:t>3 Analýza klíčových proměnných</w:t>
            </w:r>
            <w:r>
              <w:rPr>
                <w:noProof/>
                <w:webHidden/>
              </w:rPr>
              <w:tab/>
            </w:r>
            <w:r>
              <w:rPr>
                <w:noProof/>
                <w:webHidden/>
              </w:rPr>
              <w:fldChar w:fldCharType="begin"/>
            </w:r>
            <w:r>
              <w:rPr>
                <w:noProof/>
                <w:webHidden/>
              </w:rPr>
              <w:instrText xml:space="preserve"> PAGEREF _Toc164865972 \h </w:instrText>
            </w:r>
            <w:r>
              <w:rPr>
                <w:noProof/>
                <w:webHidden/>
              </w:rPr>
            </w:r>
            <w:r>
              <w:rPr>
                <w:noProof/>
                <w:webHidden/>
              </w:rPr>
              <w:fldChar w:fldCharType="separate"/>
            </w:r>
            <w:r>
              <w:rPr>
                <w:noProof/>
                <w:webHidden/>
              </w:rPr>
              <w:t>29</w:t>
            </w:r>
            <w:r>
              <w:rPr>
                <w:noProof/>
                <w:webHidden/>
              </w:rPr>
              <w:fldChar w:fldCharType="end"/>
            </w:r>
          </w:hyperlink>
        </w:p>
        <w:p w14:paraId="0880ACFD" w14:textId="53A7D1DB"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73" w:history="1">
            <w:r w:rsidRPr="00DD1CBD">
              <w:rPr>
                <w:rStyle w:val="Hypertextovodkaz"/>
                <w:noProof/>
              </w:rPr>
              <w:t>3.1 Vliv fyzických charakteristik na výsledek zápasu</w:t>
            </w:r>
            <w:r>
              <w:rPr>
                <w:noProof/>
                <w:webHidden/>
              </w:rPr>
              <w:tab/>
            </w:r>
            <w:r>
              <w:rPr>
                <w:noProof/>
                <w:webHidden/>
              </w:rPr>
              <w:fldChar w:fldCharType="begin"/>
            </w:r>
            <w:r>
              <w:rPr>
                <w:noProof/>
                <w:webHidden/>
              </w:rPr>
              <w:instrText xml:space="preserve"> PAGEREF _Toc164865973 \h </w:instrText>
            </w:r>
            <w:r>
              <w:rPr>
                <w:noProof/>
                <w:webHidden/>
              </w:rPr>
            </w:r>
            <w:r>
              <w:rPr>
                <w:noProof/>
                <w:webHidden/>
              </w:rPr>
              <w:fldChar w:fldCharType="separate"/>
            </w:r>
            <w:r>
              <w:rPr>
                <w:noProof/>
                <w:webHidden/>
              </w:rPr>
              <w:t>29</w:t>
            </w:r>
            <w:r>
              <w:rPr>
                <w:noProof/>
                <w:webHidden/>
              </w:rPr>
              <w:fldChar w:fldCharType="end"/>
            </w:r>
          </w:hyperlink>
        </w:p>
        <w:p w14:paraId="4B790A2D" w14:textId="0A8BA130"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74" w:history="1">
            <w:r w:rsidRPr="00DD1CBD">
              <w:rPr>
                <w:rStyle w:val="Hypertextovodkaz"/>
                <w:noProof/>
              </w:rPr>
              <w:t>3.1.1 Rozdíl ve výšce</w:t>
            </w:r>
            <w:r>
              <w:rPr>
                <w:noProof/>
                <w:webHidden/>
              </w:rPr>
              <w:tab/>
            </w:r>
            <w:r>
              <w:rPr>
                <w:noProof/>
                <w:webHidden/>
              </w:rPr>
              <w:fldChar w:fldCharType="begin"/>
            </w:r>
            <w:r>
              <w:rPr>
                <w:noProof/>
                <w:webHidden/>
              </w:rPr>
              <w:instrText xml:space="preserve"> PAGEREF _Toc164865974 \h </w:instrText>
            </w:r>
            <w:r>
              <w:rPr>
                <w:noProof/>
                <w:webHidden/>
              </w:rPr>
            </w:r>
            <w:r>
              <w:rPr>
                <w:noProof/>
                <w:webHidden/>
              </w:rPr>
              <w:fldChar w:fldCharType="separate"/>
            </w:r>
            <w:r>
              <w:rPr>
                <w:noProof/>
                <w:webHidden/>
              </w:rPr>
              <w:t>29</w:t>
            </w:r>
            <w:r>
              <w:rPr>
                <w:noProof/>
                <w:webHidden/>
              </w:rPr>
              <w:fldChar w:fldCharType="end"/>
            </w:r>
          </w:hyperlink>
        </w:p>
        <w:p w14:paraId="7D8836E3" w14:textId="325EE1A6"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75" w:history="1">
            <w:r w:rsidRPr="00DD1CBD">
              <w:rPr>
                <w:rStyle w:val="Hypertextovodkaz"/>
                <w:noProof/>
              </w:rPr>
              <w:t>3.1.2 Rozdíl v rozpětí paží</w:t>
            </w:r>
            <w:r>
              <w:rPr>
                <w:noProof/>
                <w:webHidden/>
              </w:rPr>
              <w:tab/>
            </w:r>
            <w:r>
              <w:rPr>
                <w:noProof/>
                <w:webHidden/>
              </w:rPr>
              <w:fldChar w:fldCharType="begin"/>
            </w:r>
            <w:r>
              <w:rPr>
                <w:noProof/>
                <w:webHidden/>
              </w:rPr>
              <w:instrText xml:space="preserve"> PAGEREF _Toc164865975 \h </w:instrText>
            </w:r>
            <w:r>
              <w:rPr>
                <w:noProof/>
                <w:webHidden/>
              </w:rPr>
            </w:r>
            <w:r>
              <w:rPr>
                <w:noProof/>
                <w:webHidden/>
              </w:rPr>
              <w:fldChar w:fldCharType="separate"/>
            </w:r>
            <w:r>
              <w:rPr>
                <w:noProof/>
                <w:webHidden/>
              </w:rPr>
              <w:t>30</w:t>
            </w:r>
            <w:r>
              <w:rPr>
                <w:noProof/>
                <w:webHidden/>
              </w:rPr>
              <w:fldChar w:fldCharType="end"/>
            </w:r>
          </w:hyperlink>
        </w:p>
        <w:p w14:paraId="6DAE9ACC" w14:textId="3499C740"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76" w:history="1">
            <w:r w:rsidRPr="00DD1CBD">
              <w:rPr>
                <w:rStyle w:val="Hypertextovodkaz"/>
                <w:noProof/>
              </w:rPr>
              <w:t>3.1.3 Rozdíl ve věku</w:t>
            </w:r>
            <w:r>
              <w:rPr>
                <w:noProof/>
                <w:webHidden/>
              </w:rPr>
              <w:tab/>
            </w:r>
            <w:r>
              <w:rPr>
                <w:noProof/>
                <w:webHidden/>
              </w:rPr>
              <w:fldChar w:fldCharType="begin"/>
            </w:r>
            <w:r>
              <w:rPr>
                <w:noProof/>
                <w:webHidden/>
              </w:rPr>
              <w:instrText xml:space="preserve"> PAGEREF _Toc164865976 \h </w:instrText>
            </w:r>
            <w:r>
              <w:rPr>
                <w:noProof/>
                <w:webHidden/>
              </w:rPr>
            </w:r>
            <w:r>
              <w:rPr>
                <w:noProof/>
                <w:webHidden/>
              </w:rPr>
              <w:fldChar w:fldCharType="separate"/>
            </w:r>
            <w:r>
              <w:rPr>
                <w:noProof/>
                <w:webHidden/>
              </w:rPr>
              <w:t>31</w:t>
            </w:r>
            <w:r>
              <w:rPr>
                <w:noProof/>
                <w:webHidden/>
              </w:rPr>
              <w:fldChar w:fldCharType="end"/>
            </w:r>
          </w:hyperlink>
        </w:p>
        <w:p w14:paraId="5E757985" w14:textId="63FE3279"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77" w:history="1">
            <w:r w:rsidRPr="00DD1CBD">
              <w:rPr>
                <w:rStyle w:val="Hypertextovodkaz"/>
                <w:noProof/>
              </w:rPr>
              <w:t>3.1.4 Srovnání vlivu fyzických charakteristik</w:t>
            </w:r>
            <w:r>
              <w:rPr>
                <w:noProof/>
                <w:webHidden/>
              </w:rPr>
              <w:tab/>
            </w:r>
            <w:r>
              <w:rPr>
                <w:noProof/>
                <w:webHidden/>
              </w:rPr>
              <w:fldChar w:fldCharType="begin"/>
            </w:r>
            <w:r>
              <w:rPr>
                <w:noProof/>
                <w:webHidden/>
              </w:rPr>
              <w:instrText xml:space="preserve"> PAGEREF _Toc164865977 \h </w:instrText>
            </w:r>
            <w:r>
              <w:rPr>
                <w:noProof/>
                <w:webHidden/>
              </w:rPr>
            </w:r>
            <w:r>
              <w:rPr>
                <w:noProof/>
                <w:webHidden/>
              </w:rPr>
              <w:fldChar w:fldCharType="separate"/>
            </w:r>
            <w:r>
              <w:rPr>
                <w:noProof/>
                <w:webHidden/>
              </w:rPr>
              <w:t>32</w:t>
            </w:r>
            <w:r>
              <w:rPr>
                <w:noProof/>
                <w:webHidden/>
              </w:rPr>
              <w:fldChar w:fldCharType="end"/>
            </w:r>
          </w:hyperlink>
        </w:p>
        <w:p w14:paraId="5BC3D56E" w14:textId="7B6537BD"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78" w:history="1">
            <w:r w:rsidRPr="00DD1CBD">
              <w:rPr>
                <w:rStyle w:val="Hypertextovodkaz"/>
                <w:noProof/>
              </w:rPr>
              <w:t>3.2 Vliv jiných charakteristik na výsledek zápasu</w:t>
            </w:r>
            <w:r>
              <w:rPr>
                <w:noProof/>
                <w:webHidden/>
              </w:rPr>
              <w:tab/>
            </w:r>
            <w:r>
              <w:rPr>
                <w:noProof/>
                <w:webHidden/>
              </w:rPr>
              <w:fldChar w:fldCharType="begin"/>
            </w:r>
            <w:r>
              <w:rPr>
                <w:noProof/>
                <w:webHidden/>
              </w:rPr>
              <w:instrText xml:space="preserve"> PAGEREF _Toc164865978 \h </w:instrText>
            </w:r>
            <w:r>
              <w:rPr>
                <w:noProof/>
                <w:webHidden/>
              </w:rPr>
            </w:r>
            <w:r>
              <w:rPr>
                <w:noProof/>
                <w:webHidden/>
              </w:rPr>
              <w:fldChar w:fldCharType="separate"/>
            </w:r>
            <w:r>
              <w:rPr>
                <w:noProof/>
                <w:webHidden/>
              </w:rPr>
              <w:t>33</w:t>
            </w:r>
            <w:r>
              <w:rPr>
                <w:noProof/>
                <w:webHidden/>
              </w:rPr>
              <w:fldChar w:fldCharType="end"/>
            </w:r>
          </w:hyperlink>
        </w:p>
        <w:p w14:paraId="02DFCF4E" w14:textId="228D13DB"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79" w:history="1">
            <w:r w:rsidRPr="00DD1CBD">
              <w:rPr>
                <w:rStyle w:val="Hypertextovodkaz"/>
                <w:noProof/>
              </w:rPr>
              <w:t>3.2.1 Národnost</w:t>
            </w:r>
            <w:r>
              <w:rPr>
                <w:noProof/>
                <w:webHidden/>
              </w:rPr>
              <w:tab/>
            </w:r>
            <w:r>
              <w:rPr>
                <w:noProof/>
                <w:webHidden/>
              </w:rPr>
              <w:fldChar w:fldCharType="begin"/>
            </w:r>
            <w:r>
              <w:rPr>
                <w:noProof/>
                <w:webHidden/>
              </w:rPr>
              <w:instrText xml:space="preserve"> PAGEREF _Toc164865979 \h </w:instrText>
            </w:r>
            <w:r>
              <w:rPr>
                <w:noProof/>
                <w:webHidden/>
              </w:rPr>
            </w:r>
            <w:r>
              <w:rPr>
                <w:noProof/>
                <w:webHidden/>
              </w:rPr>
              <w:fldChar w:fldCharType="separate"/>
            </w:r>
            <w:r>
              <w:rPr>
                <w:noProof/>
                <w:webHidden/>
              </w:rPr>
              <w:t>33</w:t>
            </w:r>
            <w:r>
              <w:rPr>
                <w:noProof/>
                <w:webHidden/>
              </w:rPr>
              <w:fldChar w:fldCharType="end"/>
            </w:r>
          </w:hyperlink>
        </w:p>
        <w:p w14:paraId="5F209DDA" w14:textId="330918AF"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80" w:history="1">
            <w:r w:rsidRPr="00DD1CBD">
              <w:rPr>
                <w:rStyle w:val="Hypertextovodkaz"/>
                <w:noProof/>
              </w:rPr>
              <w:t>3.2.2 Titulové zápasy</w:t>
            </w:r>
            <w:r>
              <w:rPr>
                <w:noProof/>
                <w:webHidden/>
              </w:rPr>
              <w:tab/>
            </w:r>
            <w:r>
              <w:rPr>
                <w:noProof/>
                <w:webHidden/>
              </w:rPr>
              <w:fldChar w:fldCharType="begin"/>
            </w:r>
            <w:r>
              <w:rPr>
                <w:noProof/>
                <w:webHidden/>
              </w:rPr>
              <w:instrText xml:space="preserve"> PAGEREF _Toc164865980 \h </w:instrText>
            </w:r>
            <w:r>
              <w:rPr>
                <w:noProof/>
                <w:webHidden/>
              </w:rPr>
            </w:r>
            <w:r>
              <w:rPr>
                <w:noProof/>
                <w:webHidden/>
              </w:rPr>
              <w:fldChar w:fldCharType="separate"/>
            </w:r>
            <w:r>
              <w:rPr>
                <w:noProof/>
                <w:webHidden/>
              </w:rPr>
              <w:t>35</w:t>
            </w:r>
            <w:r>
              <w:rPr>
                <w:noProof/>
                <w:webHidden/>
              </w:rPr>
              <w:fldChar w:fldCharType="end"/>
            </w:r>
          </w:hyperlink>
        </w:p>
        <w:p w14:paraId="0154AF16" w14:textId="423D3ADD"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81" w:history="1">
            <w:r w:rsidRPr="00DD1CBD">
              <w:rPr>
                <w:rStyle w:val="Hypertextovodkaz"/>
                <w:noProof/>
              </w:rPr>
              <w:t>3.2.3 Nesplnění stanovené váhy</w:t>
            </w:r>
            <w:r>
              <w:rPr>
                <w:noProof/>
                <w:webHidden/>
              </w:rPr>
              <w:tab/>
            </w:r>
            <w:r>
              <w:rPr>
                <w:noProof/>
                <w:webHidden/>
              </w:rPr>
              <w:fldChar w:fldCharType="begin"/>
            </w:r>
            <w:r>
              <w:rPr>
                <w:noProof/>
                <w:webHidden/>
              </w:rPr>
              <w:instrText xml:space="preserve"> PAGEREF _Toc164865981 \h </w:instrText>
            </w:r>
            <w:r>
              <w:rPr>
                <w:noProof/>
                <w:webHidden/>
              </w:rPr>
            </w:r>
            <w:r>
              <w:rPr>
                <w:noProof/>
                <w:webHidden/>
              </w:rPr>
              <w:fldChar w:fldCharType="separate"/>
            </w:r>
            <w:r>
              <w:rPr>
                <w:noProof/>
                <w:webHidden/>
              </w:rPr>
              <w:t>36</w:t>
            </w:r>
            <w:r>
              <w:rPr>
                <w:noProof/>
                <w:webHidden/>
              </w:rPr>
              <w:fldChar w:fldCharType="end"/>
            </w:r>
          </w:hyperlink>
        </w:p>
        <w:p w14:paraId="28CD7EEA" w14:textId="51AF409E"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82" w:history="1">
            <w:r w:rsidRPr="00DD1CBD">
              <w:rPr>
                <w:rStyle w:val="Hypertextovodkaz"/>
                <w:noProof/>
              </w:rPr>
              <w:t>3.3 Vliv předešlých výsledků</w:t>
            </w:r>
            <w:r>
              <w:rPr>
                <w:noProof/>
                <w:webHidden/>
              </w:rPr>
              <w:tab/>
            </w:r>
            <w:r>
              <w:rPr>
                <w:noProof/>
                <w:webHidden/>
              </w:rPr>
              <w:fldChar w:fldCharType="begin"/>
            </w:r>
            <w:r>
              <w:rPr>
                <w:noProof/>
                <w:webHidden/>
              </w:rPr>
              <w:instrText xml:space="preserve"> PAGEREF _Toc164865982 \h </w:instrText>
            </w:r>
            <w:r>
              <w:rPr>
                <w:noProof/>
                <w:webHidden/>
              </w:rPr>
            </w:r>
            <w:r>
              <w:rPr>
                <w:noProof/>
                <w:webHidden/>
              </w:rPr>
              <w:fldChar w:fldCharType="separate"/>
            </w:r>
            <w:r>
              <w:rPr>
                <w:noProof/>
                <w:webHidden/>
              </w:rPr>
              <w:t>37</w:t>
            </w:r>
            <w:r>
              <w:rPr>
                <w:noProof/>
                <w:webHidden/>
              </w:rPr>
              <w:fldChar w:fldCharType="end"/>
            </w:r>
          </w:hyperlink>
        </w:p>
        <w:p w14:paraId="6E8A9905" w14:textId="6B451AD9"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83" w:history="1">
            <w:r w:rsidRPr="00DD1CBD">
              <w:rPr>
                <w:rStyle w:val="Hypertextovodkaz"/>
                <w:noProof/>
              </w:rPr>
              <w:t>3.4 Správnost vypsaných kurzů</w:t>
            </w:r>
            <w:r>
              <w:rPr>
                <w:noProof/>
                <w:webHidden/>
              </w:rPr>
              <w:tab/>
            </w:r>
            <w:r>
              <w:rPr>
                <w:noProof/>
                <w:webHidden/>
              </w:rPr>
              <w:fldChar w:fldCharType="begin"/>
            </w:r>
            <w:r>
              <w:rPr>
                <w:noProof/>
                <w:webHidden/>
              </w:rPr>
              <w:instrText xml:space="preserve"> PAGEREF _Toc164865983 \h </w:instrText>
            </w:r>
            <w:r>
              <w:rPr>
                <w:noProof/>
                <w:webHidden/>
              </w:rPr>
            </w:r>
            <w:r>
              <w:rPr>
                <w:noProof/>
                <w:webHidden/>
              </w:rPr>
              <w:fldChar w:fldCharType="separate"/>
            </w:r>
            <w:r>
              <w:rPr>
                <w:noProof/>
                <w:webHidden/>
              </w:rPr>
              <w:t>38</w:t>
            </w:r>
            <w:r>
              <w:rPr>
                <w:noProof/>
                <w:webHidden/>
              </w:rPr>
              <w:fldChar w:fldCharType="end"/>
            </w:r>
          </w:hyperlink>
        </w:p>
        <w:p w14:paraId="561D3B21" w14:textId="2B9E9127"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84" w:history="1">
            <w:r w:rsidRPr="00DD1CBD">
              <w:rPr>
                <w:rStyle w:val="Hypertextovodkaz"/>
                <w:noProof/>
              </w:rPr>
              <w:t>3.5 Vliv externích podmínek zápasu na způsob ukončení zápasu</w:t>
            </w:r>
            <w:r>
              <w:rPr>
                <w:noProof/>
                <w:webHidden/>
              </w:rPr>
              <w:tab/>
            </w:r>
            <w:r>
              <w:rPr>
                <w:noProof/>
                <w:webHidden/>
              </w:rPr>
              <w:fldChar w:fldCharType="begin"/>
            </w:r>
            <w:r>
              <w:rPr>
                <w:noProof/>
                <w:webHidden/>
              </w:rPr>
              <w:instrText xml:space="preserve"> PAGEREF _Toc164865984 \h </w:instrText>
            </w:r>
            <w:r>
              <w:rPr>
                <w:noProof/>
                <w:webHidden/>
              </w:rPr>
            </w:r>
            <w:r>
              <w:rPr>
                <w:noProof/>
                <w:webHidden/>
              </w:rPr>
              <w:fldChar w:fldCharType="separate"/>
            </w:r>
            <w:r>
              <w:rPr>
                <w:noProof/>
                <w:webHidden/>
              </w:rPr>
              <w:t>40</w:t>
            </w:r>
            <w:r>
              <w:rPr>
                <w:noProof/>
                <w:webHidden/>
              </w:rPr>
              <w:fldChar w:fldCharType="end"/>
            </w:r>
          </w:hyperlink>
        </w:p>
        <w:p w14:paraId="3A724F35" w14:textId="50153945"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85" w:history="1">
            <w:r w:rsidRPr="00DD1CBD">
              <w:rPr>
                <w:rStyle w:val="Hypertextovodkaz"/>
                <w:noProof/>
              </w:rPr>
              <w:t>3.5.1 Rozhodčí</w:t>
            </w:r>
            <w:r>
              <w:rPr>
                <w:noProof/>
                <w:webHidden/>
              </w:rPr>
              <w:tab/>
            </w:r>
            <w:r>
              <w:rPr>
                <w:noProof/>
                <w:webHidden/>
              </w:rPr>
              <w:fldChar w:fldCharType="begin"/>
            </w:r>
            <w:r>
              <w:rPr>
                <w:noProof/>
                <w:webHidden/>
              </w:rPr>
              <w:instrText xml:space="preserve"> PAGEREF _Toc164865985 \h </w:instrText>
            </w:r>
            <w:r>
              <w:rPr>
                <w:noProof/>
                <w:webHidden/>
              </w:rPr>
            </w:r>
            <w:r>
              <w:rPr>
                <w:noProof/>
                <w:webHidden/>
              </w:rPr>
              <w:fldChar w:fldCharType="separate"/>
            </w:r>
            <w:r>
              <w:rPr>
                <w:noProof/>
                <w:webHidden/>
              </w:rPr>
              <w:t>40</w:t>
            </w:r>
            <w:r>
              <w:rPr>
                <w:noProof/>
                <w:webHidden/>
              </w:rPr>
              <w:fldChar w:fldCharType="end"/>
            </w:r>
          </w:hyperlink>
        </w:p>
        <w:p w14:paraId="4E558583" w14:textId="009C8315"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86" w:history="1">
            <w:r w:rsidRPr="00DD1CBD">
              <w:rPr>
                <w:rStyle w:val="Hypertextovodkaz"/>
                <w:noProof/>
              </w:rPr>
              <w:t>3.5.2 Aréna</w:t>
            </w:r>
            <w:r>
              <w:rPr>
                <w:noProof/>
                <w:webHidden/>
              </w:rPr>
              <w:tab/>
            </w:r>
            <w:r>
              <w:rPr>
                <w:noProof/>
                <w:webHidden/>
              </w:rPr>
              <w:fldChar w:fldCharType="begin"/>
            </w:r>
            <w:r>
              <w:rPr>
                <w:noProof/>
                <w:webHidden/>
              </w:rPr>
              <w:instrText xml:space="preserve"> PAGEREF _Toc164865986 \h </w:instrText>
            </w:r>
            <w:r>
              <w:rPr>
                <w:noProof/>
                <w:webHidden/>
              </w:rPr>
            </w:r>
            <w:r>
              <w:rPr>
                <w:noProof/>
                <w:webHidden/>
              </w:rPr>
              <w:fldChar w:fldCharType="separate"/>
            </w:r>
            <w:r>
              <w:rPr>
                <w:noProof/>
                <w:webHidden/>
              </w:rPr>
              <w:t>42</w:t>
            </w:r>
            <w:r>
              <w:rPr>
                <w:noProof/>
                <w:webHidden/>
              </w:rPr>
              <w:fldChar w:fldCharType="end"/>
            </w:r>
          </w:hyperlink>
        </w:p>
        <w:p w14:paraId="41EFC396" w14:textId="6F9A46C2"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87" w:history="1">
            <w:r w:rsidRPr="00DD1CBD">
              <w:rPr>
                <w:rStyle w:val="Hypertextovodkaz"/>
                <w:noProof/>
              </w:rPr>
              <w:t>3.5.3 Počet kol</w:t>
            </w:r>
            <w:r>
              <w:rPr>
                <w:noProof/>
                <w:webHidden/>
              </w:rPr>
              <w:tab/>
            </w:r>
            <w:r>
              <w:rPr>
                <w:noProof/>
                <w:webHidden/>
              </w:rPr>
              <w:fldChar w:fldCharType="begin"/>
            </w:r>
            <w:r>
              <w:rPr>
                <w:noProof/>
                <w:webHidden/>
              </w:rPr>
              <w:instrText xml:space="preserve"> PAGEREF _Toc164865987 \h </w:instrText>
            </w:r>
            <w:r>
              <w:rPr>
                <w:noProof/>
                <w:webHidden/>
              </w:rPr>
            </w:r>
            <w:r>
              <w:rPr>
                <w:noProof/>
                <w:webHidden/>
              </w:rPr>
              <w:fldChar w:fldCharType="separate"/>
            </w:r>
            <w:r>
              <w:rPr>
                <w:noProof/>
                <w:webHidden/>
              </w:rPr>
              <w:t>44</w:t>
            </w:r>
            <w:r>
              <w:rPr>
                <w:noProof/>
                <w:webHidden/>
              </w:rPr>
              <w:fldChar w:fldCharType="end"/>
            </w:r>
          </w:hyperlink>
        </w:p>
        <w:p w14:paraId="262F38E5" w14:textId="54D0DEEE"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88" w:history="1">
            <w:r w:rsidRPr="00DD1CBD">
              <w:rPr>
                <w:rStyle w:val="Hypertextovodkaz"/>
                <w:noProof/>
              </w:rPr>
              <w:t>3.5.4 Váhové kategorie</w:t>
            </w:r>
            <w:r>
              <w:rPr>
                <w:noProof/>
                <w:webHidden/>
              </w:rPr>
              <w:tab/>
            </w:r>
            <w:r>
              <w:rPr>
                <w:noProof/>
                <w:webHidden/>
              </w:rPr>
              <w:fldChar w:fldCharType="begin"/>
            </w:r>
            <w:r>
              <w:rPr>
                <w:noProof/>
                <w:webHidden/>
              </w:rPr>
              <w:instrText xml:space="preserve"> PAGEREF _Toc164865988 \h </w:instrText>
            </w:r>
            <w:r>
              <w:rPr>
                <w:noProof/>
                <w:webHidden/>
              </w:rPr>
            </w:r>
            <w:r>
              <w:rPr>
                <w:noProof/>
                <w:webHidden/>
              </w:rPr>
              <w:fldChar w:fldCharType="separate"/>
            </w:r>
            <w:r>
              <w:rPr>
                <w:noProof/>
                <w:webHidden/>
              </w:rPr>
              <w:t>44</w:t>
            </w:r>
            <w:r>
              <w:rPr>
                <w:noProof/>
                <w:webHidden/>
              </w:rPr>
              <w:fldChar w:fldCharType="end"/>
            </w:r>
          </w:hyperlink>
        </w:p>
        <w:p w14:paraId="7CA67624" w14:textId="15C7BCFF"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89" w:history="1">
            <w:r w:rsidRPr="00DD1CBD">
              <w:rPr>
                <w:rStyle w:val="Hypertextovodkaz"/>
                <w:noProof/>
              </w:rPr>
              <w:t>3.6 Historické změny v rozložení způsobu ukončení zápasů</w:t>
            </w:r>
            <w:r>
              <w:rPr>
                <w:noProof/>
                <w:webHidden/>
              </w:rPr>
              <w:tab/>
            </w:r>
            <w:r>
              <w:rPr>
                <w:noProof/>
                <w:webHidden/>
              </w:rPr>
              <w:fldChar w:fldCharType="begin"/>
            </w:r>
            <w:r>
              <w:rPr>
                <w:noProof/>
                <w:webHidden/>
              </w:rPr>
              <w:instrText xml:space="preserve"> PAGEREF _Toc164865989 \h </w:instrText>
            </w:r>
            <w:r>
              <w:rPr>
                <w:noProof/>
                <w:webHidden/>
              </w:rPr>
            </w:r>
            <w:r>
              <w:rPr>
                <w:noProof/>
                <w:webHidden/>
              </w:rPr>
              <w:fldChar w:fldCharType="separate"/>
            </w:r>
            <w:r>
              <w:rPr>
                <w:noProof/>
                <w:webHidden/>
              </w:rPr>
              <w:t>45</w:t>
            </w:r>
            <w:r>
              <w:rPr>
                <w:noProof/>
                <w:webHidden/>
              </w:rPr>
              <w:fldChar w:fldCharType="end"/>
            </w:r>
          </w:hyperlink>
        </w:p>
        <w:p w14:paraId="190F31D3" w14:textId="702E8FBF"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90" w:history="1">
            <w:r w:rsidRPr="00DD1CBD">
              <w:rPr>
                <w:rStyle w:val="Hypertextovodkaz"/>
                <w:noProof/>
              </w:rPr>
              <w:t>3.7 Vliv předešlých ukončení zápasníků na způsob ukončení zápasu</w:t>
            </w:r>
            <w:r>
              <w:rPr>
                <w:noProof/>
                <w:webHidden/>
              </w:rPr>
              <w:tab/>
            </w:r>
            <w:r>
              <w:rPr>
                <w:noProof/>
                <w:webHidden/>
              </w:rPr>
              <w:fldChar w:fldCharType="begin"/>
            </w:r>
            <w:r>
              <w:rPr>
                <w:noProof/>
                <w:webHidden/>
              </w:rPr>
              <w:instrText xml:space="preserve"> PAGEREF _Toc164865990 \h </w:instrText>
            </w:r>
            <w:r>
              <w:rPr>
                <w:noProof/>
                <w:webHidden/>
              </w:rPr>
            </w:r>
            <w:r>
              <w:rPr>
                <w:noProof/>
                <w:webHidden/>
              </w:rPr>
              <w:fldChar w:fldCharType="separate"/>
            </w:r>
            <w:r>
              <w:rPr>
                <w:noProof/>
                <w:webHidden/>
              </w:rPr>
              <w:t>47</w:t>
            </w:r>
            <w:r>
              <w:rPr>
                <w:noProof/>
                <w:webHidden/>
              </w:rPr>
              <w:fldChar w:fldCharType="end"/>
            </w:r>
          </w:hyperlink>
        </w:p>
        <w:p w14:paraId="76F7311C" w14:textId="1F6F3CCE"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91" w:history="1">
            <w:r w:rsidRPr="00DD1CBD">
              <w:rPr>
                <w:rStyle w:val="Hypertextovodkaz"/>
                <w:noProof/>
              </w:rPr>
              <w:t>3.8 Rozdíly v ukončení tříkolových a pětikolových zápasů</w:t>
            </w:r>
            <w:r>
              <w:rPr>
                <w:noProof/>
                <w:webHidden/>
              </w:rPr>
              <w:tab/>
            </w:r>
            <w:r>
              <w:rPr>
                <w:noProof/>
                <w:webHidden/>
              </w:rPr>
              <w:fldChar w:fldCharType="begin"/>
            </w:r>
            <w:r>
              <w:rPr>
                <w:noProof/>
                <w:webHidden/>
              </w:rPr>
              <w:instrText xml:space="preserve"> PAGEREF _Toc164865991 \h </w:instrText>
            </w:r>
            <w:r>
              <w:rPr>
                <w:noProof/>
                <w:webHidden/>
              </w:rPr>
            </w:r>
            <w:r>
              <w:rPr>
                <w:noProof/>
                <w:webHidden/>
              </w:rPr>
              <w:fldChar w:fldCharType="separate"/>
            </w:r>
            <w:r>
              <w:rPr>
                <w:noProof/>
                <w:webHidden/>
              </w:rPr>
              <w:t>48</w:t>
            </w:r>
            <w:r>
              <w:rPr>
                <w:noProof/>
                <w:webHidden/>
              </w:rPr>
              <w:fldChar w:fldCharType="end"/>
            </w:r>
          </w:hyperlink>
        </w:p>
        <w:p w14:paraId="0423E7A0" w14:textId="0ADEC32D" w:rsidR="00851BEC" w:rsidRDefault="00851BEC">
          <w:pPr>
            <w:pStyle w:val="Obsah1"/>
            <w:tabs>
              <w:tab w:val="right" w:leader="dot" w:pos="8776"/>
            </w:tabs>
            <w:rPr>
              <w:rFonts w:eastAsiaTheme="minorEastAsia"/>
              <w:noProof/>
              <w:kern w:val="2"/>
              <w:sz w:val="24"/>
              <w:szCs w:val="24"/>
              <w:lang w:eastAsia="cs-CZ"/>
              <w14:ligatures w14:val="standardContextual"/>
              <w14:numForm w14:val="default"/>
            </w:rPr>
          </w:pPr>
          <w:hyperlink w:anchor="_Toc164865992" w:history="1">
            <w:r w:rsidRPr="00DD1CBD">
              <w:rPr>
                <w:rStyle w:val="Hypertextovodkaz"/>
                <w:noProof/>
              </w:rPr>
              <w:t>4 Prediktivní modely</w:t>
            </w:r>
            <w:r>
              <w:rPr>
                <w:noProof/>
                <w:webHidden/>
              </w:rPr>
              <w:tab/>
            </w:r>
            <w:r>
              <w:rPr>
                <w:noProof/>
                <w:webHidden/>
              </w:rPr>
              <w:fldChar w:fldCharType="begin"/>
            </w:r>
            <w:r>
              <w:rPr>
                <w:noProof/>
                <w:webHidden/>
              </w:rPr>
              <w:instrText xml:space="preserve"> PAGEREF _Toc164865992 \h </w:instrText>
            </w:r>
            <w:r>
              <w:rPr>
                <w:noProof/>
                <w:webHidden/>
              </w:rPr>
            </w:r>
            <w:r>
              <w:rPr>
                <w:noProof/>
                <w:webHidden/>
              </w:rPr>
              <w:fldChar w:fldCharType="separate"/>
            </w:r>
            <w:r>
              <w:rPr>
                <w:noProof/>
                <w:webHidden/>
              </w:rPr>
              <w:t>50</w:t>
            </w:r>
            <w:r>
              <w:rPr>
                <w:noProof/>
                <w:webHidden/>
              </w:rPr>
              <w:fldChar w:fldCharType="end"/>
            </w:r>
          </w:hyperlink>
        </w:p>
        <w:p w14:paraId="7079A0B1" w14:textId="0DAEC3D9"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93" w:history="1">
            <w:r w:rsidRPr="00DD1CBD">
              <w:rPr>
                <w:rStyle w:val="Hypertextovodkaz"/>
                <w:noProof/>
              </w:rPr>
              <w:t>4.1 Predikce výsledku zápasu</w:t>
            </w:r>
            <w:r>
              <w:rPr>
                <w:noProof/>
                <w:webHidden/>
              </w:rPr>
              <w:tab/>
            </w:r>
            <w:r>
              <w:rPr>
                <w:noProof/>
                <w:webHidden/>
              </w:rPr>
              <w:fldChar w:fldCharType="begin"/>
            </w:r>
            <w:r>
              <w:rPr>
                <w:noProof/>
                <w:webHidden/>
              </w:rPr>
              <w:instrText xml:space="preserve"> PAGEREF _Toc164865993 \h </w:instrText>
            </w:r>
            <w:r>
              <w:rPr>
                <w:noProof/>
                <w:webHidden/>
              </w:rPr>
            </w:r>
            <w:r>
              <w:rPr>
                <w:noProof/>
                <w:webHidden/>
              </w:rPr>
              <w:fldChar w:fldCharType="separate"/>
            </w:r>
            <w:r>
              <w:rPr>
                <w:noProof/>
                <w:webHidden/>
              </w:rPr>
              <w:t>50</w:t>
            </w:r>
            <w:r>
              <w:rPr>
                <w:noProof/>
                <w:webHidden/>
              </w:rPr>
              <w:fldChar w:fldCharType="end"/>
            </w:r>
          </w:hyperlink>
        </w:p>
        <w:p w14:paraId="05168FA7" w14:textId="464C4B55"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94" w:history="1">
            <w:r w:rsidRPr="00DD1CBD">
              <w:rPr>
                <w:rStyle w:val="Hypertextovodkaz"/>
                <w:noProof/>
              </w:rPr>
              <w:t>4.1.1 Logistická regrese</w:t>
            </w:r>
            <w:r>
              <w:rPr>
                <w:noProof/>
                <w:webHidden/>
              </w:rPr>
              <w:tab/>
            </w:r>
            <w:r>
              <w:rPr>
                <w:noProof/>
                <w:webHidden/>
              </w:rPr>
              <w:fldChar w:fldCharType="begin"/>
            </w:r>
            <w:r>
              <w:rPr>
                <w:noProof/>
                <w:webHidden/>
              </w:rPr>
              <w:instrText xml:space="preserve"> PAGEREF _Toc164865994 \h </w:instrText>
            </w:r>
            <w:r>
              <w:rPr>
                <w:noProof/>
                <w:webHidden/>
              </w:rPr>
            </w:r>
            <w:r>
              <w:rPr>
                <w:noProof/>
                <w:webHidden/>
              </w:rPr>
              <w:fldChar w:fldCharType="separate"/>
            </w:r>
            <w:r>
              <w:rPr>
                <w:noProof/>
                <w:webHidden/>
              </w:rPr>
              <w:t>50</w:t>
            </w:r>
            <w:r>
              <w:rPr>
                <w:noProof/>
                <w:webHidden/>
              </w:rPr>
              <w:fldChar w:fldCharType="end"/>
            </w:r>
          </w:hyperlink>
        </w:p>
        <w:p w14:paraId="4D91BC21" w14:textId="4D520F62"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95" w:history="1">
            <w:r w:rsidRPr="00DD1CBD">
              <w:rPr>
                <w:rStyle w:val="Hypertextovodkaz"/>
                <w:noProof/>
              </w:rPr>
              <w:t>4.1.2 Další modely strojového učení</w:t>
            </w:r>
            <w:r>
              <w:rPr>
                <w:noProof/>
                <w:webHidden/>
              </w:rPr>
              <w:tab/>
            </w:r>
            <w:r>
              <w:rPr>
                <w:noProof/>
                <w:webHidden/>
              </w:rPr>
              <w:fldChar w:fldCharType="begin"/>
            </w:r>
            <w:r>
              <w:rPr>
                <w:noProof/>
                <w:webHidden/>
              </w:rPr>
              <w:instrText xml:space="preserve"> PAGEREF _Toc164865995 \h </w:instrText>
            </w:r>
            <w:r>
              <w:rPr>
                <w:noProof/>
                <w:webHidden/>
              </w:rPr>
            </w:r>
            <w:r>
              <w:rPr>
                <w:noProof/>
                <w:webHidden/>
              </w:rPr>
              <w:fldChar w:fldCharType="separate"/>
            </w:r>
            <w:r>
              <w:rPr>
                <w:noProof/>
                <w:webHidden/>
              </w:rPr>
              <w:t>52</w:t>
            </w:r>
            <w:r>
              <w:rPr>
                <w:noProof/>
                <w:webHidden/>
              </w:rPr>
              <w:fldChar w:fldCharType="end"/>
            </w:r>
          </w:hyperlink>
        </w:p>
        <w:p w14:paraId="6AEB1C3F" w14:textId="1D11D2B4"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96" w:history="1">
            <w:r w:rsidRPr="00DD1CBD">
              <w:rPr>
                <w:rStyle w:val="Hypertextovodkaz"/>
                <w:noProof/>
              </w:rPr>
              <w:t>4.1.3 Elo model</w:t>
            </w:r>
            <w:r>
              <w:rPr>
                <w:noProof/>
                <w:webHidden/>
              </w:rPr>
              <w:tab/>
            </w:r>
            <w:r>
              <w:rPr>
                <w:noProof/>
                <w:webHidden/>
              </w:rPr>
              <w:fldChar w:fldCharType="begin"/>
            </w:r>
            <w:r>
              <w:rPr>
                <w:noProof/>
                <w:webHidden/>
              </w:rPr>
              <w:instrText xml:space="preserve"> PAGEREF _Toc164865996 \h </w:instrText>
            </w:r>
            <w:r>
              <w:rPr>
                <w:noProof/>
                <w:webHidden/>
              </w:rPr>
            </w:r>
            <w:r>
              <w:rPr>
                <w:noProof/>
                <w:webHidden/>
              </w:rPr>
              <w:fldChar w:fldCharType="separate"/>
            </w:r>
            <w:r>
              <w:rPr>
                <w:noProof/>
                <w:webHidden/>
              </w:rPr>
              <w:t>55</w:t>
            </w:r>
            <w:r>
              <w:rPr>
                <w:noProof/>
                <w:webHidden/>
              </w:rPr>
              <w:fldChar w:fldCharType="end"/>
            </w:r>
          </w:hyperlink>
        </w:p>
        <w:p w14:paraId="58A78A0E" w14:textId="5342EEB0"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5997" w:history="1">
            <w:r w:rsidRPr="00DD1CBD">
              <w:rPr>
                <w:rStyle w:val="Hypertextovodkaz"/>
                <w:noProof/>
              </w:rPr>
              <w:t>4.2 Predikce způsobu ukončení zápasu</w:t>
            </w:r>
            <w:r>
              <w:rPr>
                <w:noProof/>
                <w:webHidden/>
              </w:rPr>
              <w:tab/>
            </w:r>
            <w:r>
              <w:rPr>
                <w:noProof/>
                <w:webHidden/>
              </w:rPr>
              <w:fldChar w:fldCharType="begin"/>
            </w:r>
            <w:r>
              <w:rPr>
                <w:noProof/>
                <w:webHidden/>
              </w:rPr>
              <w:instrText xml:space="preserve"> PAGEREF _Toc164865997 \h </w:instrText>
            </w:r>
            <w:r>
              <w:rPr>
                <w:noProof/>
                <w:webHidden/>
              </w:rPr>
            </w:r>
            <w:r>
              <w:rPr>
                <w:noProof/>
                <w:webHidden/>
              </w:rPr>
              <w:fldChar w:fldCharType="separate"/>
            </w:r>
            <w:r>
              <w:rPr>
                <w:noProof/>
                <w:webHidden/>
              </w:rPr>
              <w:t>57</w:t>
            </w:r>
            <w:r>
              <w:rPr>
                <w:noProof/>
                <w:webHidden/>
              </w:rPr>
              <w:fldChar w:fldCharType="end"/>
            </w:r>
          </w:hyperlink>
        </w:p>
        <w:p w14:paraId="2E682DF4" w14:textId="45C61392"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98" w:history="1">
            <w:r w:rsidRPr="00DD1CBD">
              <w:rPr>
                <w:rStyle w:val="Hypertextovodkaz"/>
                <w:noProof/>
              </w:rPr>
              <w:t>4.2.1 Logistická regrese</w:t>
            </w:r>
            <w:r>
              <w:rPr>
                <w:noProof/>
                <w:webHidden/>
              </w:rPr>
              <w:tab/>
            </w:r>
            <w:r>
              <w:rPr>
                <w:noProof/>
                <w:webHidden/>
              </w:rPr>
              <w:fldChar w:fldCharType="begin"/>
            </w:r>
            <w:r>
              <w:rPr>
                <w:noProof/>
                <w:webHidden/>
              </w:rPr>
              <w:instrText xml:space="preserve"> PAGEREF _Toc164865998 \h </w:instrText>
            </w:r>
            <w:r>
              <w:rPr>
                <w:noProof/>
                <w:webHidden/>
              </w:rPr>
            </w:r>
            <w:r>
              <w:rPr>
                <w:noProof/>
                <w:webHidden/>
              </w:rPr>
              <w:fldChar w:fldCharType="separate"/>
            </w:r>
            <w:r>
              <w:rPr>
                <w:noProof/>
                <w:webHidden/>
              </w:rPr>
              <w:t>59</w:t>
            </w:r>
            <w:r>
              <w:rPr>
                <w:noProof/>
                <w:webHidden/>
              </w:rPr>
              <w:fldChar w:fldCharType="end"/>
            </w:r>
          </w:hyperlink>
        </w:p>
        <w:p w14:paraId="6DB7AE92" w14:textId="14B468C2"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5999" w:history="1">
            <w:r w:rsidRPr="00DD1CBD">
              <w:rPr>
                <w:rStyle w:val="Hypertextovodkaz"/>
                <w:noProof/>
              </w:rPr>
              <w:t>4.2.2 SVM</w:t>
            </w:r>
            <w:r>
              <w:rPr>
                <w:noProof/>
                <w:webHidden/>
              </w:rPr>
              <w:tab/>
            </w:r>
            <w:r>
              <w:rPr>
                <w:noProof/>
                <w:webHidden/>
              </w:rPr>
              <w:fldChar w:fldCharType="begin"/>
            </w:r>
            <w:r>
              <w:rPr>
                <w:noProof/>
                <w:webHidden/>
              </w:rPr>
              <w:instrText xml:space="preserve"> PAGEREF _Toc164865999 \h </w:instrText>
            </w:r>
            <w:r>
              <w:rPr>
                <w:noProof/>
                <w:webHidden/>
              </w:rPr>
            </w:r>
            <w:r>
              <w:rPr>
                <w:noProof/>
                <w:webHidden/>
              </w:rPr>
              <w:fldChar w:fldCharType="separate"/>
            </w:r>
            <w:r>
              <w:rPr>
                <w:noProof/>
                <w:webHidden/>
              </w:rPr>
              <w:t>60</w:t>
            </w:r>
            <w:r>
              <w:rPr>
                <w:noProof/>
                <w:webHidden/>
              </w:rPr>
              <w:fldChar w:fldCharType="end"/>
            </w:r>
          </w:hyperlink>
        </w:p>
        <w:p w14:paraId="3AB11B70" w14:textId="4B3A4281"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6000" w:history="1">
            <w:r w:rsidRPr="00DD1CBD">
              <w:rPr>
                <w:rStyle w:val="Hypertextovodkaz"/>
                <w:noProof/>
              </w:rPr>
              <w:t>4.2.3 Rozhodovací strom</w:t>
            </w:r>
            <w:r>
              <w:rPr>
                <w:noProof/>
                <w:webHidden/>
              </w:rPr>
              <w:tab/>
            </w:r>
            <w:r>
              <w:rPr>
                <w:noProof/>
                <w:webHidden/>
              </w:rPr>
              <w:fldChar w:fldCharType="begin"/>
            </w:r>
            <w:r>
              <w:rPr>
                <w:noProof/>
                <w:webHidden/>
              </w:rPr>
              <w:instrText xml:space="preserve"> PAGEREF _Toc164866000 \h </w:instrText>
            </w:r>
            <w:r>
              <w:rPr>
                <w:noProof/>
                <w:webHidden/>
              </w:rPr>
            </w:r>
            <w:r>
              <w:rPr>
                <w:noProof/>
                <w:webHidden/>
              </w:rPr>
              <w:fldChar w:fldCharType="separate"/>
            </w:r>
            <w:r>
              <w:rPr>
                <w:noProof/>
                <w:webHidden/>
              </w:rPr>
              <w:t>61</w:t>
            </w:r>
            <w:r>
              <w:rPr>
                <w:noProof/>
                <w:webHidden/>
              </w:rPr>
              <w:fldChar w:fldCharType="end"/>
            </w:r>
          </w:hyperlink>
        </w:p>
        <w:p w14:paraId="37767007" w14:textId="28481265"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6001" w:history="1">
            <w:r w:rsidRPr="00DD1CBD">
              <w:rPr>
                <w:rStyle w:val="Hypertextovodkaz"/>
                <w:noProof/>
              </w:rPr>
              <w:t>4.2.4 k-NN</w:t>
            </w:r>
            <w:r>
              <w:rPr>
                <w:noProof/>
                <w:webHidden/>
              </w:rPr>
              <w:tab/>
            </w:r>
            <w:r>
              <w:rPr>
                <w:noProof/>
                <w:webHidden/>
              </w:rPr>
              <w:fldChar w:fldCharType="begin"/>
            </w:r>
            <w:r>
              <w:rPr>
                <w:noProof/>
                <w:webHidden/>
              </w:rPr>
              <w:instrText xml:space="preserve"> PAGEREF _Toc164866001 \h </w:instrText>
            </w:r>
            <w:r>
              <w:rPr>
                <w:noProof/>
                <w:webHidden/>
              </w:rPr>
            </w:r>
            <w:r>
              <w:rPr>
                <w:noProof/>
                <w:webHidden/>
              </w:rPr>
              <w:fldChar w:fldCharType="separate"/>
            </w:r>
            <w:r>
              <w:rPr>
                <w:noProof/>
                <w:webHidden/>
              </w:rPr>
              <w:t>62</w:t>
            </w:r>
            <w:r>
              <w:rPr>
                <w:noProof/>
                <w:webHidden/>
              </w:rPr>
              <w:fldChar w:fldCharType="end"/>
            </w:r>
          </w:hyperlink>
        </w:p>
        <w:p w14:paraId="55B49C4D" w14:textId="12400D9E" w:rsidR="00851BEC" w:rsidRDefault="00851BEC">
          <w:pPr>
            <w:pStyle w:val="Obsah3"/>
            <w:tabs>
              <w:tab w:val="right" w:leader="dot" w:pos="8776"/>
            </w:tabs>
            <w:rPr>
              <w:rFonts w:eastAsiaTheme="minorEastAsia"/>
              <w:noProof/>
              <w:kern w:val="2"/>
              <w:sz w:val="24"/>
              <w:szCs w:val="24"/>
              <w:lang w:eastAsia="cs-CZ"/>
              <w14:ligatures w14:val="standardContextual"/>
              <w14:numForm w14:val="default"/>
            </w:rPr>
          </w:pPr>
          <w:hyperlink w:anchor="_Toc164866002" w:history="1">
            <w:r w:rsidRPr="00DD1CBD">
              <w:rPr>
                <w:rStyle w:val="Hypertextovodkaz"/>
                <w:noProof/>
              </w:rPr>
              <w:t>4.2.5 Náhodný les</w:t>
            </w:r>
            <w:r>
              <w:rPr>
                <w:noProof/>
                <w:webHidden/>
              </w:rPr>
              <w:tab/>
            </w:r>
            <w:r>
              <w:rPr>
                <w:noProof/>
                <w:webHidden/>
              </w:rPr>
              <w:fldChar w:fldCharType="begin"/>
            </w:r>
            <w:r>
              <w:rPr>
                <w:noProof/>
                <w:webHidden/>
              </w:rPr>
              <w:instrText xml:space="preserve"> PAGEREF _Toc164866002 \h </w:instrText>
            </w:r>
            <w:r>
              <w:rPr>
                <w:noProof/>
                <w:webHidden/>
              </w:rPr>
            </w:r>
            <w:r>
              <w:rPr>
                <w:noProof/>
                <w:webHidden/>
              </w:rPr>
              <w:fldChar w:fldCharType="separate"/>
            </w:r>
            <w:r>
              <w:rPr>
                <w:noProof/>
                <w:webHidden/>
              </w:rPr>
              <w:t>63</w:t>
            </w:r>
            <w:r>
              <w:rPr>
                <w:noProof/>
                <w:webHidden/>
              </w:rPr>
              <w:fldChar w:fldCharType="end"/>
            </w:r>
          </w:hyperlink>
        </w:p>
        <w:p w14:paraId="0CDD150F" w14:textId="20637FFF" w:rsidR="00851BEC" w:rsidRDefault="00851BEC">
          <w:pPr>
            <w:pStyle w:val="Obsah1"/>
            <w:tabs>
              <w:tab w:val="right" w:leader="dot" w:pos="8776"/>
            </w:tabs>
            <w:rPr>
              <w:rFonts w:eastAsiaTheme="minorEastAsia"/>
              <w:noProof/>
              <w:kern w:val="2"/>
              <w:sz w:val="24"/>
              <w:szCs w:val="24"/>
              <w:lang w:eastAsia="cs-CZ"/>
              <w14:ligatures w14:val="standardContextual"/>
              <w14:numForm w14:val="default"/>
            </w:rPr>
          </w:pPr>
          <w:hyperlink w:anchor="_Toc164866003" w:history="1">
            <w:r w:rsidRPr="00DD1CBD">
              <w:rPr>
                <w:rStyle w:val="Hypertextovodkaz"/>
                <w:noProof/>
              </w:rPr>
              <w:t>5 Porovnání výsledků</w:t>
            </w:r>
            <w:r>
              <w:rPr>
                <w:noProof/>
                <w:webHidden/>
              </w:rPr>
              <w:tab/>
            </w:r>
            <w:r>
              <w:rPr>
                <w:noProof/>
                <w:webHidden/>
              </w:rPr>
              <w:fldChar w:fldCharType="begin"/>
            </w:r>
            <w:r>
              <w:rPr>
                <w:noProof/>
                <w:webHidden/>
              </w:rPr>
              <w:instrText xml:space="preserve"> PAGEREF _Toc164866003 \h </w:instrText>
            </w:r>
            <w:r>
              <w:rPr>
                <w:noProof/>
                <w:webHidden/>
              </w:rPr>
            </w:r>
            <w:r>
              <w:rPr>
                <w:noProof/>
                <w:webHidden/>
              </w:rPr>
              <w:fldChar w:fldCharType="separate"/>
            </w:r>
            <w:r>
              <w:rPr>
                <w:noProof/>
                <w:webHidden/>
              </w:rPr>
              <w:t>64</w:t>
            </w:r>
            <w:r>
              <w:rPr>
                <w:noProof/>
                <w:webHidden/>
              </w:rPr>
              <w:fldChar w:fldCharType="end"/>
            </w:r>
          </w:hyperlink>
        </w:p>
        <w:p w14:paraId="187DA72F" w14:textId="7BDEDFC8"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6004" w:history="1">
            <w:r w:rsidRPr="00DD1CBD">
              <w:rPr>
                <w:rStyle w:val="Hypertextovodkaz"/>
                <w:noProof/>
              </w:rPr>
              <w:t>5.1 Porovnání predikce výsledku zápasu</w:t>
            </w:r>
            <w:r>
              <w:rPr>
                <w:noProof/>
                <w:webHidden/>
              </w:rPr>
              <w:tab/>
            </w:r>
            <w:r>
              <w:rPr>
                <w:noProof/>
                <w:webHidden/>
              </w:rPr>
              <w:fldChar w:fldCharType="begin"/>
            </w:r>
            <w:r>
              <w:rPr>
                <w:noProof/>
                <w:webHidden/>
              </w:rPr>
              <w:instrText xml:space="preserve"> PAGEREF _Toc164866004 \h </w:instrText>
            </w:r>
            <w:r>
              <w:rPr>
                <w:noProof/>
                <w:webHidden/>
              </w:rPr>
            </w:r>
            <w:r>
              <w:rPr>
                <w:noProof/>
                <w:webHidden/>
              </w:rPr>
              <w:fldChar w:fldCharType="separate"/>
            </w:r>
            <w:r>
              <w:rPr>
                <w:noProof/>
                <w:webHidden/>
              </w:rPr>
              <w:t>64</w:t>
            </w:r>
            <w:r>
              <w:rPr>
                <w:noProof/>
                <w:webHidden/>
              </w:rPr>
              <w:fldChar w:fldCharType="end"/>
            </w:r>
          </w:hyperlink>
        </w:p>
        <w:p w14:paraId="27837B89" w14:textId="5E309230"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6005" w:history="1">
            <w:r w:rsidRPr="00DD1CBD">
              <w:rPr>
                <w:rStyle w:val="Hypertextovodkaz"/>
                <w:noProof/>
              </w:rPr>
              <w:t>5.2 Porovnání predikce způsobu ukončení zápasu</w:t>
            </w:r>
            <w:r>
              <w:rPr>
                <w:noProof/>
                <w:webHidden/>
              </w:rPr>
              <w:tab/>
            </w:r>
            <w:r>
              <w:rPr>
                <w:noProof/>
                <w:webHidden/>
              </w:rPr>
              <w:fldChar w:fldCharType="begin"/>
            </w:r>
            <w:r>
              <w:rPr>
                <w:noProof/>
                <w:webHidden/>
              </w:rPr>
              <w:instrText xml:space="preserve"> PAGEREF _Toc164866005 \h </w:instrText>
            </w:r>
            <w:r>
              <w:rPr>
                <w:noProof/>
                <w:webHidden/>
              </w:rPr>
            </w:r>
            <w:r>
              <w:rPr>
                <w:noProof/>
                <w:webHidden/>
              </w:rPr>
              <w:fldChar w:fldCharType="separate"/>
            </w:r>
            <w:r>
              <w:rPr>
                <w:noProof/>
                <w:webHidden/>
              </w:rPr>
              <w:t>65</w:t>
            </w:r>
            <w:r>
              <w:rPr>
                <w:noProof/>
                <w:webHidden/>
              </w:rPr>
              <w:fldChar w:fldCharType="end"/>
            </w:r>
          </w:hyperlink>
        </w:p>
        <w:p w14:paraId="7A26F8DA" w14:textId="6423CF78" w:rsidR="00851BEC" w:rsidRDefault="00851BEC">
          <w:pPr>
            <w:pStyle w:val="Obsah1"/>
            <w:tabs>
              <w:tab w:val="right" w:leader="dot" w:pos="8776"/>
            </w:tabs>
            <w:rPr>
              <w:rFonts w:eastAsiaTheme="minorEastAsia"/>
              <w:noProof/>
              <w:kern w:val="2"/>
              <w:sz w:val="24"/>
              <w:szCs w:val="24"/>
              <w:lang w:eastAsia="cs-CZ"/>
              <w14:ligatures w14:val="standardContextual"/>
              <w14:numForm w14:val="default"/>
            </w:rPr>
          </w:pPr>
          <w:hyperlink w:anchor="_Toc164866006" w:history="1">
            <w:r w:rsidRPr="00DD1CBD">
              <w:rPr>
                <w:rStyle w:val="Hypertextovodkaz"/>
                <w:noProof/>
              </w:rPr>
              <w:t>Závěr</w:t>
            </w:r>
            <w:r>
              <w:rPr>
                <w:noProof/>
                <w:webHidden/>
              </w:rPr>
              <w:tab/>
            </w:r>
            <w:r>
              <w:rPr>
                <w:noProof/>
                <w:webHidden/>
              </w:rPr>
              <w:fldChar w:fldCharType="begin"/>
            </w:r>
            <w:r>
              <w:rPr>
                <w:noProof/>
                <w:webHidden/>
              </w:rPr>
              <w:instrText xml:space="preserve"> PAGEREF _Toc164866006 \h </w:instrText>
            </w:r>
            <w:r>
              <w:rPr>
                <w:noProof/>
                <w:webHidden/>
              </w:rPr>
            </w:r>
            <w:r>
              <w:rPr>
                <w:noProof/>
                <w:webHidden/>
              </w:rPr>
              <w:fldChar w:fldCharType="separate"/>
            </w:r>
            <w:r>
              <w:rPr>
                <w:noProof/>
                <w:webHidden/>
              </w:rPr>
              <w:t>66</w:t>
            </w:r>
            <w:r>
              <w:rPr>
                <w:noProof/>
                <w:webHidden/>
              </w:rPr>
              <w:fldChar w:fldCharType="end"/>
            </w:r>
          </w:hyperlink>
        </w:p>
        <w:p w14:paraId="4425CB57" w14:textId="67B2E837" w:rsidR="00851BEC" w:rsidRDefault="00851BEC">
          <w:pPr>
            <w:pStyle w:val="Obsah1"/>
            <w:tabs>
              <w:tab w:val="right" w:leader="dot" w:pos="8776"/>
            </w:tabs>
            <w:rPr>
              <w:rFonts w:eastAsiaTheme="minorEastAsia"/>
              <w:noProof/>
              <w:kern w:val="2"/>
              <w:sz w:val="24"/>
              <w:szCs w:val="24"/>
              <w:lang w:eastAsia="cs-CZ"/>
              <w14:ligatures w14:val="standardContextual"/>
              <w14:numForm w14:val="default"/>
            </w:rPr>
          </w:pPr>
          <w:hyperlink w:anchor="_Toc164866007" w:history="1">
            <w:r w:rsidRPr="00DD1CBD">
              <w:rPr>
                <w:rStyle w:val="Hypertextovodkaz"/>
                <w:noProof/>
              </w:rPr>
              <w:t>Použitá literatura</w:t>
            </w:r>
            <w:r>
              <w:rPr>
                <w:noProof/>
                <w:webHidden/>
              </w:rPr>
              <w:tab/>
            </w:r>
            <w:r>
              <w:rPr>
                <w:noProof/>
                <w:webHidden/>
              </w:rPr>
              <w:fldChar w:fldCharType="begin"/>
            </w:r>
            <w:r>
              <w:rPr>
                <w:noProof/>
                <w:webHidden/>
              </w:rPr>
              <w:instrText xml:space="preserve"> PAGEREF _Toc164866007 \h </w:instrText>
            </w:r>
            <w:r>
              <w:rPr>
                <w:noProof/>
                <w:webHidden/>
              </w:rPr>
            </w:r>
            <w:r>
              <w:rPr>
                <w:noProof/>
                <w:webHidden/>
              </w:rPr>
              <w:fldChar w:fldCharType="separate"/>
            </w:r>
            <w:r>
              <w:rPr>
                <w:noProof/>
                <w:webHidden/>
              </w:rPr>
              <w:t>67</w:t>
            </w:r>
            <w:r>
              <w:rPr>
                <w:noProof/>
                <w:webHidden/>
              </w:rPr>
              <w:fldChar w:fldCharType="end"/>
            </w:r>
          </w:hyperlink>
        </w:p>
        <w:p w14:paraId="78F6A417" w14:textId="61B68393" w:rsidR="00851BEC" w:rsidRDefault="00851BEC">
          <w:pPr>
            <w:pStyle w:val="Obsah1"/>
            <w:tabs>
              <w:tab w:val="right" w:leader="dot" w:pos="8776"/>
            </w:tabs>
            <w:rPr>
              <w:rFonts w:eastAsiaTheme="minorEastAsia"/>
              <w:noProof/>
              <w:kern w:val="2"/>
              <w:sz w:val="24"/>
              <w:szCs w:val="24"/>
              <w:lang w:eastAsia="cs-CZ"/>
              <w14:ligatures w14:val="standardContextual"/>
              <w14:numForm w14:val="default"/>
            </w:rPr>
          </w:pPr>
          <w:hyperlink w:anchor="_Toc164866008" w:history="1">
            <w:r w:rsidRPr="00DD1CBD">
              <w:rPr>
                <w:rStyle w:val="Hypertextovodkaz"/>
                <w:noProof/>
              </w:rPr>
              <w:t>Přílohy</w:t>
            </w:r>
            <w:r>
              <w:rPr>
                <w:noProof/>
                <w:webHidden/>
              </w:rPr>
              <w:tab/>
            </w:r>
            <w:r>
              <w:rPr>
                <w:noProof/>
                <w:webHidden/>
              </w:rPr>
              <w:fldChar w:fldCharType="begin"/>
            </w:r>
            <w:r>
              <w:rPr>
                <w:noProof/>
                <w:webHidden/>
              </w:rPr>
              <w:instrText xml:space="preserve"> PAGEREF _Toc164866008 \h </w:instrText>
            </w:r>
            <w:r>
              <w:rPr>
                <w:noProof/>
                <w:webHidden/>
              </w:rPr>
            </w:r>
            <w:r>
              <w:rPr>
                <w:noProof/>
                <w:webHidden/>
              </w:rPr>
              <w:fldChar w:fldCharType="separate"/>
            </w:r>
            <w:r>
              <w:rPr>
                <w:noProof/>
                <w:webHidden/>
              </w:rPr>
              <w:t>I</w:t>
            </w:r>
            <w:r>
              <w:rPr>
                <w:noProof/>
                <w:webHidden/>
              </w:rPr>
              <w:fldChar w:fldCharType="end"/>
            </w:r>
          </w:hyperlink>
        </w:p>
        <w:p w14:paraId="2901FE3E" w14:textId="69C54A95"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6009" w:history="1">
            <w:r w:rsidRPr="00DD1CBD">
              <w:rPr>
                <w:rStyle w:val="Hypertextovodkaz"/>
                <w:noProof/>
              </w:rPr>
              <w:t>Příloha A: Název první přílohy</w:t>
            </w:r>
            <w:r>
              <w:rPr>
                <w:noProof/>
                <w:webHidden/>
              </w:rPr>
              <w:tab/>
            </w:r>
            <w:r>
              <w:rPr>
                <w:noProof/>
                <w:webHidden/>
              </w:rPr>
              <w:fldChar w:fldCharType="begin"/>
            </w:r>
            <w:r>
              <w:rPr>
                <w:noProof/>
                <w:webHidden/>
              </w:rPr>
              <w:instrText xml:space="preserve"> PAGEREF _Toc164866009 \h </w:instrText>
            </w:r>
            <w:r>
              <w:rPr>
                <w:noProof/>
                <w:webHidden/>
              </w:rPr>
            </w:r>
            <w:r>
              <w:rPr>
                <w:noProof/>
                <w:webHidden/>
              </w:rPr>
              <w:fldChar w:fldCharType="separate"/>
            </w:r>
            <w:r>
              <w:rPr>
                <w:noProof/>
                <w:webHidden/>
              </w:rPr>
              <w:t>I</w:t>
            </w:r>
            <w:r>
              <w:rPr>
                <w:noProof/>
                <w:webHidden/>
              </w:rPr>
              <w:fldChar w:fldCharType="end"/>
            </w:r>
          </w:hyperlink>
        </w:p>
        <w:p w14:paraId="4C835BFA" w14:textId="797384A2" w:rsidR="00851BEC" w:rsidRDefault="00851BEC">
          <w:pPr>
            <w:pStyle w:val="Obsah2"/>
            <w:tabs>
              <w:tab w:val="right" w:leader="dot" w:pos="8776"/>
            </w:tabs>
            <w:rPr>
              <w:rFonts w:eastAsiaTheme="minorEastAsia"/>
              <w:noProof/>
              <w:kern w:val="2"/>
              <w:sz w:val="24"/>
              <w:szCs w:val="24"/>
              <w:lang w:eastAsia="cs-CZ"/>
              <w14:ligatures w14:val="standardContextual"/>
              <w14:numForm w14:val="default"/>
            </w:rPr>
          </w:pPr>
          <w:hyperlink w:anchor="_Toc164866010" w:history="1">
            <w:r w:rsidRPr="00DD1CBD">
              <w:rPr>
                <w:rStyle w:val="Hypertextovodkaz"/>
                <w:noProof/>
              </w:rPr>
              <w:t>Příloha B: Název druhé přílohy</w:t>
            </w:r>
            <w:r>
              <w:rPr>
                <w:noProof/>
                <w:webHidden/>
              </w:rPr>
              <w:tab/>
            </w:r>
            <w:r>
              <w:rPr>
                <w:noProof/>
                <w:webHidden/>
              </w:rPr>
              <w:fldChar w:fldCharType="begin"/>
            </w:r>
            <w:r>
              <w:rPr>
                <w:noProof/>
                <w:webHidden/>
              </w:rPr>
              <w:instrText xml:space="preserve"> PAGEREF _Toc164866010 \h </w:instrText>
            </w:r>
            <w:r>
              <w:rPr>
                <w:noProof/>
                <w:webHidden/>
              </w:rPr>
            </w:r>
            <w:r>
              <w:rPr>
                <w:noProof/>
                <w:webHidden/>
              </w:rPr>
              <w:fldChar w:fldCharType="separate"/>
            </w:r>
            <w:r>
              <w:rPr>
                <w:noProof/>
                <w:webHidden/>
              </w:rPr>
              <w:t>I</w:t>
            </w:r>
            <w:r>
              <w:rPr>
                <w:noProof/>
                <w:webHidden/>
              </w:rPr>
              <w:fldChar w:fldCharType="end"/>
            </w:r>
          </w:hyperlink>
        </w:p>
        <w:p w14:paraId="6C279EF4" w14:textId="666C5C49" w:rsidR="00D9373F" w:rsidRPr="006157D9" w:rsidRDefault="00D9373F" w:rsidP="00D9373F">
          <w:r w:rsidRPr="006157D9">
            <w:rPr>
              <w:b/>
              <w:bCs/>
              <w:highlight w:val="cyan"/>
            </w:rPr>
            <w:fldChar w:fldCharType="end"/>
          </w:r>
        </w:p>
      </w:sdtContent>
    </w:sdt>
    <w:p w14:paraId="706177F7" w14:textId="77777777" w:rsidR="001466B0" w:rsidRPr="006157D9" w:rsidRDefault="001466B0" w:rsidP="001466B0">
      <w:pPr>
        <w:sectPr w:rsidR="001466B0" w:rsidRPr="006157D9" w:rsidSect="002F2BDB">
          <w:footerReference w:type="default" r:id="rId15"/>
          <w:pgSz w:w="11906" w:h="16838" w:code="9"/>
          <w:pgMar w:top="1418" w:right="1418" w:bottom="1418" w:left="1418" w:header="709" w:footer="709" w:gutter="284"/>
          <w:cols w:space="708"/>
          <w:docGrid w:linePitch="360"/>
        </w:sectPr>
      </w:pPr>
    </w:p>
    <w:p w14:paraId="5A1A3CFE" w14:textId="3BA2D210" w:rsidR="001466B0" w:rsidRPr="006157D9" w:rsidRDefault="001466B0" w:rsidP="001466B0"/>
    <w:p w14:paraId="4709E84F" w14:textId="3D6E4B6E" w:rsidR="0002754A" w:rsidRPr="006157D9" w:rsidRDefault="0002754A" w:rsidP="00C167FC">
      <w:pPr>
        <w:pStyle w:val="Nadpisnzvyjin"/>
      </w:pPr>
      <w:r w:rsidRPr="006157D9">
        <w:lastRenderedPageBreak/>
        <w:t xml:space="preserve">Seznam obrázků </w:t>
      </w:r>
    </w:p>
    <w:p w14:paraId="13F5F680" w14:textId="780705F1" w:rsidR="00C34257" w:rsidRDefault="00725B48">
      <w:pPr>
        <w:pStyle w:val="Seznamobrzk"/>
        <w:tabs>
          <w:tab w:val="right" w:leader="dot" w:pos="8776"/>
        </w:tabs>
        <w:rPr>
          <w:rFonts w:eastAsiaTheme="minorEastAsia"/>
          <w:noProof/>
          <w:kern w:val="2"/>
          <w:sz w:val="24"/>
          <w:szCs w:val="24"/>
          <w:lang w:eastAsia="cs-CZ"/>
          <w14:ligatures w14:val="standardContextual"/>
          <w14:numForm w14:val="default"/>
        </w:rPr>
      </w:pPr>
      <w:r w:rsidRPr="006157D9">
        <w:fldChar w:fldCharType="begin"/>
      </w:r>
      <w:r w:rsidRPr="006157D9">
        <w:instrText xml:space="preserve"> TOC \h \z \c "Obr." </w:instrText>
      </w:r>
      <w:r w:rsidRPr="006157D9">
        <w:fldChar w:fldCharType="separate"/>
      </w:r>
      <w:hyperlink w:anchor="_Toc164719579" w:history="1">
        <w:r w:rsidR="00C34257" w:rsidRPr="00AC1B62">
          <w:rPr>
            <w:rStyle w:val="Hypertextovodkaz"/>
            <w:noProof/>
          </w:rPr>
          <w:t>Obr. 2.1 Seznam turnajů UFC (www.tapology.com)</w:t>
        </w:r>
        <w:r w:rsidR="00C34257">
          <w:rPr>
            <w:noProof/>
            <w:webHidden/>
          </w:rPr>
          <w:tab/>
        </w:r>
        <w:r w:rsidR="00C34257">
          <w:rPr>
            <w:noProof/>
            <w:webHidden/>
          </w:rPr>
          <w:fldChar w:fldCharType="begin"/>
        </w:r>
        <w:r w:rsidR="00C34257">
          <w:rPr>
            <w:noProof/>
            <w:webHidden/>
          </w:rPr>
          <w:instrText xml:space="preserve"> PAGEREF _Toc164719579 \h </w:instrText>
        </w:r>
        <w:r w:rsidR="00C34257">
          <w:rPr>
            <w:noProof/>
            <w:webHidden/>
          </w:rPr>
        </w:r>
        <w:r w:rsidR="00C34257">
          <w:rPr>
            <w:noProof/>
            <w:webHidden/>
          </w:rPr>
          <w:fldChar w:fldCharType="separate"/>
        </w:r>
        <w:r w:rsidR="00C34257">
          <w:rPr>
            <w:noProof/>
            <w:webHidden/>
          </w:rPr>
          <w:t>19</w:t>
        </w:r>
        <w:r w:rsidR="00C34257">
          <w:rPr>
            <w:noProof/>
            <w:webHidden/>
          </w:rPr>
          <w:fldChar w:fldCharType="end"/>
        </w:r>
      </w:hyperlink>
    </w:p>
    <w:p w14:paraId="5DFE509C" w14:textId="5F8E7D8E"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0" w:history="1">
        <w:r w:rsidR="00C34257" w:rsidRPr="00AC1B62">
          <w:rPr>
            <w:rStyle w:val="Hypertextovodkaz"/>
            <w:noProof/>
          </w:rPr>
          <w:t>Obr. 2.2 Profil zápasníka (www.sherdog.com)</w:t>
        </w:r>
        <w:r w:rsidR="00C34257">
          <w:rPr>
            <w:noProof/>
            <w:webHidden/>
          </w:rPr>
          <w:tab/>
        </w:r>
        <w:r w:rsidR="00C34257">
          <w:rPr>
            <w:noProof/>
            <w:webHidden/>
          </w:rPr>
          <w:fldChar w:fldCharType="begin"/>
        </w:r>
        <w:r w:rsidR="00C34257">
          <w:rPr>
            <w:noProof/>
            <w:webHidden/>
          </w:rPr>
          <w:instrText xml:space="preserve"> PAGEREF _Toc164719580 \h </w:instrText>
        </w:r>
        <w:r w:rsidR="00C34257">
          <w:rPr>
            <w:noProof/>
            <w:webHidden/>
          </w:rPr>
        </w:r>
        <w:r w:rsidR="00C34257">
          <w:rPr>
            <w:noProof/>
            <w:webHidden/>
          </w:rPr>
          <w:fldChar w:fldCharType="separate"/>
        </w:r>
        <w:r w:rsidR="00C34257">
          <w:rPr>
            <w:noProof/>
            <w:webHidden/>
          </w:rPr>
          <w:t>23</w:t>
        </w:r>
        <w:r w:rsidR="00C34257">
          <w:rPr>
            <w:noProof/>
            <w:webHidden/>
          </w:rPr>
          <w:fldChar w:fldCharType="end"/>
        </w:r>
      </w:hyperlink>
    </w:p>
    <w:p w14:paraId="00674EC9" w14:textId="4CAFFFFE"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1" w:history="1">
        <w:r w:rsidR="00C34257" w:rsidRPr="00AC1B62">
          <w:rPr>
            <w:rStyle w:val="Hypertextovodkaz"/>
            <w:noProof/>
          </w:rPr>
          <w:t>Obr. 3.1 Histogram rozdílu ve výšce zápasníků (vlastní zpracování)</w:t>
        </w:r>
        <w:r w:rsidR="00C34257">
          <w:rPr>
            <w:noProof/>
            <w:webHidden/>
          </w:rPr>
          <w:tab/>
        </w:r>
        <w:r w:rsidR="00C34257">
          <w:rPr>
            <w:noProof/>
            <w:webHidden/>
          </w:rPr>
          <w:fldChar w:fldCharType="begin"/>
        </w:r>
        <w:r w:rsidR="00C34257">
          <w:rPr>
            <w:noProof/>
            <w:webHidden/>
          </w:rPr>
          <w:instrText xml:space="preserve"> PAGEREF _Toc164719581 \h </w:instrText>
        </w:r>
        <w:r w:rsidR="00C34257">
          <w:rPr>
            <w:noProof/>
            <w:webHidden/>
          </w:rPr>
        </w:r>
        <w:r w:rsidR="00C34257">
          <w:rPr>
            <w:noProof/>
            <w:webHidden/>
          </w:rPr>
          <w:fldChar w:fldCharType="separate"/>
        </w:r>
        <w:r w:rsidR="00C34257">
          <w:rPr>
            <w:noProof/>
            <w:webHidden/>
          </w:rPr>
          <w:t>31</w:t>
        </w:r>
        <w:r w:rsidR="00C34257">
          <w:rPr>
            <w:noProof/>
            <w:webHidden/>
          </w:rPr>
          <w:fldChar w:fldCharType="end"/>
        </w:r>
      </w:hyperlink>
    </w:p>
    <w:p w14:paraId="16462DE5" w14:textId="4D13B023"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2" w:history="1">
        <w:r w:rsidR="00C34257" w:rsidRPr="00AC1B62">
          <w:rPr>
            <w:rStyle w:val="Hypertextovodkaz"/>
            <w:noProof/>
          </w:rPr>
          <w:t>Obr. 3.2 Histogram rozdílu v rozpětí zápasníků (vlastní zpracování)</w:t>
        </w:r>
        <w:r w:rsidR="00C34257">
          <w:rPr>
            <w:noProof/>
            <w:webHidden/>
          </w:rPr>
          <w:tab/>
        </w:r>
        <w:r w:rsidR="00C34257">
          <w:rPr>
            <w:noProof/>
            <w:webHidden/>
          </w:rPr>
          <w:fldChar w:fldCharType="begin"/>
        </w:r>
        <w:r w:rsidR="00C34257">
          <w:rPr>
            <w:noProof/>
            <w:webHidden/>
          </w:rPr>
          <w:instrText xml:space="preserve"> PAGEREF _Toc164719582 \h </w:instrText>
        </w:r>
        <w:r w:rsidR="00C34257">
          <w:rPr>
            <w:noProof/>
            <w:webHidden/>
          </w:rPr>
        </w:r>
        <w:r w:rsidR="00C34257">
          <w:rPr>
            <w:noProof/>
            <w:webHidden/>
          </w:rPr>
          <w:fldChar w:fldCharType="separate"/>
        </w:r>
        <w:r w:rsidR="00C34257">
          <w:rPr>
            <w:noProof/>
            <w:webHidden/>
          </w:rPr>
          <w:t>32</w:t>
        </w:r>
        <w:r w:rsidR="00C34257">
          <w:rPr>
            <w:noProof/>
            <w:webHidden/>
          </w:rPr>
          <w:fldChar w:fldCharType="end"/>
        </w:r>
      </w:hyperlink>
    </w:p>
    <w:p w14:paraId="1D5B5880" w14:textId="316415BD"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3" w:history="1">
        <w:r w:rsidR="00C34257" w:rsidRPr="00AC1B62">
          <w:rPr>
            <w:rStyle w:val="Hypertextovodkaz"/>
            <w:noProof/>
          </w:rPr>
          <w:t>Obr. 3.3 Histogram rozdílu věku zápasníků (vlastní zpracování)</w:t>
        </w:r>
        <w:r w:rsidR="00C34257">
          <w:rPr>
            <w:noProof/>
            <w:webHidden/>
          </w:rPr>
          <w:tab/>
        </w:r>
        <w:r w:rsidR="00C34257">
          <w:rPr>
            <w:noProof/>
            <w:webHidden/>
          </w:rPr>
          <w:fldChar w:fldCharType="begin"/>
        </w:r>
        <w:r w:rsidR="00C34257">
          <w:rPr>
            <w:noProof/>
            <w:webHidden/>
          </w:rPr>
          <w:instrText xml:space="preserve"> PAGEREF _Toc164719583 \h </w:instrText>
        </w:r>
        <w:r w:rsidR="00C34257">
          <w:rPr>
            <w:noProof/>
            <w:webHidden/>
          </w:rPr>
        </w:r>
        <w:r w:rsidR="00C34257">
          <w:rPr>
            <w:noProof/>
            <w:webHidden/>
          </w:rPr>
          <w:fldChar w:fldCharType="separate"/>
        </w:r>
        <w:r w:rsidR="00C34257">
          <w:rPr>
            <w:noProof/>
            <w:webHidden/>
          </w:rPr>
          <w:t>32</w:t>
        </w:r>
        <w:r w:rsidR="00C34257">
          <w:rPr>
            <w:noProof/>
            <w:webHidden/>
          </w:rPr>
          <w:fldChar w:fldCharType="end"/>
        </w:r>
      </w:hyperlink>
    </w:p>
    <w:p w14:paraId="545EF215" w14:textId="70506415"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4" w:history="1">
        <w:r w:rsidR="00C34257" w:rsidRPr="00AC1B62">
          <w:rPr>
            <w:rStyle w:val="Hypertextovodkaz"/>
            <w:noProof/>
          </w:rPr>
          <w:t>Obr. 3.4 Podíl výšky, rozpětí a věku na vítězství v zápase (vlastní zpracování)</w:t>
        </w:r>
        <w:r w:rsidR="00C34257">
          <w:rPr>
            <w:noProof/>
            <w:webHidden/>
          </w:rPr>
          <w:tab/>
        </w:r>
        <w:r w:rsidR="00C34257">
          <w:rPr>
            <w:noProof/>
            <w:webHidden/>
          </w:rPr>
          <w:fldChar w:fldCharType="begin"/>
        </w:r>
        <w:r w:rsidR="00C34257">
          <w:rPr>
            <w:noProof/>
            <w:webHidden/>
          </w:rPr>
          <w:instrText xml:space="preserve"> PAGEREF _Toc164719584 \h </w:instrText>
        </w:r>
        <w:r w:rsidR="00C34257">
          <w:rPr>
            <w:noProof/>
            <w:webHidden/>
          </w:rPr>
        </w:r>
        <w:r w:rsidR="00C34257">
          <w:rPr>
            <w:noProof/>
            <w:webHidden/>
          </w:rPr>
          <w:fldChar w:fldCharType="separate"/>
        </w:r>
        <w:r w:rsidR="00C34257">
          <w:rPr>
            <w:noProof/>
            <w:webHidden/>
          </w:rPr>
          <w:t>33</w:t>
        </w:r>
        <w:r w:rsidR="00C34257">
          <w:rPr>
            <w:noProof/>
            <w:webHidden/>
          </w:rPr>
          <w:fldChar w:fldCharType="end"/>
        </w:r>
      </w:hyperlink>
    </w:p>
    <w:p w14:paraId="5979FBE6" w14:textId="3A4D9D67"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5" w:history="1">
        <w:r w:rsidR="00C34257" w:rsidRPr="00AC1B62">
          <w:rPr>
            <w:rStyle w:val="Hypertextovodkaz"/>
            <w:noProof/>
          </w:rPr>
          <w:t>Obr. 3.5 Podíl výher podle národnosti (vlastní zpracování)</w:t>
        </w:r>
        <w:r w:rsidR="00C34257">
          <w:rPr>
            <w:noProof/>
            <w:webHidden/>
          </w:rPr>
          <w:tab/>
        </w:r>
        <w:r w:rsidR="00C34257">
          <w:rPr>
            <w:noProof/>
            <w:webHidden/>
          </w:rPr>
          <w:fldChar w:fldCharType="begin"/>
        </w:r>
        <w:r w:rsidR="00C34257">
          <w:rPr>
            <w:noProof/>
            <w:webHidden/>
          </w:rPr>
          <w:instrText xml:space="preserve"> PAGEREF _Toc164719585 \h </w:instrText>
        </w:r>
        <w:r w:rsidR="00C34257">
          <w:rPr>
            <w:noProof/>
            <w:webHidden/>
          </w:rPr>
        </w:r>
        <w:r w:rsidR="00C34257">
          <w:rPr>
            <w:noProof/>
            <w:webHidden/>
          </w:rPr>
          <w:fldChar w:fldCharType="separate"/>
        </w:r>
        <w:r w:rsidR="00C34257">
          <w:rPr>
            <w:noProof/>
            <w:webHidden/>
          </w:rPr>
          <w:t>36</w:t>
        </w:r>
        <w:r w:rsidR="00C34257">
          <w:rPr>
            <w:noProof/>
            <w:webHidden/>
          </w:rPr>
          <w:fldChar w:fldCharType="end"/>
        </w:r>
      </w:hyperlink>
    </w:p>
    <w:p w14:paraId="37C19274" w14:textId="69571931"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6" w:history="1">
        <w:r w:rsidR="00C34257" w:rsidRPr="00AC1B62">
          <w:rPr>
            <w:rStyle w:val="Hypertextovodkaz"/>
            <w:noProof/>
          </w:rPr>
          <w:t>Obr. 3.6 Poměr výher a proher šampionů (vlastní zpracování)</w:t>
        </w:r>
        <w:r w:rsidR="00C34257">
          <w:rPr>
            <w:noProof/>
            <w:webHidden/>
          </w:rPr>
          <w:tab/>
        </w:r>
        <w:r w:rsidR="00C34257">
          <w:rPr>
            <w:noProof/>
            <w:webHidden/>
          </w:rPr>
          <w:fldChar w:fldCharType="begin"/>
        </w:r>
        <w:r w:rsidR="00C34257">
          <w:rPr>
            <w:noProof/>
            <w:webHidden/>
          </w:rPr>
          <w:instrText xml:space="preserve"> PAGEREF _Toc164719586 \h </w:instrText>
        </w:r>
        <w:r w:rsidR="00C34257">
          <w:rPr>
            <w:noProof/>
            <w:webHidden/>
          </w:rPr>
        </w:r>
        <w:r w:rsidR="00C34257">
          <w:rPr>
            <w:noProof/>
            <w:webHidden/>
          </w:rPr>
          <w:fldChar w:fldCharType="separate"/>
        </w:r>
        <w:r w:rsidR="00C34257">
          <w:rPr>
            <w:noProof/>
            <w:webHidden/>
          </w:rPr>
          <w:t>36</w:t>
        </w:r>
        <w:r w:rsidR="00C34257">
          <w:rPr>
            <w:noProof/>
            <w:webHidden/>
          </w:rPr>
          <w:fldChar w:fldCharType="end"/>
        </w:r>
      </w:hyperlink>
    </w:p>
    <w:p w14:paraId="181C3533" w14:textId="2820F11D"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7" w:history="1">
        <w:r w:rsidR="00C34257" w:rsidRPr="00AC1B62">
          <w:rPr>
            <w:rStyle w:val="Hypertextovodkaz"/>
            <w:noProof/>
          </w:rPr>
          <w:t>Obr. 3.7 Poměr výher a proher při nesplnění limitu (vlastní zpracování)</w:t>
        </w:r>
        <w:r w:rsidR="00C34257">
          <w:rPr>
            <w:noProof/>
            <w:webHidden/>
          </w:rPr>
          <w:tab/>
        </w:r>
        <w:r w:rsidR="00C34257">
          <w:rPr>
            <w:noProof/>
            <w:webHidden/>
          </w:rPr>
          <w:fldChar w:fldCharType="begin"/>
        </w:r>
        <w:r w:rsidR="00C34257">
          <w:rPr>
            <w:noProof/>
            <w:webHidden/>
          </w:rPr>
          <w:instrText xml:space="preserve"> PAGEREF _Toc164719587 \h </w:instrText>
        </w:r>
        <w:r w:rsidR="00C34257">
          <w:rPr>
            <w:noProof/>
            <w:webHidden/>
          </w:rPr>
        </w:r>
        <w:r w:rsidR="00C34257">
          <w:rPr>
            <w:noProof/>
            <w:webHidden/>
          </w:rPr>
          <w:fldChar w:fldCharType="separate"/>
        </w:r>
        <w:r w:rsidR="00C34257">
          <w:rPr>
            <w:noProof/>
            <w:webHidden/>
          </w:rPr>
          <w:t>38</w:t>
        </w:r>
        <w:r w:rsidR="00C34257">
          <w:rPr>
            <w:noProof/>
            <w:webHidden/>
          </w:rPr>
          <w:fldChar w:fldCharType="end"/>
        </w:r>
      </w:hyperlink>
    </w:p>
    <w:p w14:paraId="0D319CD4" w14:textId="6650E976"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8" w:history="1">
        <w:r w:rsidR="00C34257" w:rsidRPr="00AC1B62">
          <w:rPr>
            <w:rStyle w:val="Hypertextovodkaz"/>
            <w:noProof/>
          </w:rPr>
          <w:t>Obr. 3.8 Heatmapa porovnávající zastoupení výher a proher (vlastní zpracování)</w:t>
        </w:r>
        <w:r w:rsidR="00C34257">
          <w:rPr>
            <w:noProof/>
            <w:webHidden/>
          </w:rPr>
          <w:tab/>
        </w:r>
        <w:r w:rsidR="00C34257">
          <w:rPr>
            <w:noProof/>
            <w:webHidden/>
          </w:rPr>
          <w:fldChar w:fldCharType="begin"/>
        </w:r>
        <w:r w:rsidR="00C34257">
          <w:rPr>
            <w:noProof/>
            <w:webHidden/>
          </w:rPr>
          <w:instrText xml:space="preserve"> PAGEREF _Toc164719588 \h </w:instrText>
        </w:r>
        <w:r w:rsidR="00C34257">
          <w:rPr>
            <w:noProof/>
            <w:webHidden/>
          </w:rPr>
        </w:r>
        <w:r w:rsidR="00C34257">
          <w:rPr>
            <w:noProof/>
            <w:webHidden/>
          </w:rPr>
          <w:fldChar w:fldCharType="separate"/>
        </w:r>
        <w:r w:rsidR="00C34257">
          <w:rPr>
            <w:noProof/>
            <w:webHidden/>
          </w:rPr>
          <w:t>39</w:t>
        </w:r>
        <w:r w:rsidR="00C34257">
          <w:rPr>
            <w:noProof/>
            <w:webHidden/>
          </w:rPr>
          <w:fldChar w:fldCharType="end"/>
        </w:r>
      </w:hyperlink>
    </w:p>
    <w:p w14:paraId="435A2671" w14:textId="4A9FA70B"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89" w:history="1">
        <w:r w:rsidR="00C34257" w:rsidRPr="00AC1B62">
          <w:rPr>
            <w:rStyle w:val="Hypertextovodkaz"/>
            <w:noProof/>
          </w:rPr>
          <w:t>Obr. 3.9 Poměr vítězů podle kurzů (vlastní zpracování)</w:t>
        </w:r>
        <w:r w:rsidR="00C34257">
          <w:rPr>
            <w:noProof/>
            <w:webHidden/>
          </w:rPr>
          <w:tab/>
        </w:r>
        <w:r w:rsidR="00C34257">
          <w:rPr>
            <w:noProof/>
            <w:webHidden/>
          </w:rPr>
          <w:fldChar w:fldCharType="begin"/>
        </w:r>
        <w:r w:rsidR="00C34257">
          <w:rPr>
            <w:noProof/>
            <w:webHidden/>
          </w:rPr>
          <w:instrText xml:space="preserve"> PAGEREF _Toc164719589 \h </w:instrText>
        </w:r>
        <w:r w:rsidR="00C34257">
          <w:rPr>
            <w:noProof/>
            <w:webHidden/>
          </w:rPr>
        </w:r>
        <w:r w:rsidR="00C34257">
          <w:rPr>
            <w:noProof/>
            <w:webHidden/>
          </w:rPr>
          <w:fldChar w:fldCharType="separate"/>
        </w:r>
        <w:r w:rsidR="00C34257">
          <w:rPr>
            <w:noProof/>
            <w:webHidden/>
          </w:rPr>
          <w:t>40</w:t>
        </w:r>
        <w:r w:rsidR="00C34257">
          <w:rPr>
            <w:noProof/>
            <w:webHidden/>
          </w:rPr>
          <w:fldChar w:fldCharType="end"/>
        </w:r>
      </w:hyperlink>
    </w:p>
    <w:p w14:paraId="74818414" w14:textId="7CBD6E14"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0" w:history="1">
        <w:r w:rsidR="00C34257" w:rsidRPr="00AC1B62">
          <w:rPr>
            <w:rStyle w:val="Hypertextovodkaz"/>
            <w:noProof/>
          </w:rPr>
          <w:t>Obr. 3.10 Heatmapa porovnávající kurzové kategorie vítěze a poraženého (vlastní zpracování)</w:t>
        </w:r>
        <w:r w:rsidR="00C34257">
          <w:rPr>
            <w:noProof/>
            <w:webHidden/>
          </w:rPr>
          <w:tab/>
        </w:r>
        <w:r w:rsidR="00C34257">
          <w:rPr>
            <w:noProof/>
            <w:webHidden/>
          </w:rPr>
          <w:fldChar w:fldCharType="begin"/>
        </w:r>
        <w:r w:rsidR="00C34257">
          <w:rPr>
            <w:noProof/>
            <w:webHidden/>
          </w:rPr>
          <w:instrText xml:space="preserve"> PAGEREF _Toc164719590 \h </w:instrText>
        </w:r>
        <w:r w:rsidR="00C34257">
          <w:rPr>
            <w:noProof/>
            <w:webHidden/>
          </w:rPr>
        </w:r>
        <w:r w:rsidR="00C34257">
          <w:rPr>
            <w:noProof/>
            <w:webHidden/>
          </w:rPr>
          <w:fldChar w:fldCharType="separate"/>
        </w:r>
        <w:r w:rsidR="00C34257">
          <w:rPr>
            <w:noProof/>
            <w:webHidden/>
          </w:rPr>
          <w:t>40</w:t>
        </w:r>
        <w:r w:rsidR="00C34257">
          <w:rPr>
            <w:noProof/>
            <w:webHidden/>
          </w:rPr>
          <w:fldChar w:fldCharType="end"/>
        </w:r>
      </w:hyperlink>
    </w:p>
    <w:p w14:paraId="27B4FAF6" w14:textId="4BD6D0FB"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1" w:history="1">
        <w:r w:rsidR="00C34257" w:rsidRPr="00AC1B62">
          <w:rPr>
            <w:rStyle w:val="Hypertextovodkaz"/>
            <w:noProof/>
          </w:rPr>
          <w:t>Obr. 3.11 Odchylka rozhodčích od průměru ve způsobu ukončení (vlastní zpracování)</w:t>
        </w:r>
        <w:r w:rsidR="00C34257">
          <w:rPr>
            <w:noProof/>
            <w:webHidden/>
          </w:rPr>
          <w:tab/>
        </w:r>
        <w:r w:rsidR="00C34257">
          <w:rPr>
            <w:noProof/>
            <w:webHidden/>
          </w:rPr>
          <w:fldChar w:fldCharType="begin"/>
        </w:r>
        <w:r w:rsidR="00C34257">
          <w:rPr>
            <w:noProof/>
            <w:webHidden/>
          </w:rPr>
          <w:instrText xml:space="preserve"> PAGEREF _Toc164719591 \h </w:instrText>
        </w:r>
        <w:r w:rsidR="00C34257">
          <w:rPr>
            <w:noProof/>
            <w:webHidden/>
          </w:rPr>
        </w:r>
        <w:r w:rsidR="00C34257">
          <w:rPr>
            <w:noProof/>
            <w:webHidden/>
          </w:rPr>
          <w:fldChar w:fldCharType="separate"/>
        </w:r>
        <w:r w:rsidR="00C34257">
          <w:rPr>
            <w:noProof/>
            <w:webHidden/>
          </w:rPr>
          <w:t>43</w:t>
        </w:r>
        <w:r w:rsidR="00C34257">
          <w:rPr>
            <w:noProof/>
            <w:webHidden/>
          </w:rPr>
          <w:fldChar w:fldCharType="end"/>
        </w:r>
      </w:hyperlink>
    </w:p>
    <w:p w14:paraId="650C8768" w14:textId="330CDDFE"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2" w:history="1">
        <w:r w:rsidR="00C34257" w:rsidRPr="00AC1B62">
          <w:rPr>
            <w:rStyle w:val="Hypertextovodkaz"/>
            <w:noProof/>
          </w:rPr>
          <w:t>Obr. 3.12 Porovnání způsobů ukončení pro různé arény (vlastní zpracování)</w:t>
        </w:r>
        <w:r w:rsidR="00C34257">
          <w:rPr>
            <w:noProof/>
            <w:webHidden/>
          </w:rPr>
          <w:tab/>
        </w:r>
        <w:r w:rsidR="00C34257">
          <w:rPr>
            <w:noProof/>
            <w:webHidden/>
          </w:rPr>
          <w:fldChar w:fldCharType="begin"/>
        </w:r>
        <w:r w:rsidR="00C34257">
          <w:rPr>
            <w:noProof/>
            <w:webHidden/>
          </w:rPr>
          <w:instrText xml:space="preserve"> PAGEREF _Toc164719592 \h </w:instrText>
        </w:r>
        <w:r w:rsidR="00C34257">
          <w:rPr>
            <w:noProof/>
            <w:webHidden/>
          </w:rPr>
        </w:r>
        <w:r w:rsidR="00C34257">
          <w:rPr>
            <w:noProof/>
            <w:webHidden/>
          </w:rPr>
          <w:fldChar w:fldCharType="separate"/>
        </w:r>
        <w:r w:rsidR="00C34257">
          <w:rPr>
            <w:noProof/>
            <w:webHidden/>
          </w:rPr>
          <w:t>44</w:t>
        </w:r>
        <w:r w:rsidR="00C34257">
          <w:rPr>
            <w:noProof/>
            <w:webHidden/>
          </w:rPr>
          <w:fldChar w:fldCharType="end"/>
        </w:r>
      </w:hyperlink>
    </w:p>
    <w:p w14:paraId="2CB38B08" w14:textId="6851D7A1"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3" w:history="1">
        <w:r w:rsidR="00C34257" w:rsidRPr="00AC1B62">
          <w:rPr>
            <w:rStyle w:val="Hypertextovodkaz"/>
            <w:noProof/>
          </w:rPr>
          <w:t>Obr. 3.13 Způsoby ukončení pro tříkolové a pětikolové zápasy (vlastní zpracování)</w:t>
        </w:r>
        <w:r w:rsidR="00C34257">
          <w:rPr>
            <w:noProof/>
            <w:webHidden/>
          </w:rPr>
          <w:tab/>
        </w:r>
        <w:r w:rsidR="00C34257">
          <w:rPr>
            <w:noProof/>
            <w:webHidden/>
          </w:rPr>
          <w:fldChar w:fldCharType="begin"/>
        </w:r>
        <w:r w:rsidR="00C34257">
          <w:rPr>
            <w:noProof/>
            <w:webHidden/>
          </w:rPr>
          <w:instrText xml:space="preserve"> PAGEREF _Toc164719593 \h </w:instrText>
        </w:r>
        <w:r w:rsidR="00C34257">
          <w:rPr>
            <w:noProof/>
            <w:webHidden/>
          </w:rPr>
        </w:r>
        <w:r w:rsidR="00C34257">
          <w:rPr>
            <w:noProof/>
            <w:webHidden/>
          </w:rPr>
          <w:fldChar w:fldCharType="separate"/>
        </w:r>
        <w:r w:rsidR="00C34257">
          <w:rPr>
            <w:noProof/>
            <w:webHidden/>
          </w:rPr>
          <w:t>45</w:t>
        </w:r>
        <w:r w:rsidR="00C34257">
          <w:rPr>
            <w:noProof/>
            <w:webHidden/>
          </w:rPr>
          <w:fldChar w:fldCharType="end"/>
        </w:r>
      </w:hyperlink>
    </w:p>
    <w:p w14:paraId="7EE97B1C" w14:textId="3E5E6B01"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4" w:history="1">
        <w:r w:rsidR="00C34257" w:rsidRPr="00AC1B62">
          <w:rPr>
            <w:rStyle w:val="Hypertextovodkaz"/>
            <w:noProof/>
          </w:rPr>
          <w:t>Obr. 3.14 Podíl způsobů ukončení pro váhové kategorie (vlastní zpracování)</w:t>
        </w:r>
        <w:r w:rsidR="00C34257">
          <w:rPr>
            <w:noProof/>
            <w:webHidden/>
          </w:rPr>
          <w:tab/>
        </w:r>
        <w:r w:rsidR="00C34257">
          <w:rPr>
            <w:noProof/>
            <w:webHidden/>
          </w:rPr>
          <w:fldChar w:fldCharType="begin"/>
        </w:r>
        <w:r w:rsidR="00C34257">
          <w:rPr>
            <w:noProof/>
            <w:webHidden/>
          </w:rPr>
          <w:instrText xml:space="preserve"> PAGEREF _Toc164719594 \h </w:instrText>
        </w:r>
        <w:r w:rsidR="00C34257">
          <w:rPr>
            <w:noProof/>
            <w:webHidden/>
          </w:rPr>
        </w:r>
        <w:r w:rsidR="00C34257">
          <w:rPr>
            <w:noProof/>
            <w:webHidden/>
          </w:rPr>
          <w:fldChar w:fldCharType="separate"/>
        </w:r>
        <w:r w:rsidR="00C34257">
          <w:rPr>
            <w:noProof/>
            <w:webHidden/>
          </w:rPr>
          <w:t>46</w:t>
        </w:r>
        <w:r w:rsidR="00C34257">
          <w:rPr>
            <w:noProof/>
            <w:webHidden/>
          </w:rPr>
          <w:fldChar w:fldCharType="end"/>
        </w:r>
      </w:hyperlink>
    </w:p>
    <w:p w14:paraId="5E24CCC4" w14:textId="640506D3"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5" w:history="1">
        <w:r w:rsidR="00C34257" w:rsidRPr="00AC1B62">
          <w:rPr>
            <w:rStyle w:val="Hypertextovodkaz"/>
            <w:noProof/>
          </w:rPr>
          <w:t>Obr. 3.15 Vývoj způsobu ukončení (vlastní zpracování)</w:t>
        </w:r>
        <w:r w:rsidR="00C34257">
          <w:rPr>
            <w:noProof/>
            <w:webHidden/>
          </w:rPr>
          <w:tab/>
        </w:r>
        <w:r w:rsidR="00C34257">
          <w:rPr>
            <w:noProof/>
            <w:webHidden/>
          </w:rPr>
          <w:fldChar w:fldCharType="begin"/>
        </w:r>
        <w:r w:rsidR="00C34257">
          <w:rPr>
            <w:noProof/>
            <w:webHidden/>
          </w:rPr>
          <w:instrText xml:space="preserve"> PAGEREF _Toc164719595 \h </w:instrText>
        </w:r>
        <w:r w:rsidR="00C34257">
          <w:rPr>
            <w:noProof/>
            <w:webHidden/>
          </w:rPr>
        </w:r>
        <w:r w:rsidR="00C34257">
          <w:rPr>
            <w:noProof/>
            <w:webHidden/>
          </w:rPr>
          <w:fldChar w:fldCharType="separate"/>
        </w:r>
        <w:r w:rsidR="00C34257">
          <w:rPr>
            <w:noProof/>
            <w:webHidden/>
          </w:rPr>
          <w:t>47</w:t>
        </w:r>
        <w:r w:rsidR="00C34257">
          <w:rPr>
            <w:noProof/>
            <w:webHidden/>
          </w:rPr>
          <w:fldChar w:fldCharType="end"/>
        </w:r>
      </w:hyperlink>
    </w:p>
    <w:p w14:paraId="44D0751D" w14:textId="5AAD2562"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6" w:history="1">
        <w:r w:rsidR="00C34257" w:rsidRPr="00AC1B62">
          <w:rPr>
            <w:rStyle w:val="Hypertextovodkaz"/>
            <w:noProof/>
          </w:rPr>
          <w:t>Obr. 4.1 Matice záměn výsledku zápasů pro model logistické regrese (vlastní zpracování)</w:t>
        </w:r>
        <w:r w:rsidR="00C34257">
          <w:rPr>
            <w:noProof/>
            <w:webHidden/>
          </w:rPr>
          <w:tab/>
        </w:r>
        <w:r w:rsidR="00C34257">
          <w:rPr>
            <w:noProof/>
            <w:webHidden/>
          </w:rPr>
          <w:fldChar w:fldCharType="begin"/>
        </w:r>
        <w:r w:rsidR="00C34257">
          <w:rPr>
            <w:noProof/>
            <w:webHidden/>
          </w:rPr>
          <w:instrText xml:space="preserve"> PAGEREF _Toc164719596 \h </w:instrText>
        </w:r>
        <w:r w:rsidR="00C34257">
          <w:rPr>
            <w:noProof/>
            <w:webHidden/>
          </w:rPr>
        </w:r>
        <w:r w:rsidR="00C34257">
          <w:rPr>
            <w:noProof/>
            <w:webHidden/>
          </w:rPr>
          <w:fldChar w:fldCharType="separate"/>
        </w:r>
        <w:r w:rsidR="00C34257">
          <w:rPr>
            <w:noProof/>
            <w:webHidden/>
          </w:rPr>
          <w:t>52</w:t>
        </w:r>
        <w:r w:rsidR="00C34257">
          <w:rPr>
            <w:noProof/>
            <w:webHidden/>
          </w:rPr>
          <w:fldChar w:fldCharType="end"/>
        </w:r>
      </w:hyperlink>
    </w:p>
    <w:p w14:paraId="0C29A152" w14:textId="4FC7BF73"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7" w:history="1">
        <w:r w:rsidR="00C34257" w:rsidRPr="00AC1B62">
          <w:rPr>
            <w:rStyle w:val="Hypertextovodkaz"/>
            <w:noProof/>
          </w:rPr>
          <w:t>Obr. 4.2 Matice záměn výsledku zápasu pro model podpůrných vektorů (vlastní zpracování)</w:t>
        </w:r>
        <w:r w:rsidR="00C34257">
          <w:rPr>
            <w:noProof/>
            <w:webHidden/>
          </w:rPr>
          <w:tab/>
        </w:r>
        <w:r w:rsidR="00C34257">
          <w:rPr>
            <w:noProof/>
            <w:webHidden/>
          </w:rPr>
          <w:fldChar w:fldCharType="begin"/>
        </w:r>
        <w:r w:rsidR="00C34257">
          <w:rPr>
            <w:noProof/>
            <w:webHidden/>
          </w:rPr>
          <w:instrText xml:space="preserve"> PAGEREF _Toc164719597 \h </w:instrText>
        </w:r>
        <w:r w:rsidR="00C34257">
          <w:rPr>
            <w:noProof/>
            <w:webHidden/>
          </w:rPr>
        </w:r>
        <w:r w:rsidR="00C34257">
          <w:rPr>
            <w:noProof/>
            <w:webHidden/>
          </w:rPr>
          <w:fldChar w:fldCharType="separate"/>
        </w:r>
        <w:r w:rsidR="00C34257">
          <w:rPr>
            <w:noProof/>
            <w:webHidden/>
          </w:rPr>
          <w:t>53</w:t>
        </w:r>
        <w:r w:rsidR="00C34257">
          <w:rPr>
            <w:noProof/>
            <w:webHidden/>
          </w:rPr>
          <w:fldChar w:fldCharType="end"/>
        </w:r>
      </w:hyperlink>
    </w:p>
    <w:p w14:paraId="341E7AB7" w14:textId="186FE81A"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8" w:history="1">
        <w:r w:rsidR="00C34257" w:rsidRPr="00AC1B62">
          <w:rPr>
            <w:rStyle w:val="Hypertextovodkaz"/>
            <w:noProof/>
          </w:rPr>
          <w:t>Obr. 4.3 Matice záměn výsledku zápasu pro rozhodovací strom (vlastní zpracování)</w:t>
        </w:r>
        <w:r w:rsidR="00C34257">
          <w:rPr>
            <w:noProof/>
            <w:webHidden/>
          </w:rPr>
          <w:tab/>
        </w:r>
        <w:r w:rsidR="00C34257">
          <w:rPr>
            <w:noProof/>
            <w:webHidden/>
          </w:rPr>
          <w:fldChar w:fldCharType="begin"/>
        </w:r>
        <w:r w:rsidR="00C34257">
          <w:rPr>
            <w:noProof/>
            <w:webHidden/>
          </w:rPr>
          <w:instrText xml:space="preserve"> PAGEREF _Toc164719598 \h </w:instrText>
        </w:r>
        <w:r w:rsidR="00C34257">
          <w:rPr>
            <w:noProof/>
            <w:webHidden/>
          </w:rPr>
        </w:r>
        <w:r w:rsidR="00C34257">
          <w:rPr>
            <w:noProof/>
            <w:webHidden/>
          </w:rPr>
          <w:fldChar w:fldCharType="separate"/>
        </w:r>
        <w:r w:rsidR="00C34257">
          <w:rPr>
            <w:noProof/>
            <w:webHidden/>
          </w:rPr>
          <w:t>54</w:t>
        </w:r>
        <w:r w:rsidR="00C34257">
          <w:rPr>
            <w:noProof/>
            <w:webHidden/>
          </w:rPr>
          <w:fldChar w:fldCharType="end"/>
        </w:r>
      </w:hyperlink>
    </w:p>
    <w:p w14:paraId="1056939A" w14:textId="7C9612FD"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599" w:history="1">
        <w:r w:rsidR="00C34257" w:rsidRPr="00AC1B62">
          <w:rPr>
            <w:rStyle w:val="Hypertextovodkaz"/>
            <w:noProof/>
          </w:rPr>
          <w:t>Obr. 4.4 Matice záměn výsledku zápasu pro model k-NN (vlastní zpracování)</w:t>
        </w:r>
        <w:r w:rsidR="00C34257">
          <w:rPr>
            <w:noProof/>
            <w:webHidden/>
          </w:rPr>
          <w:tab/>
        </w:r>
        <w:r w:rsidR="00C34257">
          <w:rPr>
            <w:noProof/>
            <w:webHidden/>
          </w:rPr>
          <w:fldChar w:fldCharType="begin"/>
        </w:r>
        <w:r w:rsidR="00C34257">
          <w:rPr>
            <w:noProof/>
            <w:webHidden/>
          </w:rPr>
          <w:instrText xml:space="preserve"> PAGEREF _Toc164719599 \h </w:instrText>
        </w:r>
        <w:r w:rsidR="00C34257">
          <w:rPr>
            <w:noProof/>
            <w:webHidden/>
          </w:rPr>
        </w:r>
        <w:r w:rsidR="00C34257">
          <w:rPr>
            <w:noProof/>
            <w:webHidden/>
          </w:rPr>
          <w:fldChar w:fldCharType="separate"/>
        </w:r>
        <w:r w:rsidR="00C34257">
          <w:rPr>
            <w:noProof/>
            <w:webHidden/>
          </w:rPr>
          <w:t>55</w:t>
        </w:r>
        <w:r w:rsidR="00C34257">
          <w:rPr>
            <w:noProof/>
            <w:webHidden/>
          </w:rPr>
          <w:fldChar w:fldCharType="end"/>
        </w:r>
      </w:hyperlink>
    </w:p>
    <w:p w14:paraId="64693B9B" w14:textId="448BE7A8"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0" w:history="1">
        <w:r w:rsidR="00C34257" w:rsidRPr="00AC1B62">
          <w:rPr>
            <w:rStyle w:val="Hypertextovodkaz"/>
            <w:noProof/>
          </w:rPr>
          <w:t>Obr. 4.5 Matice záměn výsledku zápasu pro model náhodný les (vlastní zpracování)</w:t>
        </w:r>
        <w:r w:rsidR="00C34257">
          <w:rPr>
            <w:noProof/>
            <w:webHidden/>
          </w:rPr>
          <w:tab/>
        </w:r>
        <w:r w:rsidR="00C34257">
          <w:rPr>
            <w:noProof/>
            <w:webHidden/>
          </w:rPr>
          <w:fldChar w:fldCharType="begin"/>
        </w:r>
        <w:r w:rsidR="00C34257">
          <w:rPr>
            <w:noProof/>
            <w:webHidden/>
          </w:rPr>
          <w:instrText xml:space="preserve"> PAGEREF _Toc164719600 \h </w:instrText>
        </w:r>
        <w:r w:rsidR="00C34257">
          <w:rPr>
            <w:noProof/>
            <w:webHidden/>
          </w:rPr>
        </w:r>
        <w:r w:rsidR="00C34257">
          <w:rPr>
            <w:noProof/>
            <w:webHidden/>
          </w:rPr>
          <w:fldChar w:fldCharType="separate"/>
        </w:r>
        <w:r w:rsidR="00C34257">
          <w:rPr>
            <w:noProof/>
            <w:webHidden/>
          </w:rPr>
          <w:t>56</w:t>
        </w:r>
        <w:r w:rsidR="00C34257">
          <w:rPr>
            <w:noProof/>
            <w:webHidden/>
          </w:rPr>
          <w:fldChar w:fldCharType="end"/>
        </w:r>
      </w:hyperlink>
    </w:p>
    <w:p w14:paraId="3420A025" w14:textId="37E0A5FD"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1" w:history="1">
        <w:r w:rsidR="00C34257" w:rsidRPr="00AC1B62">
          <w:rPr>
            <w:rStyle w:val="Hypertextovodkaz"/>
            <w:noProof/>
          </w:rPr>
          <w:t>Obr. 4.6 Matice záměn výsledku zápasu pro Elo model (vlastní zpracování)</w:t>
        </w:r>
        <w:r w:rsidR="00C34257">
          <w:rPr>
            <w:noProof/>
            <w:webHidden/>
          </w:rPr>
          <w:tab/>
        </w:r>
        <w:r w:rsidR="00C34257">
          <w:rPr>
            <w:noProof/>
            <w:webHidden/>
          </w:rPr>
          <w:fldChar w:fldCharType="begin"/>
        </w:r>
        <w:r w:rsidR="00C34257">
          <w:rPr>
            <w:noProof/>
            <w:webHidden/>
          </w:rPr>
          <w:instrText xml:space="preserve"> PAGEREF _Toc164719601 \h </w:instrText>
        </w:r>
        <w:r w:rsidR="00C34257">
          <w:rPr>
            <w:noProof/>
            <w:webHidden/>
          </w:rPr>
        </w:r>
        <w:r w:rsidR="00C34257">
          <w:rPr>
            <w:noProof/>
            <w:webHidden/>
          </w:rPr>
          <w:fldChar w:fldCharType="separate"/>
        </w:r>
        <w:r w:rsidR="00C34257">
          <w:rPr>
            <w:noProof/>
            <w:webHidden/>
          </w:rPr>
          <w:t>57</w:t>
        </w:r>
        <w:r w:rsidR="00C34257">
          <w:rPr>
            <w:noProof/>
            <w:webHidden/>
          </w:rPr>
          <w:fldChar w:fldCharType="end"/>
        </w:r>
      </w:hyperlink>
    </w:p>
    <w:p w14:paraId="62AC886D" w14:textId="487570B9"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2" w:history="1">
        <w:r w:rsidR="00C34257" w:rsidRPr="00AC1B62">
          <w:rPr>
            <w:rStyle w:val="Hypertextovodkaz"/>
            <w:noProof/>
          </w:rPr>
          <w:t>Obr. 4.7 Vývoj skóre nejlepších pěti zápasníků (vlastní zpracování)</w:t>
        </w:r>
        <w:r w:rsidR="00C34257">
          <w:rPr>
            <w:noProof/>
            <w:webHidden/>
          </w:rPr>
          <w:tab/>
        </w:r>
        <w:r w:rsidR="00C34257">
          <w:rPr>
            <w:noProof/>
            <w:webHidden/>
          </w:rPr>
          <w:fldChar w:fldCharType="begin"/>
        </w:r>
        <w:r w:rsidR="00C34257">
          <w:rPr>
            <w:noProof/>
            <w:webHidden/>
          </w:rPr>
          <w:instrText xml:space="preserve"> PAGEREF _Toc164719602 \h </w:instrText>
        </w:r>
        <w:r w:rsidR="00C34257">
          <w:rPr>
            <w:noProof/>
            <w:webHidden/>
          </w:rPr>
        </w:r>
        <w:r w:rsidR="00C34257">
          <w:rPr>
            <w:noProof/>
            <w:webHidden/>
          </w:rPr>
          <w:fldChar w:fldCharType="separate"/>
        </w:r>
        <w:r w:rsidR="00C34257">
          <w:rPr>
            <w:noProof/>
            <w:webHidden/>
          </w:rPr>
          <w:t>58</w:t>
        </w:r>
        <w:r w:rsidR="00C34257">
          <w:rPr>
            <w:noProof/>
            <w:webHidden/>
          </w:rPr>
          <w:fldChar w:fldCharType="end"/>
        </w:r>
      </w:hyperlink>
    </w:p>
    <w:p w14:paraId="0FFAA766" w14:textId="0B6265CA"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3" w:history="1">
        <w:r w:rsidR="00C34257" w:rsidRPr="00AC1B62">
          <w:rPr>
            <w:rStyle w:val="Hypertextovodkaz"/>
            <w:noProof/>
          </w:rPr>
          <w:t>Obr. 4.8 Matice záměn způsobu ukončení zápasu pro model logistické regrese (vlastní zpracování)</w:t>
        </w:r>
        <w:r w:rsidR="00C34257">
          <w:rPr>
            <w:noProof/>
            <w:webHidden/>
          </w:rPr>
          <w:tab/>
        </w:r>
        <w:r w:rsidR="00C34257">
          <w:rPr>
            <w:noProof/>
            <w:webHidden/>
          </w:rPr>
          <w:fldChar w:fldCharType="begin"/>
        </w:r>
        <w:r w:rsidR="00C34257">
          <w:rPr>
            <w:noProof/>
            <w:webHidden/>
          </w:rPr>
          <w:instrText xml:space="preserve"> PAGEREF _Toc164719603 \h </w:instrText>
        </w:r>
        <w:r w:rsidR="00C34257">
          <w:rPr>
            <w:noProof/>
            <w:webHidden/>
          </w:rPr>
        </w:r>
        <w:r w:rsidR="00C34257">
          <w:rPr>
            <w:noProof/>
            <w:webHidden/>
          </w:rPr>
          <w:fldChar w:fldCharType="separate"/>
        </w:r>
        <w:r w:rsidR="00C34257">
          <w:rPr>
            <w:noProof/>
            <w:webHidden/>
          </w:rPr>
          <w:t>60</w:t>
        </w:r>
        <w:r w:rsidR="00C34257">
          <w:rPr>
            <w:noProof/>
            <w:webHidden/>
          </w:rPr>
          <w:fldChar w:fldCharType="end"/>
        </w:r>
      </w:hyperlink>
    </w:p>
    <w:p w14:paraId="1DF4B9D1" w14:textId="210E4C13"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4" w:history="1">
        <w:r w:rsidR="00C34257" w:rsidRPr="00AC1B62">
          <w:rPr>
            <w:rStyle w:val="Hypertextovodkaz"/>
            <w:noProof/>
          </w:rPr>
          <w:t>Obr. 4.9 Matice záměn způsobu ukončení zápasu pro model podpůrných vektorů (vlastní zpracování)</w:t>
        </w:r>
        <w:r w:rsidR="00C34257">
          <w:rPr>
            <w:noProof/>
            <w:webHidden/>
          </w:rPr>
          <w:tab/>
        </w:r>
        <w:r w:rsidR="00C34257">
          <w:rPr>
            <w:noProof/>
            <w:webHidden/>
          </w:rPr>
          <w:fldChar w:fldCharType="begin"/>
        </w:r>
        <w:r w:rsidR="00C34257">
          <w:rPr>
            <w:noProof/>
            <w:webHidden/>
          </w:rPr>
          <w:instrText xml:space="preserve"> PAGEREF _Toc164719604 \h </w:instrText>
        </w:r>
        <w:r w:rsidR="00C34257">
          <w:rPr>
            <w:noProof/>
            <w:webHidden/>
          </w:rPr>
        </w:r>
        <w:r w:rsidR="00C34257">
          <w:rPr>
            <w:noProof/>
            <w:webHidden/>
          </w:rPr>
          <w:fldChar w:fldCharType="separate"/>
        </w:r>
        <w:r w:rsidR="00C34257">
          <w:rPr>
            <w:noProof/>
            <w:webHidden/>
          </w:rPr>
          <w:t>61</w:t>
        </w:r>
        <w:r w:rsidR="00C34257">
          <w:rPr>
            <w:noProof/>
            <w:webHidden/>
          </w:rPr>
          <w:fldChar w:fldCharType="end"/>
        </w:r>
      </w:hyperlink>
    </w:p>
    <w:p w14:paraId="50893E86" w14:textId="6C5BFC41"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5" w:history="1">
        <w:r w:rsidR="00C34257" w:rsidRPr="00AC1B62">
          <w:rPr>
            <w:rStyle w:val="Hypertextovodkaz"/>
            <w:noProof/>
          </w:rPr>
          <w:t>Obr. 4.10 Matice záměn způsobu ukončení zápasu pro rozhodovací strom (vlastní zpracování)</w:t>
        </w:r>
        <w:r w:rsidR="00C34257">
          <w:rPr>
            <w:noProof/>
            <w:webHidden/>
          </w:rPr>
          <w:tab/>
        </w:r>
        <w:r w:rsidR="00C34257">
          <w:rPr>
            <w:noProof/>
            <w:webHidden/>
          </w:rPr>
          <w:fldChar w:fldCharType="begin"/>
        </w:r>
        <w:r w:rsidR="00C34257">
          <w:rPr>
            <w:noProof/>
            <w:webHidden/>
          </w:rPr>
          <w:instrText xml:space="preserve"> PAGEREF _Toc164719605 \h </w:instrText>
        </w:r>
        <w:r w:rsidR="00C34257">
          <w:rPr>
            <w:noProof/>
            <w:webHidden/>
          </w:rPr>
        </w:r>
        <w:r w:rsidR="00C34257">
          <w:rPr>
            <w:noProof/>
            <w:webHidden/>
          </w:rPr>
          <w:fldChar w:fldCharType="separate"/>
        </w:r>
        <w:r w:rsidR="00C34257">
          <w:rPr>
            <w:noProof/>
            <w:webHidden/>
          </w:rPr>
          <w:t>62</w:t>
        </w:r>
        <w:r w:rsidR="00C34257">
          <w:rPr>
            <w:noProof/>
            <w:webHidden/>
          </w:rPr>
          <w:fldChar w:fldCharType="end"/>
        </w:r>
      </w:hyperlink>
    </w:p>
    <w:p w14:paraId="3C306BFA" w14:textId="4589CAC7"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6" w:history="1">
        <w:r w:rsidR="00C34257" w:rsidRPr="00AC1B62">
          <w:rPr>
            <w:rStyle w:val="Hypertextovodkaz"/>
            <w:noProof/>
          </w:rPr>
          <w:t>Obr. 4.11 Matice záměn způsobu ukončení zápasu pro k-NN model (vlastní zpracování)</w:t>
        </w:r>
        <w:r w:rsidR="00C34257">
          <w:rPr>
            <w:noProof/>
            <w:webHidden/>
          </w:rPr>
          <w:tab/>
        </w:r>
        <w:r w:rsidR="00C34257">
          <w:rPr>
            <w:noProof/>
            <w:webHidden/>
          </w:rPr>
          <w:fldChar w:fldCharType="begin"/>
        </w:r>
        <w:r w:rsidR="00C34257">
          <w:rPr>
            <w:noProof/>
            <w:webHidden/>
          </w:rPr>
          <w:instrText xml:space="preserve"> PAGEREF _Toc164719606 \h </w:instrText>
        </w:r>
        <w:r w:rsidR="00C34257">
          <w:rPr>
            <w:noProof/>
            <w:webHidden/>
          </w:rPr>
        </w:r>
        <w:r w:rsidR="00C34257">
          <w:rPr>
            <w:noProof/>
            <w:webHidden/>
          </w:rPr>
          <w:fldChar w:fldCharType="separate"/>
        </w:r>
        <w:r w:rsidR="00C34257">
          <w:rPr>
            <w:noProof/>
            <w:webHidden/>
          </w:rPr>
          <w:t>63</w:t>
        </w:r>
        <w:r w:rsidR="00C34257">
          <w:rPr>
            <w:noProof/>
            <w:webHidden/>
          </w:rPr>
          <w:fldChar w:fldCharType="end"/>
        </w:r>
      </w:hyperlink>
    </w:p>
    <w:p w14:paraId="28AB32BC" w14:textId="4FD8363B"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7" w:history="1">
        <w:r w:rsidR="00C34257" w:rsidRPr="00AC1B62">
          <w:rPr>
            <w:rStyle w:val="Hypertextovodkaz"/>
            <w:noProof/>
          </w:rPr>
          <w:t>Obr. 4.12 Matice záměn způsobu ukončení zápasu pro náhodný les (vlastní zpracování)</w:t>
        </w:r>
        <w:r w:rsidR="00C34257">
          <w:rPr>
            <w:noProof/>
            <w:webHidden/>
          </w:rPr>
          <w:tab/>
        </w:r>
        <w:r w:rsidR="00C34257">
          <w:rPr>
            <w:noProof/>
            <w:webHidden/>
          </w:rPr>
          <w:fldChar w:fldCharType="begin"/>
        </w:r>
        <w:r w:rsidR="00C34257">
          <w:rPr>
            <w:noProof/>
            <w:webHidden/>
          </w:rPr>
          <w:instrText xml:space="preserve"> PAGEREF _Toc164719607 \h </w:instrText>
        </w:r>
        <w:r w:rsidR="00C34257">
          <w:rPr>
            <w:noProof/>
            <w:webHidden/>
          </w:rPr>
        </w:r>
        <w:r w:rsidR="00C34257">
          <w:rPr>
            <w:noProof/>
            <w:webHidden/>
          </w:rPr>
          <w:fldChar w:fldCharType="separate"/>
        </w:r>
        <w:r w:rsidR="00C34257">
          <w:rPr>
            <w:noProof/>
            <w:webHidden/>
          </w:rPr>
          <w:t>64</w:t>
        </w:r>
        <w:r w:rsidR="00C34257">
          <w:rPr>
            <w:noProof/>
            <w:webHidden/>
          </w:rPr>
          <w:fldChar w:fldCharType="end"/>
        </w:r>
      </w:hyperlink>
    </w:p>
    <w:p w14:paraId="6F75976D" w14:textId="4AC612C4" w:rsidR="00725B48" w:rsidRPr="006157D9" w:rsidRDefault="00725B48" w:rsidP="009F04E0">
      <w:r w:rsidRPr="006157D9">
        <w:fldChar w:fldCharType="end"/>
      </w:r>
    </w:p>
    <w:p w14:paraId="49B3758D" w14:textId="3277CFC7" w:rsidR="0002754A" w:rsidRPr="006157D9" w:rsidRDefault="0002754A" w:rsidP="00C167FC">
      <w:pPr>
        <w:pStyle w:val="Nadpisnzvyjin"/>
      </w:pPr>
      <w:r w:rsidRPr="006157D9">
        <w:lastRenderedPageBreak/>
        <w:t xml:space="preserve">Seznam tabulek </w:t>
      </w:r>
    </w:p>
    <w:p w14:paraId="4A597B75" w14:textId="1CE22B62" w:rsidR="00C34257" w:rsidRDefault="00725B48">
      <w:pPr>
        <w:pStyle w:val="Seznamobrzk"/>
        <w:tabs>
          <w:tab w:val="right" w:leader="dot" w:pos="8776"/>
        </w:tabs>
        <w:rPr>
          <w:rFonts w:eastAsiaTheme="minorEastAsia"/>
          <w:noProof/>
          <w:kern w:val="2"/>
          <w:sz w:val="24"/>
          <w:szCs w:val="24"/>
          <w:lang w:eastAsia="cs-CZ"/>
          <w14:ligatures w14:val="standardContextual"/>
          <w14:numForm w14:val="default"/>
        </w:rPr>
      </w:pPr>
      <w:r w:rsidRPr="006157D9">
        <w:fldChar w:fldCharType="begin"/>
      </w:r>
      <w:r w:rsidRPr="006157D9">
        <w:instrText xml:space="preserve"> TOC \h \z \c "Tab." </w:instrText>
      </w:r>
      <w:r w:rsidRPr="006157D9">
        <w:fldChar w:fldCharType="separate"/>
      </w:r>
      <w:hyperlink w:anchor="_Toc164719608" w:history="1">
        <w:r w:rsidR="00C34257" w:rsidRPr="00643A80">
          <w:rPr>
            <w:rStyle w:val="Hypertextovodkaz"/>
            <w:noProof/>
          </w:rPr>
          <w:t>Tab. 2.1 Četnost metod ukončení v datasetu (vlastní zpracování)</w:t>
        </w:r>
        <w:r w:rsidR="00C34257">
          <w:rPr>
            <w:noProof/>
            <w:webHidden/>
          </w:rPr>
          <w:tab/>
        </w:r>
        <w:r w:rsidR="00C34257">
          <w:rPr>
            <w:noProof/>
            <w:webHidden/>
          </w:rPr>
          <w:fldChar w:fldCharType="begin"/>
        </w:r>
        <w:r w:rsidR="00C34257">
          <w:rPr>
            <w:noProof/>
            <w:webHidden/>
          </w:rPr>
          <w:instrText xml:space="preserve"> PAGEREF _Toc164719608 \h </w:instrText>
        </w:r>
        <w:r w:rsidR="00C34257">
          <w:rPr>
            <w:noProof/>
            <w:webHidden/>
          </w:rPr>
        </w:r>
        <w:r w:rsidR="00C34257">
          <w:rPr>
            <w:noProof/>
            <w:webHidden/>
          </w:rPr>
          <w:fldChar w:fldCharType="separate"/>
        </w:r>
        <w:r w:rsidR="00C34257">
          <w:rPr>
            <w:noProof/>
            <w:webHidden/>
          </w:rPr>
          <w:t>24</w:t>
        </w:r>
        <w:r w:rsidR="00C34257">
          <w:rPr>
            <w:noProof/>
            <w:webHidden/>
          </w:rPr>
          <w:fldChar w:fldCharType="end"/>
        </w:r>
      </w:hyperlink>
    </w:p>
    <w:p w14:paraId="65E20EF1" w14:textId="7873C521"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09" w:history="1">
        <w:r w:rsidR="00C34257" w:rsidRPr="00643A80">
          <w:rPr>
            <w:rStyle w:val="Hypertextovodkaz"/>
            <w:noProof/>
          </w:rPr>
          <w:t>Tab. 2.2 Popis sloupců tabulky "ufc_bouts" (vlastní zpracování</w:t>
        </w:r>
        <w:r w:rsidR="00C34257">
          <w:rPr>
            <w:noProof/>
            <w:webHidden/>
          </w:rPr>
          <w:tab/>
        </w:r>
        <w:r w:rsidR="00C34257">
          <w:rPr>
            <w:noProof/>
            <w:webHidden/>
          </w:rPr>
          <w:fldChar w:fldCharType="begin"/>
        </w:r>
        <w:r w:rsidR="00C34257">
          <w:rPr>
            <w:noProof/>
            <w:webHidden/>
          </w:rPr>
          <w:instrText xml:space="preserve"> PAGEREF _Toc164719609 \h </w:instrText>
        </w:r>
        <w:r w:rsidR="00C34257">
          <w:rPr>
            <w:noProof/>
            <w:webHidden/>
          </w:rPr>
        </w:r>
        <w:r w:rsidR="00C34257">
          <w:rPr>
            <w:noProof/>
            <w:webHidden/>
          </w:rPr>
          <w:fldChar w:fldCharType="separate"/>
        </w:r>
        <w:r w:rsidR="00C34257">
          <w:rPr>
            <w:noProof/>
            <w:webHidden/>
          </w:rPr>
          <w:t>28</w:t>
        </w:r>
        <w:r w:rsidR="00C34257">
          <w:rPr>
            <w:noProof/>
            <w:webHidden/>
          </w:rPr>
          <w:fldChar w:fldCharType="end"/>
        </w:r>
      </w:hyperlink>
    </w:p>
    <w:p w14:paraId="2C6432C8" w14:textId="665E0AE8"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0" w:history="1">
        <w:r w:rsidR="00C34257" w:rsidRPr="00643A80">
          <w:rPr>
            <w:rStyle w:val="Hypertextovodkaz"/>
            <w:noProof/>
          </w:rPr>
          <w:t>Tab. 3.1 Zastoupení skupin podle výšky, rozpětí a věku (vlastní zpracování)</w:t>
        </w:r>
        <w:r w:rsidR="00C34257">
          <w:rPr>
            <w:noProof/>
            <w:webHidden/>
          </w:rPr>
          <w:tab/>
        </w:r>
        <w:r w:rsidR="00C34257">
          <w:rPr>
            <w:noProof/>
            <w:webHidden/>
          </w:rPr>
          <w:fldChar w:fldCharType="begin"/>
        </w:r>
        <w:r w:rsidR="00C34257">
          <w:rPr>
            <w:noProof/>
            <w:webHidden/>
          </w:rPr>
          <w:instrText xml:space="preserve"> PAGEREF _Toc164719610 \h </w:instrText>
        </w:r>
        <w:r w:rsidR="00C34257">
          <w:rPr>
            <w:noProof/>
            <w:webHidden/>
          </w:rPr>
        </w:r>
        <w:r w:rsidR="00C34257">
          <w:rPr>
            <w:noProof/>
            <w:webHidden/>
          </w:rPr>
          <w:fldChar w:fldCharType="separate"/>
        </w:r>
        <w:r w:rsidR="00C34257">
          <w:rPr>
            <w:noProof/>
            <w:webHidden/>
          </w:rPr>
          <w:t>34</w:t>
        </w:r>
        <w:r w:rsidR="00C34257">
          <w:rPr>
            <w:noProof/>
            <w:webHidden/>
          </w:rPr>
          <w:fldChar w:fldCharType="end"/>
        </w:r>
      </w:hyperlink>
    </w:p>
    <w:p w14:paraId="1AFCE678" w14:textId="5A7E19A0"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1" w:history="1">
        <w:r w:rsidR="00C34257" w:rsidRPr="00643A80">
          <w:rPr>
            <w:rStyle w:val="Hypertextovodkaz"/>
            <w:noProof/>
          </w:rPr>
          <w:t>Tab. 3.2 Výsledky zápasů podle národnosti (vlastní zpracování)</w:t>
        </w:r>
        <w:r w:rsidR="00C34257">
          <w:rPr>
            <w:noProof/>
            <w:webHidden/>
          </w:rPr>
          <w:tab/>
        </w:r>
        <w:r w:rsidR="00C34257">
          <w:rPr>
            <w:noProof/>
            <w:webHidden/>
          </w:rPr>
          <w:fldChar w:fldCharType="begin"/>
        </w:r>
        <w:r w:rsidR="00C34257">
          <w:rPr>
            <w:noProof/>
            <w:webHidden/>
          </w:rPr>
          <w:instrText xml:space="preserve"> PAGEREF _Toc164719611 \h </w:instrText>
        </w:r>
        <w:r w:rsidR="00C34257">
          <w:rPr>
            <w:noProof/>
            <w:webHidden/>
          </w:rPr>
        </w:r>
        <w:r w:rsidR="00C34257">
          <w:rPr>
            <w:noProof/>
            <w:webHidden/>
          </w:rPr>
          <w:fldChar w:fldCharType="separate"/>
        </w:r>
        <w:r w:rsidR="00C34257">
          <w:rPr>
            <w:noProof/>
            <w:webHidden/>
          </w:rPr>
          <w:t>35</w:t>
        </w:r>
        <w:r w:rsidR="00C34257">
          <w:rPr>
            <w:noProof/>
            <w:webHidden/>
          </w:rPr>
          <w:fldChar w:fldCharType="end"/>
        </w:r>
      </w:hyperlink>
    </w:p>
    <w:p w14:paraId="73224BD4" w14:textId="05D983CD"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2" w:history="1">
        <w:r w:rsidR="00C34257" w:rsidRPr="00643A80">
          <w:rPr>
            <w:rStyle w:val="Hypertextovodkaz"/>
            <w:noProof/>
          </w:rPr>
          <w:t>Tab. 3.3 Zastoupení četností podle nesplnění limitu (vlastní zpracování)</w:t>
        </w:r>
        <w:r w:rsidR="00C34257">
          <w:rPr>
            <w:noProof/>
            <w:webHidden/>
          </w:rPr>
          <w:tab/>
        </w:r>
        <w:r w:rsidR="00C34257">
          <w:rPr>
            <w:noProof/>
            <w:webHidden/>
          </w:rPr>
          <w:fldChar w:fldCharType="begin"/>
        </w:r>
        <w:r w:rsidR="00C34257">
          <w:rPr>
            <w:noProof/>
            <w:webHidden/>
          </w:rPr>
          <w:instrText xml:space="preserve"> PAGEREF _Toc164719612 \h </w:instrText>
        </w:r>
        <w:r w:rsidR="00C34257">
          <w:rPr>
            <w:noProof/>
            <w:webHidden/>
          </w:rPr>
        </w:r>
        <w:r w:rsidR="00C34257">
          <w:rPr>
            <w:noProof/>
            <w:webHidden/>
          </w:rPr>
          <w:fldChar w:fldCharType="separate"/>
        </w:r>
        <w:r w:rsidR="00C34257">
          <w:rPr>
            <w:noProof/>
            <w:webHidden/>
          </w:rPr>
          <w:t>37</w:t>
        </w:r>
        <w:r w:rsidR="00C34257">
          <w:rPr>
            <w:noProof/>
            <w:webHidden/>
          </w:rPr>
          <w:fldChar w:fldCharType="end"/>
        </w:r>
      </w:hyperlink>
    </w:p>
    <w:p w14:paraId="05C3F3BD" w14:textId="5BB9D98D"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3" w:history="1">
        <w:r w:rsidR="00C34257" w:rsidRPr="00643A80">
          <w:rPr>
            <w:rStyle w:val="Hypertextovodkaz"/>
            <w:noProof/>
          </w:rPr>
          <w:t>Tab. 3.4 Způsoby ukončení zápasu (vlastní zpracování)</w:t>
        </w:r>
        <w:r w:rsidR="00C34257">
          <w:rPr>
            <w:noProof/>
            <w:webHidden/>
          </w:rPr>
          <w:tab/>
        </w:r>
        <w:r w:rsidR="00C34257">
          <w:rPr>
            <w:noProof/>
            <w:webHidden/>
          </w:rPr>
          <w:fldChar w:fldCharType="begin"/>
        </w:r>
        <w:r w:rsidR="00C34257">
          <w:rPr>
            <w:noProof/>
            <w:webHidden/>
          </w:rPr>
          <w:instrText xml:space="preserve"> PAGEREF _Toc164719613 \h </w:instrText>
        </w:r>
        <w:r w:rsidR="00C34257">
          <w:rPr>
            <w:noProof/>
            <w:webHidden/>
          </w:rPr>
        </w:r>
        <w:r w:rsidR="00C34257">
          <w:rPr>
            <w:noProof/>
            <w:webHidden/>
          </w:rPr>
          <w:fldChar w:fldCharType="separate"/>
        </w:r>
        <w:r w:rsidR="00C34257">
          <w:rPr>
            <w:noProof/>
            <w:webHidden/>
          </w:rPr>
          <w:t>41</w:t>
        </w:r>
        <w:r w:rsidR="00C34257">
          <w:rPr>
            <w:noProof/>
            <w:webHidden/>
          </w:rPr>
          <w:fldChar w:fldCharType="end"/>
        </w:r>
      </w:hyperlink>
    </w:p>
    <w:p w14:paraId="496A468B" w14:textId="78BDF4C3"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4" w:history="1">
        <w:r w:rsidR="00C34257" w:rsidRPr="00643A80">
          <w:rPr>
            <w:rStyle w:val="Hypertextovodkaz"/>
            <w:noProof/>
          </w:rPr>
          <w:t>Tab. 3.5 Podíl způsobů ukončení pro každého rozhodčího (vlastní zpracování)</w:t>
        </w:r>
        <w:r w:rsidR="00C34257">
          <w:rPr>
            <w:noProof/>
            <w:webHidden/>
          </w:rPr>
          <w:tab/>
        </w:r>
        <w:r w:rsidR="00C34257">
          <w:rPr>
            <w:noProof/>
            <w:webHidden/>
          </w:rPr>
          <w:fldChar w:fldCharType="begin"/>
        </w:r>
        <w:r w:rsidR="00C34257">
          <w:rPr>
            <w:noProof/>
            <w:webHidden/>
          </w:rPr>
          <w:instrText xml:space="preserve"> PAGEREF _Toc164719614 \h </w:instrText>
        </w:r>
        <w:r w:rsidR="00C34257">
          <w:rPr>
            <w:noProof/>
            <w:webHidden/>
          </w:rPr>
        </w:r>
        <w:r w:rsidR="00C34257">
          <w:rPr>
            <w:noProof/>
            <w:webHidden/>
          </w:rPr>
          <w:fldChar w:fldCharType="separate"/>
        </w:r>
        <w:r w:rsidR="00C34257">
          <w:rPr>
            <w:noProof/>
            <w:webHidden/>
          </w:rPr>
          <w:t>42</w:t>
        </w:r>
        <w:r w:rsidR="00C34257">
          <w:rPr>
            <w:noProof/>
            <w:webHidden/>
          </w:rPr>
          <w:fldChar w:fldCharType="end"/>
        </w:r>
      </w:hyperlink>
    </w:p>
    <w:p w14:paraId="0D2114C5" w14:textId="17E824FC"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5" w:history="1">
        <w:r w:rsidR="00C34257" w:rsidRPr="00643A80">
          <w:rPr>
            <w:rStyle w:val="Hypertextovodkaz"/>
            <w:noProof/>
          </w:rPr>
          <w:t>Tab. 3.6 Výseč z korelační tabulky pro metody ukončení zápasu (vlastní zpracování)</w:t>
        </w:r>
        <w:r w:rsidR="00C34257">
          <w:rPr>
            <w:noProof/>
            <w:webHidden/>
          </w:rPr>
          <w:tab/>
        </w:r>
        <w:r w:rsidR="00C34257">
          <w:rPr>
            <w:noProof/>
            <w:webHidden/>
          </w:rPr>
          <w:fldChar w:fldCharType="begin"/>
        </w:r>
        <w:r w:rsidR="00C34257">
          <w:rPr>
            <w:noProof/>
            <w:webHidden/>
          </w:rPr>
          <w:instrText xml:space="preserve"> PAGEREF _Toc164719615 \h </w:instrText>
        </w:r>
        <w:r w:rsidR="00C34257">
          <w:rPr>
            <w:noProof/>
            <w:webHidden/>
          </w:rPr>
        </w:r>
        <w:r w:rsidR="00C34257">
          <w:rPr>
            <w:noProof/>
            <w:webHidden/>
          </w:rPr>
          <w:fldChar w:fldCharType="separate"/>
        </w:r>
        <w:r w:rsidR="00C34257">
          <w:rPr>
            <w:noProof/>
            <w:webHidden/>
          </w:rPr>
          <w:t>48</w:t>
        </w:r>
        <w:r w:rsidR="00C34257">
          <w:rPr>
            <w:noProof/>
            <w:webHidden/>
          </w:rPr>
          <w:fldChar w:fldCharType="end"/>
        </w:r>
      </w:hyperlink>
    </w:p>
    <w:p w14:paraId="49268DFA" w14:textId="6D29B785"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6" w:history="1">
        <w:r w:rsidR="00C34257" w:rsidRPr="00643A80">
          <w:rPr>
            <w:rStyle w:val="Hypertextovodkaz"/>
            <w:noProof/>
          </w:rPr>
          <w:t>Tab. 3.7 Podíl počtu ukončení pro tříkolové zápasy (vlastní zpracování)</w:t>
        </w:r>
        <w:r w:rsidR="00C34257">
          <w:rPr>
            <w:noProof/>
            <w:webHidden/>
          </w:rPr>
          <w:tab/>
        </w:r>
        <w:r w:rsidR="00C34257">
          <w:rPr>
            <w:noProof/>
            <w:webHidden/>
          </w:rPr>
          <w:fldChar w:fldCharType="begin"/>
        </w:r>
        <w:r w:rsidR="00C34257">
          <w:rPr>
            <w:noProof/>
            <w:webHidden/>
          </w:rPr>
          <w:instrText xml:space="preserve"> PAGEREF _Toc164719616 \h </w:instrText>
        </w:r>
        <w:r w:rsidR="00C34257">
          <w:rPr>
            <w:noProof/>
            <w:webHidden/>
          </w:rPr>
        </w:r>
        <w:r w:rsidR="00C34257">
          <w:rPr>
            <w:noProof/>
            <w:webHidden/>
          </w:rPr>
          <w:fldChar w:fldCharType="separate"/>
        </w:r>
        <w:r w:rsidR="00C34257">
          <w:rPr>
            <w:noProof/>
            <w:webHidden/>
          </w:rPr>
          <w:t>49</w:t>
        </w:r>
        <w:r w:rsidR="00C34257">
          <w:rPr>
            <w:noProof/>
            <w:webHidden/>
          </w:rPr>
          <w:fldChar w:fldCharType="end"/>
        </w:r>
      </w:hyperlink>
    </w:p>
    <w:p w14:paraId="67218370" w14:textId="06F4ACC8"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7" w:history="1">
        <w:r w:rsidR="00C34257" w:rsidRPr="00643A80">
          <w:rPr>
            <w:rStyle w:val="Hypertextovodkaz"/>
            <w:noProof/>
          </w:rPr>
          <w:t>Tab. 3.8 Podíl počtu ukončení pro pětikolové zápasy (vlastní zpracování)</w:t>
        </w:r>
        <w:r w:rsidR="00C34257">
          <w:rPr>
            <w:noProof/>
            <w:webHidden/>
          </w:rPr>
          <w:tab/>
        </w:r>
        <w:r w:rsidR="00C34257">
          <w:rPr>
            <w:noProof/>
            <w:webHidden/>
          </w:rPr>
          <w:fldChar w:fldCharType="begin"/>
        </w:r>
        <w:r w:rsidR="00C34257">
          <w:rPr>
            <w:noProof/>
            <w:webHidden/>
          </w:rPr>
          <w:instrText xml:space="preserve"> PAGEREF _Toc164719617 \h </w:instrText>
        </w:r>
        <w:r w:rsidR="00C34257">
          <w:rPr>
            <w:noProof/>
            <w:webHidden/>
          </w:rPr>
        </w:r>
        <w:r w:rsidR="00C34257">
          <w:rPr>
            <w:noProof/>
            <w:webHidden/>
          </w:rPr>
          <w:fldChar w:fldCharType="separate"/>
        </w:r>
        <w:r w:rsidR="00C34257">
          <w:rPr>
            <w:noProof/>
            <w:webHidden/>
          </w:rPr>
          <w:t>50</w:t>
        </w:r>
        <w:r w:rsidR="00C34257">
          <w:rPr>
            <w:noProof/>
            <w:webHidden/>
          </w:rPr>
          <w:fldChar w:fldCharType="end"/>
        </w:r>
      </w:hyperlink>
    </w:p>
    <w:p w14:paraId="0BBC54CE" w14:textId="4280D017"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8" w:history="1">
        <w:r w:rsidR="00C34257" w:rsidRPr="00643A80">
          <w:rPr>
            <w:rStyle w:val="Hypertextovodkaz"/>
            <w:noProof/>
          </w:rPr>
          <w:t>Tab. 5.1 Srovnání modelů pro predikci výsledků (vlastní zpracování)</w:t>
        </w:r>
        <w:r w:rsidR="00C34257">
          <w:rPr>
            <w:noProof/>
            <w:webHidden/>
          </w:rPr>
          <w:tab/>
        </w:r>
        <w:r w:rsidR="00C34257">
          <w:rPr>
            <w:noProof/>
            <w:webHidden/>
          </w:rPr>
          <w:fldChar w:fldCharType="begin"/>
        </w:r>
        <w:r w:rsidR="00C34257">
          <w:rPr>
            <w:noProof/>
            <w:webHidden/>
          </w:rPr>
          <w:instrText xml:space="preserve"> PAGEREF _Toc164719618 \h </w:instrText>
        </w:r>
        <w:r w:rsidR="00C34257">
          <w:rPr>
            <w:noProof/>
            <w:webHidden/>
          </w:rPr>
        </w:r>
        <w:r w:rsidR="00C34257">
          <w:rPr>
            <w:noProof/>
            <w:webHidden/>
          </w:rPr>
          <w:fldChar w:fldCharType="separate"/>
        </w:r>
        <w:r w:rsidR="00C34257">
          <w:rPr>
            <w:noProof/>
            <w:webHidden/>
          </w:rPr>
          <w:t>65</w:t>
        </w:r>
        <w:r w:rsidR="00C34257">
          <w:rPr>
            <w:noProof/>
            <w:webHidden/>
          </w:rPr>
          <w:fldChar w:fldCharType="end"/>
        </w:r>
      </w:hyperlink>
    </w:p>
    <w:p w14:paraId="530E12A4" w14:textId="71A0852D" w:rsidR="00C34257" w:rsidRDefault="002A053B">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719619" w:history="1">
        <w:r w:rsidR="00C34257" w:rsidRPr="00643A80">
          <w:rPr>
            <w:rStyle w:val="Hypertextovodkaz"/>
            <w:noProof/>
          </w:rPr>
          <w:t>Tab. 5.2 Srovnání modelů pro predikci způsobu ukončení (vlastní zpracování)</w:t>
        </w:r>
        <w:r w:rsidR="00C34257">
          <w:rPr>
            <w:noProof/>
            <w:webHidden/>
          </w:rPr>
          <w:tab/>
        </w:r>
        <w:r w:rsidR="00C34257">
          <w:rPr>
            <w:noProof/>
            <w:webHidden/>
          </w:rPr>
          <w:fldChar w:fldCharType="begin"/>
        </w:r>
        <w:r w:rsidR="00C34257">
          <w:rPr>
            <w:noProof/>
            <w:webHidden/>
          </w:rPr>
          <w:instrText xml:space="preserve"> PAGEREF _Toc164719619 \h </w:instrText>
        </w:r>
        <w:r w:rsidR="00C34257">
          <w:rPr>
            <w:noProof/>
            <w:webHidden/>
          </w:rPr>
        </w:r>
        <w:r w:rsidR="00C34257">
          <w:rPr>
            <w:noProof/>
            <w:webHidden/>
          </w:rPr>
          <w:fldChar w:fldCharType="separate"/>
        </w:r>
        <w:r w:rsidR="00C34257">
          <w:rPr>
            <w:noProof/>
            <w:webHidden/>
          </w:rPr>
          <w:t>66</w:t>
        </w:r>
        <w:r w:rsidR="00C34257">
          <w:rPr>
            <w:noProof/>
            <w:webHidden/>
          </w:rPr>
          <w:fldChar w:fldCharType="end"/>
        </w:r>
      </w:hyperlink>
    </w:p>
    <w:p w14:paraId="04972225" w14:textId="5DEDF312" w:rsidR="009F04E0" w:rsidRPr="006157D9" w:rsidRDefault="00725B48" w:rsidP="009F04E0">
      <w:r w:rsidRPr="006157D9">
        <w:fldChar w:fldCharType="end"/>
      </w:r>
    </w:p>
    <w:p w14:paraId="609CABB7" w14:textId="69E4D73E" w:rsidR="00481BA6" w:rsidRPr="006157D9" w:rsidRDefault="00481BA6" w:rsidP="00481BA6"/>
    <w:p w14:paraId="04B17060" w14:textId="3E52B2AE" w:rsidR="0002754A" w:rsidRPr="006157D9" w:rsidRDefault="0002754A" w:rsidP="00C167FC">
      <w:pPr>
        <w:pStyle w:val="Nadpisnzvyjin"/>
      </w:pPr>
      <w:r w:rsidRPr="006157D9">
        <w:lastRenderedPageBreak/>
        <w:t xml:space="preserve">Seznam výpisů programového kódu </w:t>
      </w:r>
    </w:p>
    <w:p w14:paraId="4BBACCF6" w14:textId="0CE88617" w:rsidR="00550647" w:rsidRPr="006157D9" w:rsidRDefault="00725B48">
      <w:pPr>
        <w:pStyle w:val="Seznamobrzk"/>
        <w:tabs>
          <w:tab w:val="right" w:leader="dot" w:pos="8776"/>
        </w:tabs>
        <w:rPr>
          <w:rFonts w:eastAsiaTheme="minorEastAsia"/>
          <w:kern w:val="2"/>
          <w:sz w:val="24"/>
          <w:szCs w:val="24"/>
          <w:lang w:eastAsia="cs-CZ"/>
          <w14:ligatures w14:val="standardContextual"/>
          <w14:numForm w14:val="default"/>
        </w:rPr>
      </w:pPr>
      <w:r w:rsidRPr="006157D9">
        <w:fldChar w:fldCharType="begin"/>
      </w:r>
      <w:r w:rsidRPr="006157D9">
        <w:instrText xml:space="preserve"> TOC \h \z \c "Výpis" </w:instrText>
      </w:r>
      <w:r w:rsidRPr="006157D9">
        <w:fldChar w:fldCharType="separate"/>
      </w:r>
      <w:hyperlink w:anchor="_Toc164121185" w:history="1">
        <w:r w:rsidR="00550647" w:rsidRPr="006157D9">
          <w:rPr>
            <w:rStyle w:val="Hypertextovodkaz"/>
          </w:rPr>
          <w:t>Výpis 2.1 Procházení seznamu "page_list" a uložení turnajů do DF (vlastní zpracování)</w:t>
        </w:r>
        <w:r w:rsidR="00550647" w:rsidRPr="006157D9">
          <w:rPr>
            <w:webHidden/>
          </w:rPr>
          <w:tab/>
        </w:r>
        <w:r w:rsidR="00550647" w:rsidRPr="006157D9">
          <w:rPr>
            <w:webHidden/>
          </w:rPr>
          <w:fldChar w:fldCharType="begin"/>
        </w:r>
        <w:r w:rsidR="00550647" w:rsidRPr="006157D9">
          <w:rPr>
            <w:webHidden/>
          </w:rPr>
          <w:instrText xml:space="preserve"> PAGEREF _Toc164121185 \h </w:instrText>
        </w:r>
        <w:r w:rsidR="00550647" w:rsidRPr="006157D9">
          <w:rPr>
            <w:webHidden/>
          </w:rPr>
        </w:r>
        <w:r w:rsidR="00550647" w:rsidRPr="006157D9">
          <w:rPr>
            <w:webHidden/>
          </w:rPr>
          <w:fldChar w:fldCharType="separate"/>
        </w:r>
        <w:r w:rsidR="00550647" w:rsidRPr="006157D9">
          <w:rPr>
            <w:webHidden/>
          </w:rPr>
          <w:t>20</w:t>
        </w:r>
        <w:r w:rsidR="00550647" w:rsidRPr="006157D9">
          <w:rPr>
            <w:webHidden/>
          </w:rPr>
          <w:fldChar w:fldCharType="end"/>
        </w:r>
      </w:hyperlink>
    </w:p>
    <w:p w14:paraId="5855D3F4" w14:textId="2FE28B2D" w:rsidR="00550647" w:rsidRPr="006157D9" w:rsidRDefault="002A053B">
      <w:pPr>
        <w:pStyle w:val="Seznamobrzk"/>
        <w:tabs>
          <w:tab w:val="right" w:leader="dot" w:pos="8776"/>
        </w:tabs>
        <w:rPr>
          <w:rFonts w:eastAsiaTheme="minorEastAsia"/>
          <w:kern w:val="2"/>
          <w:sz w:val="24"/>
          <w:szCs w:val="24"/>
          <w:lang w:eastAsia="cs-CZ"/>
          <w14:ligatures w14:val="standardContextual"/>
          <w14:numForm w14:val="default"/>
        </w:rPr>
      </w:pPr>
      <w:hyperlink w:anchor="_Toc164121186" w:history="1">
        <w:r w:rsidR="00550647" w:rsidRPr="006157D9">
          <w:rPr>
            <w:rStyle w:val="Hypertextovodkaz"/>
          </w:rPr>
          <w:t>Výpis 2.2 Získávání informací z profilu zápasníka (Obr. 2.2) (vlastní zpracování)</w:t>
        </w:r>
        <w:r w:rsidR="00550647" w:rsidRPr="006157D9">
          <w:rPr>
            <w:webHidden/>
          </w:rPr>
          <w:tab/>
        </w:r>
        <w:r w:rsidR="00550647" w:rsidRPr="006157D9">
          <w:rPr>
            <w:webHidden/>
          </w:rPr>
          <w:fldChar w:fldCharType="begin"/>
        </w:r>
        <w:r w:rsidR="00550647" w:rsidRPr="006157D9">
          <w:rPr>
            <w:webHidden/>
          </w:rPr>
          <w:instrText xml:space="preserve"> PAGEREF _Toc164121186 \h </w:instrText>
        </w:r>
        <w:r w:rsidR="00550647" w:rsidRPr="006157D9">
          <w:rPr>
            <w:webHidden/>
          </w:rPr>
        </w:r>
        <w:r w:rsidR="00550647" w:rsidRPr="006157D9">
          <w:rPr>
            <w:webHidden/>
          </w:rPr>
          <w:fldChar w:fldCharType="separate"/>
        </w:r>
        <w:r w:rsidR="00550647" w:rsidRPr="006157D9">
          <w:rPr>
            <w:webHidden/>
          </w:rPr>
          <w:t>22</w:t>
        </w:r>
        <w:r w:rsidR="00550647" w:rsidRPr="006157D9">
          <w:rPr>
            <w:webHidden/>
          </w:rPr>
          <w:fldChar w:fldCharType="end"/>
        </w:r>
      </w:hyperlink>
    </w:p>
    <w:p w14:paraId="6FB128A1" w14:textId="75432BD0" w:rsidR="00550647" w:rsidRPr="006157D9" w:rsidRDefault="002A053B">
      <w:pPr>
        <w:pStyle w:val="Seznamobrzk"/>
        <w:tabs>
          <w:tab w:val="right" w:leader="dot" w:pos="8776"/>
        </w:tabs>
        <w:rPr>
          <w:rFonts w:eastAsiaTheme="minorEastAsia"/>
          <w:kern w:val="2"/>
          <w:sz w:val="24"/>
          <w:szCs w:val="24"/>
          <w:lang w:eastAsia="cs-CZ"/>
          <w14:ligatures w14:val="standardContextual"/>
          <w14:numForm w14:val="default"/>
        </w:rPr>
      </w:pPr>
      <w:hyperlink w:anchor="_Toc164121187" w:history="1">
        <w:r w:rsidR="00550647" w:rsidRPr="006157D9">
          <w:rPr>
            <w:rStyle w:val="Hypertextovodkaz"/>
          </w:rPr>
          <w:t>Výpis 2.3 Funkce, která získá "record" a informace zápasníka a uloží ho do seznamu (vlastní zpracování)</w:t>
        </w:r>
        <w:r w:rsidR="00550647" w:rsidRPr="006157D9">
          <w:rPr>
            <w:webHidden/>
          </w:rPr>
          <w:tab/>
        </w:r>
        <w:r w:rsidR="00550647" w:rsidRPr="006157D9">
          <w:rPr>
            <w:webHidden/>
          </w:rPr>
          <w:fldChar w:fldCharType="begin"/>
        </w:r>
        <w:r w:rsidR="00550647" w:rsidRPr="006157D9">
          <w:rPr>
            <w:webHidden/>
          </w:rPr>
          <w:instrText xml:space="preserve"> PAGEREF _Toc164121187 \h </w:instrText>
        </w:r>
        <w:r w:rsidR="00550647" w:rsidRPr="006157D9">
          <w:rPr>
            <w:webHidden/>
          </w:rPr>
        </w:r>
        <w:r w:rsidR="00550647" w:rsidRPr="006157D9">
          <w:rPr>
            <w:webHidden/>
          </w:rPr>
          <w:fldChar w:fldCharType="separate"/>
        </w:r>
        <w:r w:rsidR="00550647" w:rsidRPr="006157D9">
          <w:rPr>
            <w:webHidden/>
          </w:rPr>
          <w:t>25</w:t>
        </w:r>
        <w:r w:rsidR="00550647" w:rsidRPr="006157D9">
          <w:rPr>
            <w:webHidden/>
          </w:rPr>
          <w:fldChar w:fldCharType="end"/>
        </w:r>
      </w:hyperlink>
    </w:p>
    <w:p w14:paraId="193BE45E" w14:textId="7A70A564" w:rsidR="00725B48" w:rsidRPr="006157D9" w:rsidRDefault="00725B48" w:rsidP="009F04E0">
      <w:r w:rsidRPr="006157D9">
        <w:fldChar w:fldCharType="end"/>
      </w:r>
    </w:p>
    <w:p w14:paraId="5E21CA32" w14:textId="77777777" w:rsidR="004E2530" w:rsidRPr="006157D9" w:rsidRDefault="004E2530" w:rsidP="00D9373F">
      <w:pPr>
        <w:pStyle w:val="Nadpis1neslovan"/>
      </w:pPr>
      <w:bookmarkStart w:id="0" w:name="_Toc164865950"/>
      <w:r w:rsidRPr="006157D9">
        <w:lastRenderedPageBreak/>
        <w:t>Úvod</w:t>
      </w:r>
      <w:bookmarkEnd w:id="0"/>
    </w:p>
    <w:p w14:paraId="289B83A6" w14:textId="1DF0EB2B" w:rsidR="006900F4" w:rsidRDefault="00716BD6" w:rsidP="00716BD6">
      <w:r w:rsidRPr="006157D9">
        <w:t>Bakalářská práce se zabývá využitím statistických metod pro predikci sportovních výsledků</w:t>
      </w:r>
      <w:r w:rsidR="00B70EF3">
        <w:t xml:space="preserve"> ve</w:t>
      </w:r>
      <w:r w:rsidRPr="006157D9">
        <w:t xml:space="preserve"> smíšených bojových umění</w:t>
      </w:r>
      <w:r w:rsidR="00C13D0E">
        <w:t>ch</w:t>
      </w:r>
      <w:r w:rsidRPr="006157D9">
        <w:t>, konkrétně</w:t>
      </w:r>
      <w:r w:rsidR="00C13D0E">
        <w:t xml:space="preserve"> v</w:t>
      </w:r>
      <w:r w:rsidRPr="006157D9">
        <w:t xml:space="preserve"> zápas</w:t>
      </w:r>
      <w:r w:rsidR="00C13D0E">
        <w:t>ech</w:t>
      </w:r>
      <w:r w:rsidRPr="006157D9">
        <w:t xml:space="preserve"> nejprestižnější organizac</w:t>
      </w:r>
      <w:r w:rsidR="00F76969">
        <w:t>e</w:t>
      </w:r>
      <w:r w:rsidRPr="006157D9">
        <w:t xml:space="preserve"> tohoto sportu UFC.</w:t>
      </w:r>
      <w:r w:rsidR="003376D6" w:rsidRPr="006157D9">
        <w:t xml:space="preserve"> </w:t>
      </w:r>
      <w:r w:rsidR="008C4EE8">
        <w:t>Smíšená bojová umění jsou unikátní sportovní disciplínou</w:t>
      </w:r>
      <w:r w:rsidR="00CD1F61">
        <w:t xml:space="preserve"> spojující různé</w:t>
      </w:r>
      <w:r w:rsidR="008C4EE8">
        <w:t xml:space="preserve"> bojov</w:t>
      </w:r>
      <w:r w:rsidR="00CD1F61">
        <w:t>é</w:t>
      </w:r>
      <w:r w:rsidR="008C4EE8">
        <w:t xml:space="preserve"> sport</w:t>
      </w:r>
      <w:r w:rsidR="00CD1F61">
        <w:t>y do jednoho.</w:t>
      </w:r>
      <w:r w:rsidR="00D24DBE">
        <w:t xml:space="preserve"> </w:t>
      </w:r>
    </w:p>
    <w:p w14:paraId="3F20EFF9" w14:textId="283F7C3B" w:rsidR="0066631A" w:rsidRDefault="005E7AE1" w:rsidP="00716BD6">
      <w:r w:rsidRPr="006157D9">
        <w:t xml:space="preserve">Práce představuje komplexní přístup k analýze a predikci sportovních výsledků pomocí moderních statistických technik a knihoven programovacího jazyka python. </w:t>
      </w:r>
      <w:r w:rsidR="0066631A" w:rsidRPr="0066631A">
        <w:t>Cílem práce je přispět k lepšímu porozumění faktorů ovlivňujících výsledky zápasů v</w:t>
      </w:r>
      <w:r w:rsidR="0077612D">
        <w:t>e smíšených bojových uměních</w:t>
      </w:r>
      <w:r w:rsidR="009C0F1F">
        <w:t>, implementovat prediktivní modely</w:t>
      </w:r>
      <w:r w:rsidR="0066631A" w:rsidRPr="0066631A">
        <w:t xml:space="preserve"> a poskytnout</w:t>
      </w:r>
      <w:r w:rsidR="009C0F1F">
        <w:t xml:space="preserve"> tak </w:t>
      </w:r>
      <w:r w:rsidR="0066631A" w:rsidRPr="0066631A">
        <w:t>užitečné poznatky</w:t>
      </w:r>
      <w:r w:rsidR="00D24DBE">
        <w:t xml:space="preserve"> </w:t>
      </w:r>
      <w:r w:rsidR="008B23F2">
        <w:t>o této disciplíně.</w:t>
      </w:r>
      <w:r w:rsidR="00DE2542">
        <w:t xml:space="preserve"> Z</w:t>
      </w:r>
      <w:r w:rsidR="00DE2542" w:rsidRPr="006157D9">
        <w:t xml:space="preserve">ajímavost práce spočívá i v tom, že je sport poměrně mladý a není zdaleka tak prozkoumaný jako </w:t>
      </w:r>
      <w:r w:rsidR="004A4BB9">
        <w:t xml:space="preserve">některé </w:t>
      </w:r>
      <w:r w:rsidR="00C8711D">
        <w:t xml:space="preserve">starší </w:t>
      </w:r>
      <w:r w:rsidR="004A4BB9">
        <w:t>a sledovanější sporty</w:t>
      </w:r>
      <w:r w:rsidR="00DE2542" w:rsidRPr="006157D9">
        <w:t>.</w:t>
      </w:r>
    </w:p>
    <w:p w14:paraId="003A413E" w14:textId="27494368" w:rsidR="002825AC" w:rsidRPr="006157D9" w:rsidRDefault="006D79A5" w:rsidP="00716BD6">
      <w:r>
        <w:t>Práce je rozdělena do pěti částí</w:t>
      </w:r>
      <w:r w:rsidR="0050745D">
        <w:t>,</w:t>
      </w:r>
      <w:r>
        <w:t xml:space="preserve"> z nichž první se zaměřuje na </w:t>
      </w:r>
      <w:r w:rsidR="00C86CB9">
        <w:t>pochopení problematiky sportu</w:t>
      </w:r>
      <w:r w:rsidR="0050745D">
        <w:t xml:space="preserve"> a způsobů </w:t>
      </w:r>
      <w:r w:rsidR="00F66717">
        <w:t>predikce výsledků</w:t>
      </w:r>
      <w:r w:rsidR="0050745D">
        <w:t xml:space="preserve">. V této části práce si také představíme různé statistické modely a </w:t>
      </w:r>
      <w:r w:rsidR="007D3EEF">
        <w:t xml:space="preserve">nástroje pro práci s daty. Další část </w:t>
      </w:r>
      <w:r w:rsidR="00DE1FEC">
        <w:t xml:space="preserve">se </w:t>
      </w:r>
      <w:r w:rsidR="005A424C">
        <w:t xml:space="preserve">bude </w:t>
      </w:r>
      <w:r w:rsidR="00DE1FEC">
        <w:t>věn</w:t>
      </w:r>
      <w:r w:rsidR="005A424C">
        <w:t>ovat vstupním datům, jejich</w:t>
      </w:r>
      <w:r w:rsidR="00A36636">
        <w:t xml:space="preserve"> získáním</w:t>
      </w:r>
      <w:r w:rsidR="005A424C">
        <w:t xml:space="preserve"> pomocí metod web scrapingu, </w:t>
      </w:r>
      <w:r w:rsidR="00263B66">
        <w:t xml:space="preserve">zpracováním, </w:t>
      </w:r>
      <w:r w:rsidR="005A424C">
        <w:t>čištěním</w:t>
      </w:r>
      <w:r w:rsidR="00263B66">
        <w:t xml:space="preserve"> a </w:t>
      </w:r>
      <w:r w:rsidR="00E958A6">
        <w:t>představením</w:t>
      </w:r>
      <w:r w:rsidR="005A424C">
        <w:t xml:space="preserve"> </w:t>
      </w:r>
      <w:r w:rsidR="00A36636">
        <w:t>vytvořeného</w:t>
      </w:r>
      <w:r w:rsidR="00E958A6">
        <w:t xml:space="preserve"> datasetu.</w:t>
      </w:r>
      <w:r w:rsidR="00A36636">
        <w:t xml:space="preserve"> </w:t>
      </w:r>
      <w:r w:rsidR="00A6184F">
        <w:t xml:space="preserve">Poté bude provedena </w:t>
      </w:r>
      <w:r w:rsidR="00DD179E">
        <w:t xml:space="preserve">analýza klíčových proměnných ovlivňujících výsledky </w:t>
      </w:r>
      <w:r w:rsidR="005033E9">
        <w:t xml:space="preserve">a způsoby ukončení </w:t>
      </w:r>
      <w:r w:rsidR="00124C42">
        <w:t xml:space="preserve">zápasů, včetně fyzických charakteristik zápasníků, </w:t>
      </w:r>
      <w:r w:rsidR="00D91F95">
        <w:t>jejich předešlých výsledků a dalších externích faktorů.</w:t>
      </w:r>
      <w:r w:rsidR="002C4404">
        <w:t xml:space="preserve"> Na základě této</w:t>
      </w:r>
      <w:r w:rsidR="00C722DA">
        <w:t xml:space="preserve"> analýzy bud</w:t>
      </w:r>
      <w:r w:rsidR="00D83068">
        <w:t>ou implementovány modely</w:t>
      </w:r>
      <w:r w:rsidR="00336822">
        <w:t xml:space="preserve"> strojového učení a Elo model</w:t>
      </w:r>
      <w:r w:rsidR="00D83068">
        <w:t xml:space="preserve"> </w:t>
      </w:r>
      <w:r w:rsidR="001F1753">
        <w:t>pro p</w:t>
      </w:r>
      <w:r w:rsidR="00676E80">
        <w:t>r</w:t>
      </w:r>
      <w:r w:rsidR="001F1753">
        <w:t>ed</w:t>
      </w:r>
      <w:r w:rsidR="00676E80">
        <w:t>ikci</w:t>
      </w:r>
      <w:r w:rsidR="001F1753">
        <w:t xml:space="preserve"> výsledků a způsobů </w:t>
      </w:r>
      <w:r w:rsidR="001926D4">
        <w:t>ukončení zápasů.</w:t>
      </w:r>
      <w:r w:rsidR="00D83068">
        <w:t xml:space="preserve"> </w:t>
      </w:r>
      <w:r w:rsidR="006B0A2C">
        <w:t xml:space="preserve">V závěrečné části provedeme </w:t>
      </w:r>
      <w:r w:rsidR="0045682F">
        <w:t>vyhodnocení a porovnání výsledků modelů</w:t>
      </w:r>
      <w:r w:rsidR="0006477C">
        <w:t>.</w:t>
      </w:r>
    </w:p>
    <w:p w14:paraId="759FCD41" w14:textId="785C7A8C" w:rsidR="00763A70" w:rsidRPr="006157D9" w:rsidRDefault="00A00B23" w:rsidP="00716BD6">
      <w:r>
        <w:t>Autor</w:t>
      </w:r>
      <w:r w:rsidR="00DC6B26">
        <w:t xml:space="preserve"> </w:t>
      </w:r>
      <w:r>
        <w:t xml:space="preserve">se od roku 2022 živí </w:t>
      </w:r>
      <w:r w:rsidR="00B32DC8">
        <w:t xml:space="preserve">profesionálním sázením na </w:t>
      </w:r>
      <w:r w:rsidR="00D03698">
        <w:t>zápasy smíšených bojových umění</w:t>
      </w:r>
      <w:r w:rsidR="00B32DC8">
        <w:t xml:space="preserve"> a v budoucnosti </w:t>
      </w:r>
      <w:r w:rsidR="00DC6B26">
        <w:t xml:space="preserve">by se chtěl věnovat právě práci s daty a </w:t>
      </w:r>
      <w:r w:rsidR="00492AE8">
        <w:t xml:space="preserve">tvorbě prediktivních modelů, </w:t>
      </w:r>
      <w:r w:rsidR="00345CBC">
        <w:t>téma</w:t>
      </w:r>
      <w:r w:rsidR="00C95B9A">
        <w:t xml:space="preserve"> je tak </w:t>
      </w:r>
      <w:r w:rsidR="00345CBC">
        <w:t>ideální kombinací těchto dvou činností.</w:t>
      </w:r>
      <w:r w:rsidR="000C4F30">
        <w:t xml:space="preserve"> Práce </w:t>
      </w:r>
      <w:r w:rsidR="006F2643">
        <w:t>by měla</w:t>
      </w:r>
      <w:r w:rsidR="000C4F30" w:rsidRPr="006157D9">
        <w:t xml:space="preserve"> poskyt</w:t>
      </w:r>
      <w:r w:rsidR="006F2643">
        <w:t>nout</w:t>
      </w:r>
      <w:r w:rsidR="000C4F30" w:rsidRPr="006157D9">
        <w:t xml:space="preserve"> hlubší vhled do </w:t>
      </w:r>
      <w:r w:rsidR="006F2643">
        <w:t xml:space="preserve">zápasů </w:t>
      </w:r>
      <w:r w:rsidR="000C4F30">
        <w:t xml:space="preserve">smíšených bojových umění </w:t>
      </w:r>
      <w:r w:rsidR="000C4F30" w:rsidRPr="006157D9">
        <w:t>a v praxi by mohl</w:t>
      </w:r>
      <w:r w:rsidR="00E542DE">
        <w:t xml:space="preserve">a </w:t>
      </w:r>
      <w:r w:rsidR="000C4F30" w:rsidRPr="006157D9">
        <w:t>pomáhat například při tvorbě kurzových nabídek sázkových kanceláří</w:t>
      </w:r>
      <w:r w:rsidR="000C4F30">
        <w:t xml:space="preserve"> nebo identifikaci výhodných příležitostí</w:t>
      </w:r>
      <w:r w:rsidR="000C4F30" w:rsidRPr="006157D9">
        <w:t>.</w:t>
      </w:r>
    </w:p>
    <w:p w14:paraId="09A00DB7" w14:textId="114D10BB" w:rsidR="004E2530" w:rsidRPr="006157D9" w:rsidRDefault="00460A3E" w:rsidP="00E6723E">
      <w:pPr>
        <w:pStyle w:val="Nadpis1"/>
      </w:pPr>
      <w:bookmarkStart w:id="1" w:name="_Ref164717059"/>
      <w:bookmarkStart w:id="2" w:name="_Toc164865951"/>
      <w:r w:rsidRPr="006157D9">
        <w:lastRenderedPageBreak/>
        <w:t>Smíšená bojová umění</w:t>
      </w:r>
      <w:r w:rsidR="0026019F" w:rsidRPr="006157D9">
        <w:t xml:space="preserve"> a predikce výsledků</w:t>
      </w:r>
      <w:bookmarkEnd w:id="1"/>
      <w:bookmarkEnd w:id="2"/>
    </w:p>
    <w:p w14:paraId="2DB1AA17" w14:textId="1C128F9F" w:rsidR="002A70B9" w:rsidRPr="006157D9" w:rsidRDefault="0026509E" w:rsidP="006219DF">
      <w:r w:rsidRPr="006157D9">
        <w:t xml:space="preserve">Smíšená bojová umění </w:t>
      </w:r>
      <w:r w:rsidR="004C70B0" w:rsidRPr="006157D9">
        <w:t>neboli MMA (z anglického Mixed Martial Arts), je</w:t>
      </w:r>
      <w:r w:rsidR="00033132" w:rsidRPr="006157D9">
        <w:t xml:space="preserve"> </w:t>
      </w:r>
      <w:r w:rsidR="00C123BB" w:rsidRPr="006157D9">
        <w:t>plno kontaktní</w:t>
      </w:r>
      <w:r w:rsidR="000F3EBD" w:rsidRPr="006157D9">
        <w:t xml:space="preserve"> bojový sport </w:t>
      </w:r>
      <w:r w:rsidR="00B11346" w:rsidRPr="006157D9">
        <w:t>kombinující</w:t>
      </w:r>
      <w:r w:rsidR="00C123BB" w:rsidRPr="006157D9">
        <w:t xml:space="preserve"> </w:t>
      </w:r>
      <w:r w:rsidR="00DE791D" w:rsidRPr="006157D9">
        <w:t>techniky</w:t>
      </w:r>
      <w:r w:rsidR="00F26D18" w:rsidRPr="006157D9">
        <w:t xml:space="preserve"> </w:t>
      </w:r>
      <w:r w:rsidR="00DE791D" w:rsidRPr="006157D9">
        <w:t>boxu,</w:t>
      </w:r>
      <w:r w:rsidR="0032280E" w:rsidRPr="006157D9">
        <w:t xml:space="preserve"> kickboxu,</w:t>
      </w:r>
      <w:r w:rsidR="007000FC" w:rsidRPr="006157D9">
        <w:t xml:space="preserve"> brazilského</w:t>
      </w:r>
      <w:r w:rsidR="00DE791D" w:rsidRPr="006157D9">
        <w:t xml:space="preserve"> jiu-jitsu, zápasu, </w:t>
      </w:r>
      <w:r w:rsidR="0023480C" w:rsidRPr="006157D9">
        <w:t>juda, thajského boxu a jiných disciplín</w:t>
      </w:r>
      <w:r w:rsidR="00F26D18" w:rsidRPr="006157D9">
        <w:t xml:space="preserve"> </w:t>
      </w:r>
      <w:r w:rsidR="004F3AB3" w:rsidRPr="006157D9">
        <w:t>(Brit</w:t>
      </w:r>
      <w:r w:rsidR="00A0006B" w:rsidRPr="006157D9">
        <w:t>annica, 2024</w:t>
      </w:r>
      <w:r w:rsidR="004F3AB3" w:rsidRPr="006157D9">
        <w:t xml:space="preserve">) </w:t>
      </w:r>
      <w:r w:rsidR="00F26D18" w:rsidRPr="006157D9">
        <w:t>zahrnující</w:t>
      </w:r>
      <w:r w:rsidR="00F22BBE" w:rsidRPr="006157D9">
        <w:t xml:space="preserve"> údery, kopy, </w:t>
      </w:r>
      <w:r w:rsidR="008154C3" w:rsidRPr="006157D9">
        <w:t>strhy a další techniky boje na zemi.</w:t>
      </w:r>
      <w:r w:rsidR="00480539" w:rsidRPr="006157D9">
        <w:t xml:space="preserve"> </w:t>
      </w:r>
      <w:r w:rsidR="00B400F7" w:rsidRPr="006157D9">
        <w:t>Zápasy se konají v kleci ze sloupků a pletiva, aby se zabránilo případnému vypadnutí a zranění zápasníků.</w:t>
      </w:r>
    </w:p>
    <w:p w14:paraId="71802825" w14:textId="4D2B063F" w:rsidR="00102F5D" w:rsidRPr="006157D9" w:rsidRDefault="00102F5D" w:rsidP="00102F5D">
      <w:pPr>
        <w:pStyle w:val="Nadpis2"/>
      </w:pPr>
      <w:bookmarkStart w:id="3" w:name="_Ref162539088"/>
      <w:bookmarkStart w:id="4" w:name="_Ref162539112"/>
      <w:bookmarkStart w:id="5" w:name="_Ref162539116"/>
      <w:bookmarkStart w:id="6" w:name="_Ref162539125"/>
      <w:bookmarkStart w:id="7" w:name="_Toc164865952"/>
      <w:r w:rsidRPr="006157D9">
        <w:t>Historie MMA</w:t>
      </w:r>
      <w:bookmarkEnd w:id="3"/>
      <w:bookmarkEnd w:id="4"/>
      <w:bookmarkEnd w:id="5"/>
      <w:bookmarkEnd w:id="6"/>
      <w:bookmarkEnd w:id="7"/>
      <w:r w:rsidRPr="006157D9">
        <w:t xml:space="preserve"> </w:t>
      </w:r>
    </w:p>
    <w:p w14:paraId="5AE7F169" w14:textId="77777777" w:rsidR="009B30A0" w:rsidRPr="006157D9" w:rsidRDefault="007174B0" w:rsidP="00A20729">
      <w:r w:rsidRPr="006157D9">
        <w:t xml:space="preserve">Smíšená bojová umění mají svůj původ </w:t>
      </w:r>
      <w:r w:rsidR="007613AE" w:rsidRPr="006157D9">
        <w:t>už v roce 648 př</w:t>
      </w:r>
      <w:r w:rsidR="00AF0424" w:rsidRPr="006157D9">
        <w:t>. n. l.</w:t>
      </w:r>
      <w:r w:rsidR="005A7F79" w:rsidRPr="006157D9">
        <w:t>, kdy se ve</w:t>
      </w:r>
      <w:r w:rsidR="00E968E6" w:rsidRPr="006157D9">
        <w:t xml:space="preserve"> starověk</w:t>
      </w:r>
      <w:r w:rsidR="002B4422" w:rsidRPr="006157D9">
        <w:t>ých olympijských hrách</w:t>
      </w:r>
      <w:r w:rsidR="005A7F79" w:rsidRPr="006157D9">
        <w:t xml:space="preserve"> objevil pankr</w:t>
      </w:r>
      <w:r w:rsidR="00EF08D8" w:rsidRPr="006157D9">
        <w:t>a</w:t>
      </w:r>
      <w:r w:rsidR="005A7F79" w:rsidRPr="006157D9">
        <w:t>tion</w:t>
      </w:r>
      <w:r w:rsidR="00E0585B" w:rsidRPr="006157D9">
        <w:t xml:space="preserve"> (Britannica, 2024). </w:t>
      </w:r>
      <w:r w:rsidR="00344409" w:rsidRPr="006157D9">
        <w:t xml:space="preserve">Tohle bojové umění kombinovalo </w:t>
      </w:r>
      <w:r w:rsidR="00544C39" w:rsidRPr="006157D9">
        <w:t>zápas, box a pouliční</w:t>
      </w:r>
      <w:r w:rsidR="00D22E3C" w:rsidRPr="006157D9">
        <w:t xml:space="preserve"> boj</w:t>
      </w:r>
      <w:r w:rsidR="00544C39" w:rsidRPr="006157D9">
        <w:t>.</w:t>
      </w:r>
      <w:r w:rsidR="00D22E3C" w:rsidRPr="006157D9">
        <w:t xml:space="preserve"> Zakázáno bylo pouze dloubání očí a </w:t>
      </w:r>
      <w:r w:rsidR="00EC5D5D" w:rsidRPr="006157D9">
        <w:t xml:space="preserve">kousání. </w:t>
      </w:r>
      <w:r w:rsidR="00B908D7" w:rsidRPr="006157D9">
        <w:t>Zápas končil, když jeden z bojovníků uznal porážku nebo upadl do bezvědomí. V některých případech zá</w:t>
      </w:r>
      <w:r w:rsidR="00E555CF" w:rsidRPr="006157D9">
        <w:t>pasníci</w:t>
      </w:r>
      <w:r w:rsidR="00B908D7" w:rsidRPr="006157D9">
        <w:t xml:space="preserve"> během zápasu zemřeli</w:t>
      </w:r>
      <w:r w:rsidR="00E555CF" w:rsidRPr="006157D9">
        <w:t>, nejčastěji v důsledku udušení</w:t>
      </w:r>
      <w:r w:rsidR="004C3F91" w:rsidRPr="006157D9">
        <w:t xml:space="preserve"> </w:t>
      </w:r>
      <w:r w:rsidR="00FF4F1E" w:rsidRPr="006157D9">
        <w:t>(Wikipedia,</w:t>
      </w:r>
      <w:r w:rsidR="004C3F91" w:rsidRPr="006157D9">
        <w:t xml:space="preserve"> 2011).</w:t>
      </w:r>
      <w:r w:rsidR="00EF08D8" w:rsidRPr="006157D9">
        <w:t xml:space="preserve"> Pankration byl jednou z nejoblíbenějších disciplín starověkých olympijských her.</w:t>
      </w:r>
      <w:r w:rsidR="009B30A0" w:rsidRPr="006157D9">
        <w:t xml:space="preserve"> </w:t>
      </w:r>
      <w:r w:rsidR="00BF38BA" w:rsidRPr="006157D9">
        <w:t>V roce 393 n. l. císař Theodosius I. zakázal konání olympijských her, což vedlo k</w:t>
      </w:r>
      <w:r w:rsidR="002547D6" w:rsidRPr="006157D9">
        <w:t xml:space="preserve"> poklesu </w:t>
      </w:r>
      <w:r w:rsidR="00DA1AA5" w:rsidRPr="006157D9">
        <w:t>popularity p</w:t>
      </w:r>
      <w:r w:rsidR="00BF38BA" w:rsidRPr="006157D9">
        <w:t xml:space="preserve">ankrationu. </w:t>
      </w:r>
    </w:p>
    <w:p w14:paraId="16E43BE8" w14:textId="18DA3585" w:rsidR="00432AE6" w:rsidRPr="006157D9" w:rsidRDefault="00D12788" w:rsidP="00A20729">
      <w:r w:rsidRPr="006157D9">
        <w:t>Na začátku</w:t>
      </w:r>
      <w:r w:rsidR="0078232D" w:rsidRPr="006157D9">
        <w:t xml:space="preserve"> 20. století se t</w:t>
      </w:r>
      <w:r w:rsidR="00456312" w:rsidRPr="006157D9">
        <w:t>oto bojové umění objevilo znovu v</w:t>
      </w:r>
      <w:r w:rsidR="006D67CA" w:rsidRPr="006157D9">
        <w:t> </w:t>
      </w:r>
      <w:r w:rsidR="00456312" w:rsidRPr="006157D9">
        <w:t>Brazílii</w:t>
      </w:r>
      <w:r w:rsidR="006D67CA" w:rsidRPr="006157D9">
        <w:t xml:space="preserve"> pod názvem „vale tudo“</w:t>
      </w:r>
      <w:r w:rsidR="00F016A0" w:rsidRPr="006157D9">
        <w:rPr>
          <w:rStyle w:val="Znakapoznpodarou"/>
        </w:rPr>
        <w:footnoteReference w:id="2"/>
      </w:r>
      <w:r w:rsidR="00F016A0" w:rsidRPr="006157D9">
        <w:t>.</w:t>
      </w:r>
      <w:r w:rsidR="00F531C3" w:rsidRPr="006157D9">
        <w:t xml:space="preserve"> O jeho popularizaci</w:t>
      </w:r>
      <w:r w:rsidR="00172B7D" w:rsidRPr="006157D9">
        <w:t xml:space="preserve"> se</w:t>
      </w:r>
      <w:r w:rsidR="00F531C3" w:rsidRPr="006157D9">
        <w:t xml:space="preserve"> </w:t>
      </w:r>
      <w:r w:rsidR="00172B7D" w:rsidRPr="006157D9">
        <w:t>velkou mírou</w:t>
      </w:r>
      <w:r w:rsidR="00F531C3" w:rsidRPr="006157D9">
        <w:t xml:space="preserve"> </w:t>
      </w:r>
      <w:r w:rsidR="00172B7D" w:rsidRPr="006157D9">
        <w:t>postarali bratři Carlos a Hélio Gracie</w:t>
      </w:r>
      <w:r w:rsidR="00C46B0D" w:rsidRPr="006157D9">
        <w:t xml:space="preserve"> (Britannica, 2024)</w:t>
      </w:r>
      <w:r w:rsidR="00CA38DA" w:rsidRPr="006157D9">
        <w:t>. Ti</w:t>
      </w:r>
      <w:r w:rsidR="00AA2AC6" w:rsidRPr="006157D9">
        <w:t xml:space="preserve"> se</w:t>
      </w:r>
      <w:r w:rsidR="00BD0D15" w:rsidRPr="006157D9">
        <w:t xml:space="preserve"> </w:t>
      </w:r>
      <w:r w:rsidR="00F91E4D" w:rsidRPr="006157D9">
        <w:t xml:space="preserve">učili </w:t>
      </w:r>
      <w:r w:rsidR="00943DE6" w:rsidRPr="006157D9">
        <w:t xml:space="preserve">judo od </w:t>
      </w:r>
      <w:r w:rsidR="00EF13B0" w:rsidRPr="006157D9">
        <w:t xml:space="preserve">Japonského mistra Mitsuyo Maedy </w:t>
      </w:r>
      <w:r w:rsidR="00CA38DA" w:rsidRPr="006157D9">
        <w:t>a</w:t>
      </w:r>
      <w:r w:rsidR="009B30A0" w:rsidRPr="006157D9">
        <w:t xml:space="preserve"> </w:t>
      </w:r>
      <w:r w:rsidR="005509C8" w:rsidRPr="006157D9">
        <w:t xml:space="preserve">sami </w:t>
      </w:r>
      <w:r w:rsidR="00CA38DA" w:rsidRPr="006157D9">
        <w:t xml:space="preserve">rozvíjeli </w:t>
      </w:r>
      <w:r w:rsidR="005509C8" w:rsidRPr="006157D9">
        <w:t>tento styl se zaměřením na boj na zemi</w:t>
      </w:r>
      <w:r w:rsidR="00CA38DA" w:rsidRPr="006157D9">
        <w:t>.</w:t>
      </w:r>
      <w:r w:rsidR="00AA2AC6" w:rsidRPr="006157D9">
        <w:t xml:space="preserve"> </w:t>
      </w:r>
      <w:r w:rsidR="009B30A0" w:rsidRPr="006157D9">
        <w:t>Později si založili vlastní školu, a aby dokázali, jak je jejich styl efektivní, vyzývali kohokoliv na zápasy bez pravidel, kde bylo vše povoleno.</w:t>
      </w:r>
      <w:r w:rsidR="009C7A7B" w:rsidRPr="006157D9">
        <w:t xml:space="preserve"> </w:t>
      </w:r>
      <w:r w:rsidR="00584F07" w:rsidRPr="006157D9">
        <w:t>Jejich veřejné výzvy se staly populární</w:t>
      </w:r>
      <w:r w:rsidR="00E212D3" w:rsidRPr="006157D9">
        <w:t xml:space="preserve"> a zápasy</w:t>
      </w:r>
      <w:r w:rsidR="00584F07" w:rsidRPr="006157D9">
        <w:t xml:space="preserve"> brzy vyprodával</w:t>
      </w:r>
      <w:r w:rsidR="00E212D3" w:rsidRPr="006157D9">
        <w:t>y</w:t>
      </w:r>
      <w:r w:rsidR="00584F07" w:rsidRPr="006157D9">
        <w:t xml:space="preserve"> </w:t>
      </w:r>
      <w:r w:rsidR="00E212D3" w:rsidRPr="006157D9">
        <w:t>fotbalové stadiony (Britannica, 2024).</w:t>
      </w:r>
    </w:p>
    <w:p w14:paraId="2EF51A08" w14:textId="2F8332D9" w:rsidR="0074181D" w:rsidRPr="006157D9" w:rsidRDefault="005C64FF" w:rsidP="00A20729">
      <w:r w:rsidRPr="006157D9">
        <w:t xml:space="preserve">Do povědomí </w:t>
      </w:r>
      <w:r w:rsidR="00B34FB0" w:rsidRPr="006157D9">
        <w:t xml:space="preserve">širší veřejnosti </w:t>
      </w:r>
      <w:r w:rsidR="00B771A9" w:rsidRPr="006157D9">
        <w:t>v</w:t>
      </w:r>
      <w:r w:rsidR="0007122D" w:rsidRPr="006157D9">
        <w:t> Severní Americe se MMA dostalo v roce 1993, kdy se rodina Gracie</w:t>
      </w:r>
      <w:r w:rsidR="001E5CEB" w:rsidRPr="006157D9">
        <w:t xml:space="preserve">ových rozhodla </w:t>
      </w:r>
      <w:r w:rsidR="002618CD" w:rsidRPr="006157D9">
        <w:t>rozšířit svou značku „brazilské jiu-jitsu“</w:t>
      </w:r>
      <w:r w:rsidR="001E057A" w:rsidRPr="006157D9">
        <w:t xml:space="preserve"> a </w:t>
      </w:r>
      <w:r w:rsidR="00686691" w:rsidRPr="006157D9">
        <w:t xml:space="preserve">podílela se na </w:t>
      </w:r>
      <w:r w:rsidR="005904DE" w:rsidRPr="006157D9">
        <w:t xml:space="preserve">organizaci turnaje </w:t>
      </w:r>
      <w:r w:rsidR="002E280F" w:rsidRPr="006157D9">
        <w:t>„</w:t>
      </w:r>
      <w:r w:rsidR="005904DE" w:rsidRPr="006157D9">
        <w:t>UFC 1</w:t>
      </w:r>
      <w:r w:rsidR="002E280F" w:rsidRPr="006157D9">
        <w:t>“</w:t>
      </w:r>
      <w:r w:rsidR="005904DE" w:rsidRPr="006157D9">
        <w:t>, kde se mělo rozhodnout, který styl zápasení je nejefektivnější</w:t>
      </w:r>
      <w:r w:rsidR="004C06A7" w:rsidRPr="006157D9">
        <w:t xml:space="preserve"> </w:t>
      </w:r>
      <w:r w:rsidR="00432AE6" w:rsidRPr="006157D9">
        <w:t xml:space="preserve">(Britannica, 2024). </w:t>
      </w:r>
      <w:r w:rsidR="00381CB8" w:rsidRPr="006157D9">
        <w:t>Turnaje se zúčastnilo celkem osm zápasníků</w:t>
      </w:r>
      <w:r w:rsidR="000068FF" w:rsidRPr="006157D9">
        <w:t xml:space="preserve">, každý reprezentující jeden z bojových stylů </w:t>
      </w:r>
      <w:r w:rsidR="006114E5" w:rsidRPr="006157D9">
        <w:t>a to</w:t>
      </w:r>
      <w:r w:rsidR="00381CB8" w:rsidRPr="006157D9">
        <w:t xml:space="preserve"> </w:t>
      </w:r>
      <w:r w:rsidR="00FF75EF" w:rsidRPr="006157D9">
        <w:t>box, savate,</w:t>
      </w:r>
      <w:r w:rsidR="000068FF" w:rsidRPr="006157D9">
        <w:t xml:space="preserve"> sumo, kickbox, </w:t>
      </w:r>
      <w:r w:rsidR="009E46E6" w:rsidRPr="006157D9">
        <w:t xml:space="preserve">karate, taekwondo, </w:t>
      </w:r>
      <w:r w:rsidR="003A077B" w:rsidRPr="006157D9">
        <w:t>shootfighting</w:t>
      </w:r>
      <w:r w:rsidR="001A7E19" w:rsidRPr="006157D9">
        <w:rPr>
          <w:rStyle w:val="Znakapoznpodarou"/>
        </w:rPr>
        <w:footnoteReference w:id="3"/>
      </w:r>
      <w:r w:rsidR="003A077B" w:rsidRPr="006157D9">
        <w:t xml:space="preserve"> a</w:t>
      </w:r>
      <w:r w:rsidR="00660E5B" w:rsidRPr="006157D9">
        <w:t xml:space="preserve"> </w:t>
      </w:r>
      <w:r w:rsidR="003A077B" w:rsidRPr="006157D9">
        <w:t xml:space="preserve">brazilské jiu jitsu, které reprezentoval </w:t>
      </w:r>
      <w:r w:rsidR="00660E5B" w:rsidRPr="006157D9">
        <w:t xml:space="preserve">Héliův syn Royce Gracie. </w:t>
      </w:r>
      <w:r w:rsidR="00BE5FB3" w:rsidRPr="006157D9">
        <w:t xml:space="preserve">Ačkoliv byl Royce výrazně menší než všichni ostatní, </w:t>
      </w:r>
      <w:r w:rsidR="00277343" w:rsidRPr="006157D9">
        <w:t xml:space="preserve">zápasy </w:t>
      </w:r>
      <w:r w:rsidR="00432AE6" w:rsidRPr="006157D9">
        <w:t>poměrně jednoduše vyhrál a ihned získal přízeň fanoušků.</w:t>
      </w:r>
      <w:r w:rsidR="00350628" w:rsidRPr="006157D9">
        <w:t xml:space="preserve"> </w:t>
      </w:r>
    </w:p>
    <w:p w14:paraId="76184F23" w14:textId="77777777" w:rsidR="009958BE" w:rsidRPr="006157D9" w:rsidRDefault="009958BE" w:rsidP="00A20729"/>
    <w:p w14:paraId="6D0626CE" w14:textId="3BF758F7" w:rsidR="009F3DF5" w:rsidRPr="006157D9" w:rsidRDefault="00E34EA1" w:rsidP="009F3DF5">
      <w:r w:rsidRPr="006157D9">
        <w:lastRenderedPageBreak/>
        <w:t xml:space="preserve">Organizace </w:t>
      </w:r>
      <w:r w:rsidR="007F53A3" w:rsidRPr="006157D9">
        <w:t xml:space="preserve">„Ultimate Fighting Championship“, </w:t>
      </w:r>
      <w:r w:rsidR="0074181D" w:rsidRPr="006157D9">
        <w:t>která tento turnaj pořádala rychle získávala na popularitě</w:t>
      </w:r>
      <w:r w:rsidR="002448F4" w:rsidRPr="006157D9">
        <w:t xml:space="preserve">. </w:t>
      </w:r>
      <w:r w:rsidR="00B212BA" w:rsidRPr="006157D9">
        <w:t xml:space="preserve">Turnaje sledovalo stále více </w:t>
      </w:r>
      <w:r w:rsidR="00267788" w:rsidRPr="006157D9">
        <w:t xml:space="preserve">lidí, s čímž přišlo i </w:t>
      </w:r>
      <w:r w:rsidR="0039100C" w:rsidRPr="006157D9">
        <w:t>velké množství negativních re</w:t>
      </w:r>
      <w:r w:rsidR="00CC47BC" w:rsidRPr="006157D9">
        <w:t xml:space="preserve">akcí zejména k brutalitě </w:t>
      </w:r>
      <w:r w:rsidR="000B7CE3" w:rsidRPr="006157D9">
        <w:t>sportu a absenci</w:t>
      </w:r>
      <w:r w:rsidR="000E135C" w:rsidRPr="006157D9">
        <w:t xml:space="preserve"> dostatečných</w:t>
      </w:r>
      <w:r w:rsidR="000B7CE3" w:rsidRPr="006157D9">
        <w:t xml:space="preserve"> pravidel.</w:t>
      </w:r>
      <w:r w:rsidR="00770A1F" w:rsidRPr="006157D9">
        <w:t xml:space="preserve"> </w:t>
      </w:r>
      <w:r w:rsidR="00D57623" w:rsidRPr="006157D9">
        <w:t xml:space="preserve">V této době </w:t>
      </w:r>
      <w:r w:rsidR="009B67C8" w:rsidRPr="006157D9">
        <w:t>zápasy připomínaly pouliční rvačky</w:t>
      </w:r>
      <w:r w:rsidR="009C4333" w:rsidRPr="006157D9">
        <w:t xml:space="preserve"> a </w:t>
      </w:r>
      <w:r w:rsidR="00D756DA" w:rsidRPr="006157D9">
        <w:t>sport</w:t>
      </w:r>
      <w:r w:rsidR="009C4333" w:rsidRPr="006157D9">
        <w:t xml:space="preserve"> neměl dobrou pověst</w:t>
      </w:r>
      <w:r w:rsidR="000B0B58" w:rsidRPr="006157D9">
        <w:t>.</w:t>
      </w:r>
      <w:r w:rsidR="009C4333" w:rsidRPr="006157D9">
        <w:t xml:space="preserve"> </w:t>
      </w:r>
      <w:r w:rsidR="000E135C" w:rsidRPr="006157D9">
        <w:t xml:space="preserve">Nové vedení </w:t>
      </w:r>
      <w:r w:rsidR="00770A1F" w:rsidRPr="006157D9">
        <w:t>„UFC“ v roce 2001 vytvořilo pravidla</w:t>
      </w:r>
      <w:r w:rsidR="007B577C" w:rsidRPr="006157D9">
        <w:t xml:space="preserve">, která měla </w:t>
      </w:r>
      <w:r w:rsidR="00910F7D" w:rsidRPr="006157D9">
        <w:t xml:space="preserve">učinit sport bezpečnější. Byly přidány váhové kategorie, </w:t>
      </w:r>
      <w:r w:rsidR="00B60A30" w:rsidRPr="006157D9">
        <w:t>kola, časové limity</w:t>
      </w:r>
      <w:r w:rsidR="009B67C8" w:rsidRPr="006157D9">
        <w:t xml:space="preserve"> a </w:t>
      </w:r>
      <w:r w:rsidR="0000302A" w:rsidRPr="006157D9">
        <w:t>rozšířil se seznam zakázaných technik</w:t>
      </w:r>
      <w:r w:rsidR="001A7E19" w:rsidRPr="006157D9">
        <w:t xml:space="preserve"> (Britannica, 2024)</w:t>
      </w:r>
      <w:r w:rsidR="0000302A" w:rsidRPr="006157D9">
        <w:t>.</w:t>
      </w:r>
    </w:p>
    <w:p w14:paraId="0A9B64C1" w14:textId="0C0BAFE0" w:rsidR="005C49DD" w:rsidRPr="006157D9" w:rsidRDefault="005C49DD" w:rsidP="009F3DF5">
      <w:r w:rsidRPr="006157D9">
        <w:t xml:space="preserve">V současnosti je MMA jedním z nejpopulárnějších sportů po celém světě a turnaje nejznámější organizace „UFC“ si kupují miliony lidí. </w:t>
      </w:r>
    </w:p>
    <w:p w14:paraId="68238A55" w14:textId="56ACCF84" w:rsidR="00974B5A" w:rsidRPr="006157D9" w:rsidRDefault="00E60DDB" w:rsidP="00974B5A">
      <w:pPr>
        <w:pStyle w:val="Nadpis2"/>
      </w:pPr>
      <w:bookmarkStart w:id="8" w:name="_Toc164865953"/>
      <w:r w:rsidRPr="006157D9">
        <w:t>Pravidla MMA</w:t>
      </w:r>
      <w:bookmarkEnd w:id="8"/>
    </w:p>
    <w:p w14:paraId="2DFBACE0" w14:textId="701A1737" w:rsidR="0060629A" w:rsidRPr="006157D9" w:rsidRDefault="00AA695D" w:rsidP="006F1CBB">
      <w:r w:rsidRPr="006157D9">
        <w:t>Regulační</w:t>
      </w:r>
      <w:r w:rsidR="00626C4F" w:rsidRPr="006157D9">
        <w:t xml:space="preserve"> orgány ve Spojených státech </w:t>
      </w:r>
      <w:r w:rsidRPr="006157D9">
        <w:t xml:space="preserve">v roce 2009 přijaly </w:t>
      </w:r>
      <w:r w:rsidR="002E7AAF" w:rsidRPr="006157D9">
        <w:t>soubor pravidel známý jako „Unified rules of MMA“</w:t>
      </w:r>
      <w:r w:rsidR="003230F6" w:rsidRPr="006157D9">
        <w:t xml:space="preserve">, který </w:t>
      </w:r>
      <w:r w:rsidR="004E00ED" w:rsidRPr="006157D9">
        <w:t xml:space="preserve">brzy přijaly organizace po celém světě a sjednotily tak </w:t>
      </w:r>
      <w:r w:rsidR="00244183" w:rsidRPr="006157D9">
        <w:t>pravidla sportu i mimo USA</w:t>
      </w:r>
      <w:r w:rsidR="000028C0" w:rsidRPr="006157D9">
        <w:t xml:space="preserve"> (Britannica, 2024)</w:t>
      </w:r>
      <w:r w:rsidR="00244183" w:rsidRPr="006157D9">
        <w:t>.</w:t>
      </w:r>
      <w:r w:rsidR="003230F6" w:rsidRPr="006157D9">
        <w:t xml:space="preserve"> </w:t>
      </w:r>
      <w:r w:rsidR="00626C4F" w:rsidRPr="006157D9">
        <w:t xml:space="preserve"> </w:t>
      </w:r>
      <w:r w:rsidR="00002832" w:rsidRPr="006157D9">
        <w:t>Tento standard</w:t>
      </w:r>
      <w:r w:rsidR="004569BA" w:rsidRPr="006157D9">
        <w:t xml:space="preserve"> vychází z pravidel vytvořených organizací „UFC“ v roce 2001.</w:t>
      </w:r>
      <w:r w:rsidR="003C4CD5" w:rsidRPr="006157D9">
        <w:t xml:space="preserve"> </w:t>
      </w:r>
    </w:p>
    <w:p w14:paraId="1E7CFD64" w14:textId="710ED45B" w:rsidR="00750394" w:rsidRPr="006157D9" w:rsidRDefault="000028C0" w:rsidP="0026019F">
      <w:r w:rsidRPr="006157D9">
        <w:t>Podle těchto pravidel</w:t>
      </w:r>
      <w:r w:rsidR="00903C01" w:rsidRPr="006157D9">
        <w:t xml:space="preserve"> bojují zápasníci v</w:t>
      </w:r>
      <w:r w:rsidR="004462E2" w:rsidRPr="006157D9">
        <w:t>e speciálních</w:t>
      </w:r>
      <w:r w:rsidR="00903C01" w:rsidRPr="006157D9">
        <w:t> rukavicích, s odhalenými prsty</w:t>
      </w:r>
      <w:r w:rsidR="004462E2" w:rsidRPr="006157D9">
        <w:t xml:space="preserve">, bez bot a </w:t>
      </w:r>
      <w:r w:rsidR="001C32F6" w:rsidRPr="006157D9">
        <w:t>chráničem na zuby.</w:t>
      </w:r>
      <w:r w:rsidR="005709FA" w:rsidRPr="006157D9">
        <w:t xml:space="preserve"> Utkání </w:t>
      </w:r>
      <w:r w:rsidR="00AA419A" w:rsidRPr="006157D9">
        <w:t>je</w:t>
      </w:r>
      <w:r w:rsidR="005709FA" w:rsidRPr="006157D9">
        <w:t xml:space="preserve"> ve většině případů </w:t>
      </w:r>
      <w:r w:rsidR="00AA419A" w:rsidRPr="006157D9">
        <w:t xml:space="preserve">vypsáno na </w:t>
      </w:r>
      <w:r w:rsidR="005709FA" w:rsidRPr="006157D9">
        <w:t>tři kola po pěti minutách s minutovými pauzami mezi koly. U titulových, či hlavních zápasů je to pět kol</w:t>
      </w:r>
      <w:r w:rsidR="00AA419A" w:rsidRPr="006157D9">
        <w:t xml:space="preserve"> po pěti minutách</w:t>
      </w:r>
      <w:r w:rsidR="005709FA" w:rsidRPr="006157D9">
        <w:t>.</w:t>
      </w:r>
      <w:r w:rsidR="007077FF" w:rsidRPr="006157D9">
        <w:t xml:space="preserve"> </w:t>
      </w:r>
      <w:r w:rsidR="007906A1" w:rsidRPr="006157D9">
        <w:t xml:space="preserve">Každé kolo hodnotí </w:t>
      </w:r>
      <w:r w:rsidR="002317C3" w:rsidRPr="006157D9">
        <w:t>3 rozhodčí na základě pevně daných kritérií samostatně</w:t>
      </w:r>
      <w:r w:rsidR="00B96371" w:rsidRPr="006157D9">
        <w:t xml:space="preserve">, na konci zápasu sečte každý zvlášť své body a </w:t>
      </w:r>
      <w:r w:rsidR="00AC0833" w:rsidRPr="006157D9">
        <w:t>po porovnání bodů s dalšími dvěma rozhodčími</w:t>
      </w:r>
      <w:r w:rsidR="006F62B7" w:rsidRPr="006157D9">
        <w:t xml:space="preserve"> se určí vítěz.</w:t>
      </w:r>
      <w:r w:rsidR="00CA4999" w:rsidRPr="006157D9">
        <w:t xml:space="preserve"> Mezi kritéria</w:t>
      </w:r>
      <w:r w:rsidR="0018047D" w:rsidRPr="006157D9">
        <w:t>, která se hodnotí</w:t>
      </w:r>
      <w:r w:rsidR="0087749D" w:rsidRPr="006157D9">
        <w:t>,</w:t>
      </w:r>
      <w:r w:rsidR="0018047D" w:rsidRPr="006157D9">
        <w:t xml:space="preserve"> patří </w:t>
      </w:r>
      <w:r w:rsidR="000D7E8B" w:rsidRPr="006157D9">
        <w:t xml:space="preserve">v tomto pořadí </w:t>
      </w:r>
      <w:r w:rsidR="0056207F" w:rsidRPr="006157D9">
        <w:t>od nejdůležitějšího po nejméně důležit</w:t>
      </w:r>
      <w:r w:rsidR="002A70B9" w:rsidRPr="006157D9">
        <w:t>é:</w:t>
      </w:r>
      <w:r w:rsidR="000D7E8B" w:rsidRPr="006157D9">
        <w:t xml:space="preserve"> efektivní </w:t>
      </w:r>
      <w:r w:rsidR="00CC0749" w:rsidRPr="006157D9">
        <w:t>údery</w:t>
      </w:r>
      <w:r w:rsidR="00092B66" w:rsidRPr="006157D9">
        <w:t xml:space="preserve"> a práce na zemi, efektivní agre</w:t>
      </w:r>
      <w:r w:rsidR="0012226D" w:rsidRPr="006157D9">
        <w:t>sivita</w:t>
      </w:r>
      <w:r w:rsidR="002A70B9" w:rsidRPr="006157D9">
        <w:t xml:space="preserve">, </w:t>
      </w:r>
      <w:r w:rsidR="0012226D" w:rsidRPr="006157D9">
        <w:t>kontrola zápasu</w:t>
      </w:r>
      <w:r w:rsidR="0087749D" w:rsidRPr="006157D9">
        <w:t xml:space="preserve"> </w:t>
      </w:r>
      <w:r w:rsidR="002141AE" w:rsidRPr="006157D9">
        <w:fldChar w:fldCharType="begin"/>
      </w:r>
      <w:r w:rsidR="006E4314">
        <w:instrText xml:space="preserve"> ADDIN ZOTERO_ITEM CSL_CITATION {"citationID":"xe8DTKYD","properties":{"formattedCitation":"(ASSOCIATION OF BOXING COMMISSIONS AND COMBATIVE SPORTS, b.r.)","plainCitation":"(ASSOCIATION OF BOXING COMMISSIONS AND COMBATIVE SPORTS, b.r.)","dontUpdate":true,"noteIndex":0},"citationItems":[{"id":6,"uris":["http://zotero.org/users/13952984/items/C8DX9IVT"],"itemData":{"id":6,"type":"document","language":"en","publisher":"ASSOCIATION OF BOXING COMMISSIONS AND COMBATIVE SPORTS","title":"Official Unified Rules of MMA","author":[{"literal":"ASSOCIATION OF BOXING COMMISSIONS AND COMBATIVE SPORTS"}],"issued":{"date-parts":[["2022"]]}}}],"schema":"https://github.com/citation-style-language/schema/raw/master/csl-citation.json"} </w:instrText>
      </w:r>
      <w:r w:rsidR="002141AE" w:rsidRPr="006157D9">
        <w:fldChar w:fldCharType="separate"/>
      </w:r>
      <w:r w:rsidR="00395578" w:rsidRPr="006157D9">
        <w:rPr>
          <w:rFonts w:ascii="Georgia" w:hAnsi="Georgia"/>
        </w:rPr>
        <w:t>(ASSOCIATION OF BOXING COMMISSIONS AND COMBATIVE SPORTS,</w:t>
      </w:r>
      <w:r w:rsidR="0098605C" w:rsidRPr="006157D9">
        <w:rPr>
          <w:rFonts w:ascii="Georgia" w:hAnsi="Georgia"/>
        </w:rPr>
        <w:t xml:space="preserve"> 2022</w:t>
      </w:r>
      <w:r w:rsidR="00395578" w:rsidRPr="006157D9">
        <w:rPr>
          <w:rFonts w:ascii="Georgia" w:hAnsi="Georgia"/>
        </w:rPr>
        <w:t>)</w:t>
      </w:r>
      <w:r w:rsidR="002141AE" w:rsidRPr="006157D9">
        <w:fldChar w:fldCharType="end"/>
      </w:r>
      <w:r w:rsidR="0012226D" w:rsidRPr="006157D9">
        <w:t>.</w:t>
      </w:r>
      <w:r w:rsidR="00CE3012" w:rsidRPr="006157D9">
        <w:t xml:space="preserve"> Zápas končí remízou jen v</w:t>
      </w:r>
      <w:r w:rsidR="00F4026D" w:rsidRPr="006157D9">
        <w:t>ýjimečně za velmi specifických podmínek.</w:t>
      </w:r>
    </w:p>
    <w:p w14:paraId="71BA4FC4" w14:textId="701CDDFC" w:rsidR="0026019F" w:rsidRPr="006157D9" w:rsidRDefault="009800BE" w:rsidP="0026019F">
      <w:r w:rsidRPr="006157D9">
        <w:t>Souboj může skončit také předčasně</w:t>
      </w:r>
      <w:r w:rsidR="003A3694" w:rsidRPr="006157D9">
        <w:t xml:space="preserve">, a to v případě, kdy jeden ze zápasníků není schopen dále pokračovat v boji. </w:t>
      </w:r>
      <w:r w:rsidR="000931CC" w:rsidRPr="006157D9">
        <w:t xml:space="preserve">Takový stav </w:t>
      </w:r>
      <w:r w:rsidR="00FC523A" w:rsidRPr="006157D9">
        <w:t>může nasta</w:t>
      </w:r>
      <w:r w:rsidR="00362316" w:rsidRPr="006157D9">
        <w:t>t</w:t>
      </w:r>
      <w:r w:rsidR="00FC523A" w:rsidRPr="006157D9">
        <w:t xml:space="preserve"> v případě „knouckoutu“</w:t>
      </w:r>
      <w:r w:rsidR="007077FF" w:rsidRPr="006157D9">
        <w:rPr>
          <w:rStyle w:val="Znakapoznpodarou"/>
        </w:rPr>
        <w:footnoteReference w:id="4"/>
      </w:r>
      <w:r w:rsidR="00FC523A" w:rsidRPr="006157D9">
        <w:t>, „submise</w:t>
      </w:r>
      <w:r w:rsidR="001C0A2A" w:rsidRPr="006157D9">
        <w:t>“</w:t>
      </w:r>
      <w:r w:rsidR="007077FF" w:rsidRPr="006157D9">
        <w:rPr>
          <w:rStyle w:val="Znakapoznpodarou"/>
        </w:rPr>
        <w:footnoteReference w:id="5"/>
      </w:r>
      <w:r w:rsidR="00FC523A" w:rsidRPr="006157D9">
        <w:t xml:space="preserve"> či například zranění</w:t>
      </w:r>
      <w:r w:rsidR="0061737C" w:rsidRPr="006157D9">
        <w:t>.</w:t>
      </w:r>
    </w:p>
    <w:p w14:paraId="0242378A" w14:textId="1E3505B7" w:rsidR="000B4B67" w:rsidRPr="006157D9" w:rsidRDefault="000B4B67" w:rsidP="0026019F">
      <w:r w:rsidRPr="006157D9">
        <w:t>Navzdory trvajícímu přesvědčení odpůrců sportu o jeho brutalitě, stále více výzkumů ukazuje, že MMA je například bezpečnější než box. Výzkum „Combative Sports Injuries: An Edmonton Retrospective“ říká, že ačkoliv je výskyt zranění u zápasníků MMA větší, často se jedná pouze o pohmožděniny či jiné drobné zranění, zatímco u boxerů je vyšší pravděpodobnost vážných zranění, jako je otřes mozku, ztráta vědomí nebo poranění očí (Kapman, Reid, Phillips, Qin, Gross, 2016).</w:t>
      </w:r>
    </w:p>
    <w:p w14:paraId="27C0171A" w14:textId="6767F27E" w:rsidR="00AE21AD" w:rsidRPr="006157D9" w:rsidRDefault="008D2AC3" w:rsidP="008D2AC3">
      <w:pPr>
        <w:pStyle w:val="Nadpis2"/>
      </w:pPr>
      <w:bookmarkStart w:id="9" w:name="_Toc164865954"/>
      <w:r w:rsidRPr="006157D9">
        <w:lastRenderedPageBreak/>
        <w:t>Predikce výsledků v</w:t>
      </w:r>
      <w:r w:rsidR="002407F6" w:rsidRPr="006157D9">
        <w:t> </w:t>
      </w:r>
      <w:r w:rsidRPr="006157D9">
        <w:t>MMA</w:t>
      </w:r>
      <w:bookmarkEnd w:id="9"/>
    </w:p>
    <w:p w14:paraId="7BE4D76B" w14:textId="0129EE92" w:rsidR="002407F6" w:rsidRPr="006157D9" w:rsidRDefault="002C5D03" w:rsidP="002407F6">
      <w:r w:rsidRPr="006157D9">
        <w:t>V</w:t>
      </w:r>
      <w:r w:rsidR="004E0340" w:rsidRPr="006157D9">
        <w:t> </w:t>
      </w:r>
      <w:r w:rsidRPr="006157D9">
        <w:t>MMA</w:t>
      </w:r>
      <w:r w:rsidR="004E0340" w:rsidRPr="006157D9">
        <w:t xml:space="preserve">, </w:t>
      </w:r>
      <w:r w:rsidR="00D61E73" w:rsidRPr="006157D9">
        <w:t xml:space="preserve">podobně jako v jakémkoliv jiném sportu </w:t>
      </w:r>
      <w:r w:rsidR="004E0340" w:rsidRPr="006157D9">
        <w:t>je schopnost pře</w:t>
      </w:r>
      <w:r w:rsidR="004E0E2A" w:rsidRPr="006157D9">
        <w:t>d</w:t>
      </w:r>
      <w:r w:rsidR="004E0340" w:rsidRPr="006157D9">
        <w:t>pov</w:t>
      </w:r>
      <w:r w:rsidR="004E0E2A" w:rsidRPr="006157D9">
        <w:t>ědět výsledek zápasu velmi hodnotn</w:t>
      </w:r>
      <w:r w:rsidR="00344FF8" w:rsidRPr="006157D9">
        <w:t>á</w:t>
      </w:r>
      <w:r w:rsidR="00D61E73" w:rsidRPr="006157D9">
        <w:t>.</w:t>
      </w:r>
      <w:r w:rsidR="000D2B72" w:rsidRPr="006157D9">
        <w:t xml:space="preserve"> Fanoušci, sázkaři, trenéři i analytici by si jistě přáli</w:t>
      </w:r>
      <w:r w:rsidR="00E4156A" w:rsidRPr="006157D9">
        <w:t xml:space="preserve"> křišťálovou kouli, která by jim řekla, jak bude zápas probíhat a jak dopadne.</w:t>
      </w:r>
      <w:r w:rsidR="005173CD" w:rsidRPr="006157D9">
        <w:t xml:space="preserve"> </w:t>
      </w:r>
      <w:r w:rsidR="00B66937" w:rsidRPr="006157D9">
        <w:t xml:space="preserve">Umět správně předpovědět zápas </w:t>
      </w:r>
      <w:r w:rsidR="007273DB" w:rsidRPr="006157D9">
        <w:t>však není vůbec snadné</w:t>
      </w:r>
      <w:r w:rsidR="00344FF8" w:rsidRPr="006157D9">
        <w:t xml:space="preserve"> a </w:t>
      </w:r>
      <w:r w:rsidR="00A93ACB" w:rsidRPr="006157D9">
        <w:t>je</w:t>
      </w:r>
      <w:r w:rsidR="007C25A4" w:rsidRPr="006157D9">
        <w:t xml:space="preserve"> to</w:t>
      </w:r>
      <w:r w:rsidR="00A93ACB" w:rsidRPr="006157D9">
        <w:t xml:space="preserve"> složitý proces, kter</w:t>
      </w:r>
      <w:r w:rsidR="00194C83" w:rsidRPr="006157D9">
        <w:t>ý vyžaduje zohlednění mnoha faktorů</w:t>
      </w:r>
      <w:r w:rsidR="00C63F65" w:rsidRPr="006157D9">
        <w:t xml:space="preserve"> a na který se dá nahlížet z mnoha úhlů pohledů.</w:t>
      </w:r>
      <w:r w:rsidR="00DE6A91" w:rsidRPr="006157D9">
        <w:t xml:space="preserve"> </w:t>
      </w:r>
    </w:p>
    <w:p w14:paraId="58322B9C" w14:textId="26365FF5" w:rsidR="00E33F9D" w:rsidRPr="006157D9" w:rsidRDefault="00E33F9D" w:rsidP="002407F6">
      <w:r w:rsidRPr="006157D9">
        <w:t>Metody</w:t>
      </w:r>
      <w:r w:rsidR="005A7828" w:rsidRPr="006157D9">
        <w:t xml:space="preserve"> predikce výsledků:</w:t>
      </w:r>
    </w:p>
    <w:p w14:paraId="0F4E29AD" w14:textId="596681BE" w:rsidR="005A7828" w:rsidRPr="006157D9" w:rsidRDefault="005A7828" w:rsidP="005A7828">
      <w:pPr>
        <w:pStyle w:val="Odstavecseseznamem"/>
        <w:numPr>
          <w:ilvl w:val="0"/>
          <w:numId w:val="9"/>
        </w:numPr>
      </w:pPr>
      <w:r w:rsidRPr="006157D9">
        <w:t xml:space="preserve">Analýza </w:t>
      </w:r>
      <w:r w:rsidR="008E75E8" w:rsidRPr="006157D9">
        <w:t>statistik</w:t>
      </w:r>
      <w:r w:rsidRPr="006157D9">
        <w:t>:</w:t>
      </w:r>
      <w:r w:rsidR="008E75E8" w:rsidRPr="006157D9">
        <w:t xml:space="preserve"> Studium předchozích výsledků</w:t>
      </w:r>
      <w:r w:rsidR="00850BA4" w:rsidRPr="006157D9">
        <w:t xml:space="preserve"> zápasníků, </w:t>
      </w:r>
      <w:r w:rsidR="00826886" w:rsidRPr="006157D9">
        <w:t>poč</w:t>
      </w:r>
      <w:r w:rsidR="0093051B" w:rsidRPr="006157D9">
        <w:t>tu</w:t>
      </w:r>
      <w:r w:rsidR="00826886" w:rsidRPr="006157D9">
        <w:t xml:space="preserve"> vítězství a porážek, způsob</w:t>
      </w:r>
      <w:r w:rsidR="0093051B" w:rsidRPr="006157D9">
        <w:t>ů</w:t>
      </w:r>
      <w:r w:rsidR="00826886" w:rsidRPr="006157D9">
        <w:t xml:space="preserve"> vítězství a porážek, poč</w:t>
      </w:r>
      <w:r w:rsidR="0093051B" w:rsidRPr="006157D9">
        <w:t>tu</w:t>
      </w:r>
      <w:r w:rsidR="00826886" w:rsidRPr="006157D9">
        <w:t xml:space="preserve"> úderů</w:t>
      </w:r>
      <w:r w:rsidR="0093051B" w:rsidRPr="006157D9">
        <w:t>, takedownů</w:t>
      </w:r>
      <w:r w:rsidR="006211E9" w:rsidRPr="006157D9">
        <w:rPr>
          <w:rStyle w:val="Znakapoznpodarou"/>
        </w:rPr>
        <w:footnoteReference w:id="6"/>
      </w:r>
      <w:r w:rsidR="0093051B" w:rsidRPr="006157D9">
        <w:t xml:space="preserve"> a podobně</w:t>
      </w:r>
      <w:r w:rsidR="006211E9" w:rsidRPr="006157D9">
        <w:t>.</w:t>
      </w:r>
    </w:p>
    <w:p w14:paraId="7190BB3E" w14:textId="2DE1259A" w:rsidR="00530D7D" w:rsidRPr="006157D9" w:rsidRDefault="0052269E" w:rsidP="005A7828">
      <w:pPr>
        <w:pStyle w:val="Odstavecseseznamem"/>
        <w:numPr>
          <w:ilvl w:val="0"/>
          <w:numId w:val="9"/>
        </w:numPr>
      </w:pPr>
      <w:r w:rsidRPr="006157D9">
        <w:t xml:space="preserve">Fyzické a technické hodnocení: </w:t>
      </w:r>
      <w:r w:rsidR="00884693" w:rsidRPr="006157D9">
        <w:t>Hodnocení fyzické kondice</w:t>
      </w:r>
      <w:r w:rsidR="004921E6" w:rsidRPr="006157D9">
        <w:t>, síly, rychlosti</w:t>
      </w:r>
      <w:r w:rsidR="00884693" w:rsidRPr="006157D9">
        <w:t xml:space="preserve"> a technických schopností</w:t>
      </w:r>
      <w:r w:rsidR="007400CF" w:rsidRPr="006157D9">
        <w:t xml:space="preserve"> zápasníka.</w:t>
      </w:r>
    </w:p>
    <w:p w14:paraId="4550E96D" w14:textId="7560407A" w:rsidR="002135AB" w:rsidRPr="006157D9" w:rsidRDefault="00B97294" w:rsidP="005A7828">
      <w:pPr>
        <w:pStyle w:val="Odstavecseseznamem"/>
        <w:numPr>
          <w:ilvl w:val="0"/>
          <w:numId w:val="9"/>
        </w:numPr>
      </w:pPr>
      <w:r w:rsidRPr="006157D9">
        <w:t xml:space="preserve">Hodnocení taktické připravenosti: Sledování videí, podrobná analýza </w:t>
      </w:r>
      <w:r w:rsidR="0086548D" w:rsidRPr="006157D9">
        <w:t>stylu zápasení</w:t>
      </w:r>
      <w:r w:rsidR="00E32544" w:rsidRPr="006157D9">
        <w:t xml:space="preserve"> v postoji i na zemi</w:t>
      </w:r>
      <w:r w:rsidR="0086548D" w:rsidRPr="006157D9">
        <w:t xml:space="preserve"> a schopnosti d</w:t>
      </w:r>
      <w:r w:rsidR="00BD3556" w:rsidRPr="006157D9">
        <w:t xml:space="preserve">ržet se </w:t>
      </w:r>
      <w:r w:rsidR="002135AB" w:rsidRPr="006157D9">
        <w:t>stanoven</w:t>
      </w:r>
      <w:r w:rsidR="00BD3556" w:rsidRPr="006157D9">
        <w:t>é</w:t>
      </w:r>
      <w:r w:rsidR="002135AB" w:rsidRPr="006157D9">
        <w:t xml:space="preserve"> taktik</w:t>
      </w:r>
      <w:r w:rsidR="00BD3556" w:rsidRPr="006157D9">
        <w:t>y</w:t>
      </w:r>
      <w:r w:rsidR="002135AB" w:rsidRPr="006157D9">
        <w:t xml:space="preserve"> boje.</w:t>
      </w:r>
    </w:p>
    <w:p w14:paraId="23DC4972" w14:textId="25466E12" w:rsidR="007400CF" w:rsidRPr="006157D9" w:rsidRDefault="0086548D" w:rsidP="005A7828">
      <w:pPr>
        <w:pStyle w:val="Odstavecseseznamem"/>
        <w:numPr>
          <w:ilvl w:val="0"/>
          <w:numId w:val="9"/>
        </w:numPr>
      </w:pPr>
      <w:r w:rsidRPr="006157D9">
        <w:t xml:space="preserve"> </w:t>
      </w:r>
      <w:r w:rsidR="00A45B15" w:rsidRPr="006157D9">
        <w:t xml:space="preserve">Zohlednění tréninkových </w:t>
      </w:r>
      <w:r w:rsidR="00521976" w:rsidRPr="006157D9">
        <w:t xml:space="preserve">a psychologických faktorů: </w:t>
      </w:r>
      <w:r w:rsidR="001F702E" w:rsidRPr="006157D9">
        <w:t>Hodnocení aktuální formy</w:t>
      </w:r>
      <w:r w:rsidR="0098741C" w:rsidRPr="006157D9">
        <w:t xml:space="preserve">, motivace, </w:t>
      </w:r>
      <w:r w:rsidR="00CC1F07" w:rsidRPr="006157D9">
        <w:t>tréninkových metod</w:t>
      </w:r>
      <w:r w:rsidR="0003059C" w:rsidRPr="006157D9">
        <w:t xml:space="preserve"> a dalších faktorů, jako j</w:t>
      </w:r>
      <w:r w:rsidR="00B450D5" w:rsidRPr="006157D9">
        <w:t>sou</w:t>
      </w:r>
      <w:r w:rsidR="0003059C" w:rsidRPr="006157D9">
        <w:t xml:space="preserve"> například zranění</w:t>
      </w:r>
      <w:r w:rsidR="00B450D5" w:rsidRPr="006157D9">
        <w:t xml:space="preserve"> či </w:t>
      </w:r>
      <w:r w:rsidR="007665F8" w:rsidRPr="006157D9">
        <w:t>rivalita zápasníků</w:t>
      </w:r>
      <w:r w:rsidR="0003059C" w:rsidRPr="006157D9">
        <w:t>.</w:t>
      </w:r>
    </w:p>
    <w:p w14:paraId="276BA585" w14:textId="37E25AFD" w:rsidR="00B450D5" w:rsidRPr="006157D9" w:rsidRDefault="00775260" w:rsidP="005A7828">
      <w:pPr>
        <w:pStyle w:val="Odstavecseseznamem"/>
        <w:numPr>
          <w:ilvl w:val="0"/>
          <w:numId w:val="9"/>
        </w:numPr>
      </w:pPr>
      <w:r w:rsidRPr="006157D9">
        <w:t xml:space="preserve">Využití </w:t>
      </w:r>
      <w:r w:rsidR="00644BE0" w:rsidRPr="006157D9">
        <w:t>predikcí</w:t>
      </w:r>
      <w:r w:rsidRPr="006157D9">
        <w:t xml:space="preserve"> expertů</w:t>
      </w:r>
      <w:r w:rsidR="00644BE0" w:rsidRPr="006157D9">
        <w:t>:</w:t>
      </w:r>
      <w:r w:rsidR="00BA4689" w:rsidRPr="006157D9">
        <w:t xml:space="preserve"> </w:t>
      </w:r>
      <w:r w:rsidR="00644BE0" w:rsidRPr="006157D9">
        <w:t xml:space="preserve">Sledování prognóz </w:t>
      </w:r>
      <w:r w:rsidR="00D876FB" w:rsidRPr="006157D9">
        <w:t>a připomínek profesionál</w:t>
      </w:r>
      <w:r w:rsidR="00BA4689" w:rsidRPr="006157D9">
        <w:t>ních analytiků, komentátorů a</w:t>
      </w:r>
      <w:r w:rsidR="00D876FB" w:rsidRPr="006157D9">
        <w:t xml:space="preserve"> novinářů.</w:t>
      </w:r>
    </w:p>
    <w:p w14:paraId="5D4C4637" w14:textId="763A7969" w:rsidR="00C247BE" w:rsidRPr="006157D9" w:rsidRDefault="00F10E19" w:rsidP="00C247BE">
      <w:pPr>
        <w:pStyle w:val="Odstavecseseznamem"/>
        <w:numPr>
          <w:ilvl w:val="0"/>
          <w:numId w:val="9"/>
        </w:numPr>
      </w:pPr>
      <w:r w:rsidRPr="006157D9">
        <w:t>Využití statistických modelů</w:t>
      </w:r>
      <w:r w:rsidR="00302814" w:rsidRPr="006157D9">
        <w:t xml:space="preserve">: </w:t>
      </w:r>
      <w:r w:rsidR="00616F46" w:rsidRPr="006157D9">
        <w:t>Statistické modely, jako je například logistická regrese</w:t>
      </w:r>
      <w:r w:rsidR="00896777" w:rsidRPr="006157D9">
        <w:t xml:space="preserve">, </w:t>
      </w:r>
      <w:r w:rsidR="00616F46" w:rsidRPr="006157D9">
        <w:t xml:space="preserve">mohou být </w:t>
      </w:r>
      <w:r w:rsidR="00896777" w:rsidRPr="006157D9">
        <w:t>použity k analýze historických dat</w:t>
      </w:r>
      <w:r w:rsidR="00AC6462" w:rsidRPr="006157D9">
        <w:t xml:space="preserve"> a identifikaci proměnných, které jsou </w:t>
      </w:r>
      <w:r w:rsidR="002329EB" w:rsidRPr="006157D9">
        <w:t>spojeny s</w:t>
      </w:r>
      <w:r w:rsidR="00AE1CBD" w:rsidRPr="006157D9">
        <w:t> určitým vyústěním zápasu.</w:t>
      </w:r>
      <w:r w:rsidR="00ED3075" w:rsidRPr="006157D9">
        <w:t xml:space="preserve"> </w:t>
      </w:r>
    </w:p>
    <w:p w14:paraId="38DF7A66" w14:textId="56A541AE" w:rsidR="001E4B59" w:rsidRPr="006157D9" w:rsidRDefault="007774A8" w:rsidP="001E4B59">
      <w:r w:rsidRPr="006157D9">
        <w:t>Vzhledem k povaze sportu</w:t>
      </w:r>
      <w:r w:rsidR="00A9246A" w:rsidRPr="006157D9">
        <w:t xml:space="preserve"> o úspěchu často</w:t>
      </w:r>
      <w:r w:rsidRPr="006157D9">
        <w:t xml:space="preserve"> </w:t>
      </w:r>
      <w:r w:rsidR="00A9246A" w:rsidRPr="006157D9">
        <w:t>rozhodují ty nejmenší detail</w:t>
      </w:r>
      <w:r w:rsidR="002C55D6" w:rsidRPr="006157D9">
        <w:t>y</w:t>
      </w:r>
      <w:r w:rsidR="00A9246A" w:rsidRPr="006157D9">
        <w:t xml:space="preserve">, které </w:t>
      </w:r>
      <w:r w:rsidR="0062333F">
        <w:t>mohou uniknout i</w:t>
      </w:r>
      <w:r w:rsidR="0068424A" w:rsidRPr="006157D9">
        <w:t xml:space="preserve"> zkušenému analytikovi</w:t>
      </w:r>
      <w:r w:rsidR="0062333F">
        <w:t xml:space="preserve"> a a</w:t>
      </w:r>
      <w:r w:rsidR="0062333F" w:rsidRPr="006157D9">
        <w:t>ni</w:t>
      </w:r>
      <w:r w:rsidR="0062333F">
        <w:t xml:space="preserve"> kombinací všech těchto metod </w:t>
      </w:r>
      <w:r w:rsidR="0062333F" w:rsidRPr="006157D9">
        <w:t xml:space="preserve">nelze zaručit správnost predikce. </w:t>
      </w:r>
      <w:r w:rsidR="002C55D6" w:rsidRPr="006157D9">
        <w:t>Důležit</w:t>
      </w:r>
      <w:r w:rsidR="00DB12E3" w:rsidRPr="006157D9">
        <w:t>é</w:t>
      </w:r>
      <w:r w:rsidR="002C55D6" w:rsidRPr="006157D9">
        <w:t xml:space="preserve"> je dlouhodob</w:t>
      </w:r>
      <w:r w:rsidR="00DB12E3" w:rsidRPr="006157D9">
        <w:t>é</w:t>
      </w:r>
      <w:r w:rsidR="002C55D6" w:rsidRPr="006157D9">
        <w:t xml:space="preserve"> </w:t>
      </w:r>
      <w:r w:rsidR="00F369FA" w:rsidRPr="006157D9">
        <w:t>a soustavn</w:t>
      </w:r>
      <w:r w:rsidR="00DB12E3" w:rsidRPr="006157D9">
        <w:t>é udržení pozitivní</w:t>
      </w:r>
      <w:r w:rsidR="00F369FA" w:rsidRPr="006157D9">
        <w:t xml:space="preserve"> výkonnost</w:t>
      </w:r>
      <w:r w:rsidR="00DB12E3" w:rsidRPr="006157D9">
        <w:t>i</w:t>
      </w:r>
      <w:r w:rsidR="00A801F9" w:rsidRPr="006157D9">
        <w:t>.</w:t>
      </w:r>
    </w:p>
    <w:p w14:paraId="4134FF80" w14:textId="3779BE39" w:rsidR="00D82F7B" w:rsidRPr="006157D9" w:rsidRDefault="00D82F7B" w:rsidP="002407F6">
      <w:r w:rsidRPr="006157D9">
        <w:t>V MMA můžeme předpovídat</w:t>
      </w:r>
      <w:r w:rsidR="003B380A" w:rsidRPr="006157D9">
        <w:t xml:space="preserve"> například vítěze zápasu, způsob ukončení</w:t>
      </w:r>
      <w:r w:rsidR="00A20C10" w:rsidRPr="006157D9">
        <w:t xml:space="preserve"> nebo</w:t>
      </w:r>
      <w:r w:rsidR="00E81E56" w:rsidRPr="006157D9">
        <w:t xml:space="preserve"> </w:t>
      </w:r>
      <w:r w:rsidR="003B63A5" w:rsidRPr="006157D9">
        <w:t>kolo ukončení</w:t>
      </w:r>
      <w:r w:rsidR="00E81E56" w:rsidRPr="006157D9">
        <w:t xml:space="preserve"> a různé kombinace těchto </w:t>
      </w:r>
      <w:r w:rsidR="00E4120A" w:rsidRPr="006157D9">
        <w:t>možností</w:t>
      </w:r>
      <w:r w:rsidR="00E81E56" w:rsidRPr="006157D9">
        <w:t>.</w:t>
      </w:r>
    </w:p>
    <w:p w14:paraId="0A04FBC7" w14:textId="5DA7DACB" w:rsidR="00A801F9" w:rsidRPr="006157D9" w:rsidRDefault="00A801F9" w:rsidP="002407F6">
      <w:r w:rsidRPr="006157D9">
        <w:t>Příklady</w:t>
      </w:r>
      <w:r w:rsidR="000146CA" w:rsidRPr="006157D9">
        <w:t xml:space="preserve"> různých úrovní predikce</w:t>
      </w:r>
      <w:r w:rsidR="00E4120A" w:rsidRPr="006157D9">
        <w:t>:</w:t>
      </w:r>
    </w:p>
    <w:p w14:paraId="1ED4BFED" w14:textId="2CF0E95B" w:rsidR="00E4120A" w:rsidRPr="006157D9" w:rsidRDefault="00E4120A" w:rsidP="00E4120A">
      <w:pPr>
        <w:pStyle w:val="Odstavecseseznamem"/>
        <w:numPr>
          <w:ilvl w:val="0"/>
          <w:numId w:val="10"/>
        </w:numPr>
      </w:pPr>
      <w:r w:rsidRPr="006157D9">
        <w:t>Zápasník „A“ vyhraje.</w:t>
      </w:r>
    </w:p>
    <w:p w14:paraId="478B40B4" w14:textId="5000E06B" w:rsidR="00C1399A" w:rsidRPr="006157D9" w:rsidRDefault="00C1399A" w:rsidP="00E4120A">
      <w:pPr>
        <w:pStyle w:val="Odstavecseseznamem"/>
        <w:numPr>
          <w:ilvl w:val="0"/>
          <w:numId w:val="10"/>
        </w:numPr>
      </w:pPr>
      <w:r w:rsidRPr="006157D9">
        <w:t xml:space="preserve">Zápasník „B“ vyhraje na </w:t>
      </w:r>
      <w:r w:rsidR="00B509AA" w:rsidRPr="006157D9">
        <w:t>body</w:t>
      </w:r>
      <w:r w:rsidRPr="006157D9">
        <w:t>.</w:t>
      </w:r>
    </w:p>
    <w:p w14:paraId="55C62054" w14:textId="15348D67" w:rsidR="00B509AA" w:rsidRDefault="00B509AA" w:rsidP="00E4120A">
      <w:pPr>
        <w:pStyle w:val="Odstavecseseznamem"/>
        <w:numPr>
          <w:ilvl w:val="0"/>
          <w:numId w:val="10"/>
        </w:numPr>
      </w:pPr>
      <w:r w:rsidRPr="006157D9">
        <w:t xml:space="preserve">Zápasník „A“ vyhraje na K.O. </w:t>
      </w:r>
      <w:r w:rsidR="000146CA" w:rsidRPr="006157D9">
        <w:t>ve třetím kole.</w:t>
      </w:r>
      <w:r w:rsidRPr="006157D9">
        <w:t xml:space="preserve"> </w:t>
      </w:r>
    </w:p>
    <w:p w14:paraId="7F824B8F" w14:textId="77777777" w:rsidR="00C247BE" w:rsidRPr="006157D9" w:rsidRDefault="00C247BE" w:rsidP="00C247BE"/>
    <w:p w14:paraId="62B65D7F" w14:textId="77777777" w:rsidR="00B94A02" w:rsidRPr="006157D9" w:rsidRDefault="00B94A02" w:rsidP="00B94A02"/>
    <w:p w14:paraId="68A80B7C" w14:textId="0C1F3719" w:rsidR="001C2E3D" w:rsidRPr="006157D9" w:rsidRDefault="00B94A02" w:rsidP="00627A34">
      <w:pPr>
        <w:pStyle w:val="Nadpis2"/>
      </w:pPr>
      <w:bookmarkStart w:id="10" w:name="_Toc164865955"/>
      <w:r w:rsidRPr="006157D9">
        <w:lastRenderedPageBreak/>
        <w:t xml:space="preserve">Statistické </w:t>
      </w:r>
      <w:r w:rsidR="005B5903" w:rsidRPr="006157D9">
        <w:t xml:space="preserve">prediktivní </w:t>
      </w:r>
      <w:r w:rsidR="00C602AF" w:rsidRPr="006157D9">
        <w:t>modely</w:t>
      </w:r>
      <w:bookmarkEnd w:id="10"/>
    </w:p>
    <w:p w14:paraId="5E1CCEDC" w14:textId="115720AA" w:rsidR="000A289F" w:rsidRPr="006157D9" w:rsidRDefault="006940EE" w:rsidP="009D35F2">
      <w:r w:rsidRPr="006157D9">
        <w:t>Prediktivní modelování je statistický proces používaný k předvídání budoucích událostí nebo výsledků analýzou vzorců v daném souboru vstupních dat. Jedná se o klíčovou součást prediktivní analýzy, což je typ datové analytiky, který využívá aktuální a historická data k předpovídání aktivit, chování a trendů (</w:t>
      </w:r>
      <w:r w:rsidR="00A11AA3" w:rsidRPr="006157D9">
        <w:t>Lawton, Carew, Burns, 2022</w:t>
      </w:r>
      <w:r w:rsidRPr="006157D9">
        <w:t>).</w:t>
      </w:r>
    </w:p>
    <w:p w14:paraId="48CF0E10" w14:textId="61AAF03D" w:rsidR="007D3D40" w:rsidRPr="006157D9" w:rsidRDefault="00A14545" w:rsidP="00A14545">
      <w:pPr>
        <w:pStyle w:val="Nadpis3"/>
      </w:pPr>
      <w:bookmarkStart w:id="11" w:name="_Toc164865956"/>
      <w:r w:rsidRPr="006157D9">
        <w:t>Strojové učení</w:t>
      </w:r>
      <w:bookmarkEnd w:id="11"/>
    </w:p>
    <w:p w14:paraId="27F0CA00" w14:textId="246F9C58" w:rsidR="00A14545" w:rsidRPr="006157D9" w:rsidRDefault="00217DB1" w:rsidP="00A14545">
      <w:r w:rsidRPr="006157D9">
        <w:t xml:space="preserve">V rámci </w:t>
      </w:r>
      <w:r w:rsidR="00BE5D3B" w:rsidRPr="006157D9">
        <w:t>strojového učení existují dva základní přístupy: učení s učitelem a učení bez učitele.</w:t>
      </w:r>
      <w:r w:rsidR="00E744B5" w:rsidRPr="006157D9">
        <w:t xml:space="preserve"> </w:t>
      </w:r>
    </w:p>
    <w:p w14:paraId="2E23CF56" w14:textId="598029BB" w:rsidR="002B7F8C" w:rsidRPr="006157D9" w:rsidRDefault="002B7F8C" w:rsidP="00A14545">
      <w:r w:rsidRPr="006157D9">
        <w:t>Učení s</w:t>
      </w:r>
      <w:r w:rsidR="00960A83" w:rsidRPr="006157D9">
        <w:t> </w:t>
      </w:r>
      <w:r w:rsidRPr="006157D9">
        <w:t>učitelem</w:t>
      </w:r>
      <w:r w:rsidR="00960A83" w:rsidRPr="006157D9">
        <w:t xml:space="preserve"> je přístup, který je definován použitím označených dat</w:t>
      </w:r>
      <w:r w:rsidR="0043389E" w:rsidRPr="006157D9">
        <w:t>asetů</w:t>
      </w:r>
      <w:r w:rsidR="00070131" w:rsidRPr="006157D9">
        <w:t xml:space="preserve">, to znamená, že pro </w:t>
      </w:r>
      <w:r w:rsidR="003421AD" w:rsidRPr="006157D9">
        <w:t xml:space="preserve">vstupní </w:t>
      </w:r>
      <w:r w:rsidR="00070131" w:rsidRPr="006157D9">
        <w:t xml:space="preserve">data je </w:t>
      </w:r>
      <w:r w:rsidR="003421AD" w:rsidRPr="006157D9">
        <w:t>známý</w:t>
      </w:r>
      <w:r w:rsidR="00070131" w:rsidRPr="006157D9">
        <w:t xml:space="preserve"> </w:t>
      </w:r>
      <w:r w:rsidR="003421AD" w:rsidRPr="006157D9">
        <w:t>správný výstup.</w:t>
      </w:r>
      <w:r w:rsidR="0043389E" w:rsidRPr="006157D9">
        <w:t xml:space="preserve"> </w:t>
      </w:r>
      <w:r w:rsidR="007471FA" w:rsidRPr="006157D9">
        <w:t xml:space="preserve">Datasety jsou určeny k trénování </w:t>
      </w:r>
      <w:r w:rsidR="00BE37C0" w:rsidRPr="006157D9">
        <w:t xml:space="preserve">algoritmů, které poté </w:t>
      </w:r>
      <w:r w:rsidR="0016051E" w:rsidRPr="006157D9">
        <w:t>přesně klasifik</w:t>
      </w:r>
      <w:r w:rsidR="00E57F07" w:rsidRPr="006157D9">
        <w:t>ují</w:t>
      </w:r>
      <w:r w:rsidR="0016051E" w:rsidRPr="006157D9">
        <w:t xml:space="preserve"> data nebo správně předpovíd</w:t>
      </w:r>
      <w:r w:rsidR="00E57F07" w:rsidRPr="006157D9">
        <w:t>ají</w:t>
      </w:r>
      <w:r w:rsidR="0016051E" w:rsidRPr="006157D9">
        <w:t xml:space="preserve"> výsledky</w:t>
      </w:r>
      <w:r w:rsidR="00645772" w:rsidRPr="006157D9">
        <w:t xml:space="preserve"> (Delua, 2021)</w:t>
      </w:r>
      <w:r w:rsidR="0016051E" w:rsidRPr="006157D9">
        <w:t>.</w:t>
      </w:r>
      <w:r w:rsidR="00BA5F87" w:rsidRPr="006157D9">
        <w:t xml:space="preserve"> Učení s učitelem lze dále rozdělit na dva </w:t>
      </w:r>
      <w:r w:rsidR="00EB166E" w:rsidRPr="006157D9">
        <w:t>typy problémů:</w:t>
      </w:r>
    </w:p>
    <w:p w14:paraId="1FD13ABE" w14:textId="7AECF1F2" w:rsidR="00EB166E" w:rsidRPr="006157D9" w:rsidRDefault="00EB166E" w:rsidP="00EB166E">
      <w:pPr>
        <w:pStyle w:val="Odstavecseseznamem"/>
        <w:numPr>
          <w:ilvl w:val="0"/>
          <w:numId w:val="11"/>
        </w:numPr>
      </w:pPr>
      <w:r w:rsidRPr="006157D9">
        <w:t xml:space="preserve">Klasifikační </w:t>
      </w:r>
      <w:r w:rsidR="006216FD" w:rsidRPr="006157D9">
        <w:t>modely</w:t>
      </w:r>
      <w:r w:rsidRPr="006157D9">
        <w:t xml:space="preserve">: </w:t>
      </w:r>
      <w:r w:rsidR="00551B87" w:rsidRPr="006157D9">
        <w:t>Využívají algoritmus k přesnému zařazení testovacích dat do určitých kategorií, například k oddělení housek od rohlíků</w:t>
      </w:r>
      <w:r w:rsidR="002514E2" w:rsidRPr="006157D9">
        <w:t xml:space="preserve"> n</w:t>
      </w:r>
      <w:r w:rsidR="00551B87" w:rsidRPr="006157D9">
        <w:t xml:space="preserve">ebo </w:t>
      </w:r>
      <w:r w:rsidR="00B30122" w:rsidRPr="006157D9">
        <w:t>k oddělení</w:t>
      </w:r>
      <w:r w:rsidR="00551B87" w:rsidRPr="006157D9">
        <w:t xml:space="preserve"> spamu</w:t>
      </w:r>
      <w:r w:rsidR="00B30122" w:rsidRPr="006157D9">
        <w:t xml:space="preserve"> </w:t>
      </w:r>
      <w:r w:rsidR="00551B87" w:rsidRPr="006157D9">
        <w:t>od doručené pošty</w:t>
      </w:r>
      <w:r w:rsidR="00645772" w:rsidRPr="006157D9">
        <w:t xml:space="preserve"> (Delua, 2021)</w:t>
      </w:r>
      <w:r w:rsidR="00551B87" w:rsidRPr="006157D9">
        <w:t xml:space="preserve">. </w:t>
      </w:r>
      <w:r w:rsidR="00B30122" w:rsidRPr="006157D9">
        <w:t xml:space="preserve">Mezi běžné typy </w:t>
      </w:r>
      <w:r w:rsidR="007938AC" w:rsidRPr="006157D9">
        <w:t>klasifikačních algoritmů patří</w:t>
      </w:r>
      <w:r w:rsidR="00743220" w:rsidRPr="006157D9">
        <w:t xml:space="preserve"> </w:t>
      </w:r>
      <w:r w:rsidR="003D0C03" w:rsidRPr="006157D9">
        <w:t>metoda podpůrných vektorů</w:t>
      </w:r>
      <w:r w:rsidR="002E5833" w:rsidRPr="006157D9">
        <w:t xml:space="preserve"> nebo rozhodovací stromy.</w:t>
      </w:r>
    </w:p>
    <w:p w14:paraId="6556CCAA" w14:textId="3223A372" w:rsidR="002E5833" w:rsidRPr="006157D9" w:rsidRDefault="00B01032" w:rsidP="00EB166E">
      <w:pPr>
        <w:pStyle w:val="Odstavecseseznamem"/>
        <w:numPr>
          <w:ilvl w:val="0"/>
          <w:numId w:val="11"/>
        </w:numPr>
      </w:pPr>
      <w:r w:rsidRPr="006157D9">
        <w:t>Regrese:</w:t>
      </w:r>
      <w:r w:rsidR="006956B3" w:rsidRPr="006157D9">
        <w:t xml:space="preserve"> Využívá algoritmy k pochopení vazem mezi závislými a nezávislými proměnnými. Regresní modely jsou užitečné pro předpovídání číselných hodnot na základě různých datových bodů, například pro prognózy příjmů z prodeje pro danou firmu</w:t>
      </w:r>
      <w:r w:rsidR="00645772" w:rsidRPr="006157D9">
        <w:t xml:space="preserve"> (Delua, 2021)</w:t>
      </w:r>
      <w:r w:rsidR="006956B3" w:rsidRPr="006157D9">
        <w:t>. Mezi oblíbené regresní algoritmy patří lineární regrese, logistická regrese a polynomiální regrese.</w:t>
      </w:r>
    </w:p>
    <w:p w14:paraId="2439A8B4" w14:textId="51F73DD3" w:rsidR="00912C23" w:rsidRPr="006157D9" w:rsidRDefault="009547D8" w:rsidP="00912C23">
      <w:r w:rsidRPr="006157D9">
        <w:t xml:space="preserve">Učení bez učitele </w:t>
      </w:r>
      <w:r w:rsidR="00A5694A" w:rsidRPr="006157D9">
        <w:t>využívá algoritmy strojového učení k analýze a shlukování souborů neoznačených dat. Tyto algoritmy objevují skryté vzory v datech bez nutnosti lidského zásahu</w:t>
      </w:r>
      <w:r w:rsidR="00EC0306" w:rsidRPr="006157D9">
        <w:t>.</w:t>
      </w:r>
      <w:r w:rsidR="00F6457B" w:rsidRPr="006157D9">
        <w:t xml:space="preserve"> Modely učení bez učitele se používají pro tři hlavní úlohy</w:t>
      </w:r>
      <w:r w:rsidR="00405D73" w:rsidRPr="006157D9">
        <w:t xml:space="preserve"> (Delua, 2021)</w:t>
      </w:r>
      <w:r w:rsidR="00F6457B" w:rsidRPr="006157D9">
        <w:t>:</w:t>
      </w:r>
    </w:p>
    <w:p w14:paraId="0A51FD0B" w14:textId="059C28D4" w:rsidR="00F6457B" w:rsidRPr="006157D9" w:rsidRDefault="00F6457B" w:rsidP="00405D73">
      <w:pPr>
        <w:pStyle w:val="Odstavecseseznamem"/>
        <w:numPr>
          <w:ilvl w:val="0"/>
          <w:numId w:val="12"/>
        </w:numPr>
      </w:pPr>
      <w:r w:rsidRPr="006157D9">
        <w:t>Shlukování (Clustering):</w:t>
      </w:r>
      <w:r w:rsidR="00553C7A" w:rsidRPr="006157D9">
        <w:t xml:space="preserve"> Shlukování </w:t>
      </w:r>
      <w:r w:rsidR="0071471A" w:rsidRPr="006157D9">
        <w:t xml:space="preserve">má za úkol rozdělit neoznačená data do různých skupin, </w:t>
      </w:r>
      <w:r w:rsidR="00EF0047" w:rsidRPr="006157D9">
        <w:t>tak aby podobné datové body spadaly do stejného s</w:t>
      </w:r>
      <w:r w:rsidR="00111155" w:rsidRPr="006157D9">
        <w:t xml:space="preserve">hluku, </w:t>
      </w:r>
      <w:r w:rsidR="0016274C" w:rsidRPr="006157D9">
        <w:t>a odlišné datové body d</w:t>
      </w:r>
      <w:r w:rsidR="00B07B03" w:rsidRPr="006157D9">
        <w:t>o jiného</w:t>
      </w:r>
      <w:r w:rsidR="00405D73" w:rsidRPr="006157D9">
        <w:t xml:space="preserve"> (Kaushik, 2019)</w:t>
      </w:r>
      <w:r w:rsidR="0016274C" w:rsidRPr="006157D9">
        <w:t>.</w:t>
      </w:r>
      <w:r w:rsidR="005226CE" w:rsidRPr="006157D9">
        <w:t xml:space="preserve"> Technika je užitečná například pro kompresi obrázků</w:t>
      </w:r>
      <w:r w:rsidR="00E32ACF" w:rsidRPr="006157D9">
        <w:t xml:space="preserve"> či segmentaci trhu.</w:t>
      </w:r>
    </w:p>
    <w:p w14:paraId="0427A04D" w14:textId="5CB75B3E" w:rsidR="00F6457B" w:rsidRPr="006157D9" w:rsidRDefault="00A67D23" w:rsidP="00E0138C">
      <w:pPr>
        <w:pStyle w:val="Odstavecseseznamem"/>
        <w:numPr>
          <w:ilvl w:val="0"/>
          <w:numId w:val="12"/>
        </w:numPr>
      </w:pPr>
      <w:r w:rsidRPr="006157D9">
        <w:t>Asocia</w:t>
      </w:r>
      <w:r w:rsidR="00F6700A" w:rsidRPr="006157D9">
        <w:t xml:space="preserve">ce: </w:t>
      </w:r>
      <w:r w:rsidR="00B20AF0" w:rsidRPr="006157D9">
        <w:t xml:space="preserve">Využívá různá pravidla k nalezení vztahů mezi proměnnými v dané množině dat. Tyto metody se často používají pro analýzu tržního koše a </w:t>
      </w:r>
      <w:r w:rsidR="0078715C" w:rsidRPr="006157D9">
        <w:t>algoritmů</w:t>
      </w:r>
      <w:r w:rsidR="006D18AC" w:rsidRPr="006157D9">
        <w:t>, které například doporučují</w:t>
      </w:r>
      <w:r w:rsidR="00121AEF" w:rsidRPr="006157D9">
        <w:t>, který film by se vám mohl líbit</w:t>
      </w:r>
      <w:r w:rsidR="00D22CED" w:rsidRPr="006157D9">
        <w:t xml:space="preserve"> na základě </w:t>
      </w:r>
      <w:r w:rsidR="001520AC" w:rsidRPr="006157D9">
        <w:t>pozorovaných</w:t>
      </w:r>
      <w:r w:rsidR="00D22CED" w:rsidRPr="006157D9">
        <w:t xml:space="preserve"> pravidel.</w:t>
      </w:r>
    </w:p>
    <w:p w14:paraId="56D65CDC" w14:textId="2A371430" w:rsidR="00C777F2" w:rsidRPr="006157D9" w:rsidRDefault="001520AC" w:rsidP="00C777F2">
      <w:pPr>
        <w:pStyle w:val="Odstavecseseznamem"/>
        <w:numPr>
          <w:ilvl w:val="0"/>
          <w:numId w:val="12"/>
        </w:numPr>
      </w:pPr>
      <w:r w:rsidRPr="006157D9">
        <w:t>Redukce dimenzi</w:t>
      </w:r>
      <w:r w:rsidR="006A182A" w:rsidRPr="006157D9">
        <w:t>onality:</w:t>
      </w:r>
      <w:r w:rsidR="00A07D18" w:rsidRPr="006157D9">
        <w:t xml:space="preserve"> Je to technika učení, která se používá v případě, že počet proměnných v daném souboru dat je příliš vysoký. Snižuje počet datových vstupů na zvládnutelnou velikost a zároveň zachovává integritu dat (Delua, 2021).</w:t>
      </w:r>
    </w:p>
    <w:p w14:paraId="2371E615" w14:textId="77777777" w:rsidR="00C777F2" w:rsidRPr="006157D9" w:rsidRDefault="00C777F2" w:rsidP="00C777F2">
      <w:pPr>
        <w:ind w:left="360"/>
      </w:pPr>
    </w:p>
    <w:p w14:paraId="11B23587" w14:textId="14F2CF28" w:rsidR="00F6457B" w:rsidRPr="006157D9" w:rsidRDefault="005B5903" w:rsidP="005B5903">
      <w:pPr>
        <w:pStyle w:val="Nadpis3"/>
      </w:pPr>
      <w:bookmarkStart w:id="12" w:name="_Ref164629117"/>
      <w:bookmarkStart w:id="13" w:name="_Ref164629125"/>
      <w:bookmarkStart w:id="14" w:name="_Toc164865957"/>
      <w:r w:rsidRPr="006157D9">
        <w:lastRenderedPageBreak/>
        <w:t>Elo model</w:t>
      </w:r>
      <w:bookmarkEnd w:id="12"/>
      <w:bookmarkEnd w:id="13"/>
      <w:bookmarkEnd w:id="14"/>
    </w:p>
    <w:p w14:paraId="28F12457" w14:textId="1BED5D47" w:rsidR="00073E65" w:rsidRPr="006157D9" w:rsidRDefault="007668D0" w:rsidP="005B5903">
      <w:r w:rsidRPr="006157D9">
        <w:t xml:space="preserve">Elo </w:t>
      </w:r>
      <w:r w:rsidR="00A85CB9" w:rsidRPr="006157D9">
        <w:t>rating je statistický model používaný k</w:t>
      </w:r>
      <w:r w:rsidR="00F15443" w:rsidRPr="006157D9">
        <w:t> hodnocení relativní síly</w:t>
      </w:r>
      <w:r w:rsidRPr="006157D9">
        <w:t xml:space="preserve"> </w:t>
      </w:r>
      <w:r w:rsidR="00F15443" w:rsidRPr="006157D9">
        <w:t>hráčů v</w:t>
      </w:r>
      <w:r w:rsidR="003C0C00" w:rsidRPr="006157D9">
        <w:t> hrách s nulovým součtem</w:t>
      </w:r>
      <w:r w:rsidR="0096778B" w:rsidRPr="006157D9">
        <w:t xml:space="preserve"> („zero-sum games“)</w:t>
      </w:r>
      <w:r w:rsidR="003C0C00" w:rsidRPr="006157D9">
        <w:t>.</w:t>
      </w:r>
      <w:r w:rsidR="00782853" w:rsidRPr="006157D9">
        <w:t xml:space="preserve"> To jsou hry, </w:t>
      </w:r>
      <w:r w:rsidR="00485A8C" w:rsidRPr="006157D9">
        <w:t>při kterých zisk jednoho hráče</w:t>
      </w:r>
      <w:r w:rsidR="002D0825" w:rsidRPr="006157D9">
        <w:t xml:space="preserve"> znamená</w:t>
      </w:r>
      <w:r w:rsidR="00E4151E" w:rsidRPr="006157D9">
        <w:t xml:space="preserve"> ekvivalentní</w:t>
      </w:r>
      <w:r w:rsidR="00485A8C" w:rsidRPr="006157D9">
        <w:t xml:space="preserve"> ztrátu druhého hráče.</w:t>
      </w:r>
      <w:r w:rsidR="00C476A3" w:rsidRPr="006157D9">
        <w:t xml:space="preserve"> Elo rating byl vyvinut </w:t>
      </w:r>
      <w:r w:rsidR="00974798" w:rsidRPr="006157D9">
        <w:t>maďarským profesorem Arpadem Elo</w:t>
      </w:r>
      <w:r w:rsidR="00C51793" w:rsidRPr="006157D9">
        <w:t xml:space="preserve"> pro </w:t>
      </w:r>
      <w:r w:rsidR="00C777F2" w:rsidRPr="006157D9">
        <w:t>hodnocení hráčů šachu</w:t>
      </w:r>
      <w:r w:rsidR="00967107" w:rsidRPr="006157D9">
        <w:t>, ale později byl adaptován i pro jiné</w:t>
      </w:r>
      <w:r w:rsidR="00FA5E2B" w:rsidRPr="006157D9">
        <w:t xml:space="preserve"> hry a sporty.</w:t>
      </w:r>
      <w:r w:rsidR="006E1370" w:rsidRPr="006157D9">
        <w:t xml:space="preserve"> </w:t>
      </w:r>
      <w:r w:rsidR="0071291E" w:rsidRPr="006157D9">
        <w:t xml:space="preserve">Hlavním cílem </w:t>
      </w:r>
      <w:r w:rsidR="006F2DDE" w:rsidRPr="006157D9">
        <w:t xml:space="preserve">ratingu je poskytnout objektivní měřítko pro porovnání síly </w:t>
      </w:r>
      <w:r w:rsidR="00723AAA" w:rsidRPr="006157D9">
        <w:t>hráčů a předpovídání výsledků zápasů.</w:t>
      </w:r>
    </w:p>
    <w:p w14:paraId="5ECC631C" w14:textId="1696FBCD" w:rsidR="005B5903" w:rsidRPr="006157D9" w:rsidRDefault="00D86401" w:rsidP="005B5903">
      <w:r w:rsidRPr="006157D9">
        <w:t xml:space="preserve">Princip modelu spočívá </w:t>
      </w:r>
      <w:r w:rsidR="004F45F1" w:rsidRPr="006157D9">
        <w:t xml:space="preserve">v relativním hodnocení hráče </w:t>
      </w:r>
      <w:r w:rsidR="001A0FAE" w:rsidRPr="006157D9">
        <w:t>na základě jeho vlastního ratingu a ratingu jeho soupeře.</w:t>
      </w:r>
      <w:r w:rsidR="00FC4741" w:rsidRPr="006157D9">
        <w:t xml:space="preserve"> Každý hráč </w:t>
      </w:r>
      <w:r w:rsidR="00D27E7B" w:rsidRPr="006157D9">
        <w:t>začíná s určitým poč</w:t>
      </w:r>
      <w:r w:rsidR="00764872" w:rsidRPr="006157D9">
        <w:t xml:space="preserve">átečním </w:t>
      </w:r>
      <w:r w:rsidR="00184137" w:rsidRPr="006157D9">
        <w:t>hodnocením</w:t>
      </w:r>
      <w:r w:rsidR="00764872" w:rsidRPr="006157D9">
        <w:t xml:space="preserve">, který se po každém zápase </w:t>
      </w:r>
      <w:r w:rsidR="000340C2" w:rsidRPr="006157D9">
        <w:t>aktualizuje na základě jeho očekávaného a skutečného výsledku.</w:t>
      </w:r>
      <w:r w:rsidR="00D27E7B" w:rsidRPr="006157D9">
        <w:t xml:space="preserve"> </w:t>
      </w:r>
      <w:r w:rsidR="00EB59CB" w:rsidRPr="006157D9">
        <w:t>Když hráč s horším ratingem porazí ratingově lepšího soupeře seber</w:t>
      </w:r>
      <w:r w:rsidR="00010058" w:rsidRPr="006157D9">
        <w:t>e</w:t>
      </w:r>
      <w:r w:rsidR="00EB59CB" w:rsidRPr="006157D9">
        <w:t xml:space="preserve"> mu </w:t>
      </w:r>
      <w:r w:rsidR="000950EF" w:rsidRPr="006157D9">
        <w:t>hodně bodů, když hráč s lepším ratingem porazí horšího soupeře sebere mu málo bodů</w:t>
      </w:r>
      <w:r w:rsidR="00F74E09" w:rsidRPr="006157D9">
        <w:t xml:space="preserve"> a</w:t>
      </w:r>
      <w:r w:rsidR="00F126B0" w:rsidRPr="006157D9">
        <w:t xml:space="preserve"> když zápas skončí remízou</w:t>
      </w:r>
      <w:r w:rsidR="00F74E09" w:rsidRPr="006157D9">
        <w:t xml:space="preserve">, </w:t>
      </w:r>
      <w:r w:rsidR="00951B7E" w:rsidRPr="006157D9">
        <w:t>hráč s nižším ratingem získá malou část bodů od toho s</w:t>
      </w:r>
      <w:r w:rsidR="00BA78D3" w:rsidRPr="006157D9">
        <w:t> </w:t>
      </w:r>
      <w:r w:rsidR="00951B7E" w:rsidRPr="006157D9">
        <w:t>vyšším</w:t>
      </w:r>
      <w:r w:rsidR="00BA78D3" w:rsidRPr="006157D9">
        <w:t xml:space="preserve"> (Mittal, 202</w:t>
      </w:r>
      <w:r w:rsidR="00C56357" w:rsidRPr="006157D9">
        <w:t>0</w:t>
      </w:r>
      <w:r w:rsidR="00BA78D3" w:rsidRPr="006157D9">
        <w:t>)</w:t>
      </w:r>
      <w:r w:rsidR="00951B7E" w:rsidRPr="006157D9">
        <w:t>.</w:t>
      </w:r>
      <w:r w:rsidR="004E655B" w:rsidRPr="006157D9">
        <w:t xml:space="preserve"> Hodnocení </w:t>
      </w:r>
      <w:r w:rsidR="00693665" w:rsidRPr="006157D9">
        <w:t xml:space="preserve">hráčů se mění postupně v čase, výrazná </w:t>
      </w:r>
      <w:r w:rsidR="008E243E" w:rsidRPr="006157D9">
        <w:t xml:space="preserve">změna v hodnocení vyžaduje </w:t>
      </w:r>
      <w:r w:rsidR="00395248" w:rsidRPr="006157D9">
        <w:t>dlouhodob</w:t>
      </w:r>
      <w:r w:rsidR="00FA7F9D" w:rsidRPr="006157D9">
        <w:t>ě stabilní výkony.</w:t>
      </w:r>
    </w:p>
    <w:p w14:paraId="32408BDC" w14:textId="285F7478" w:rsidR="002C5249" w:rsidRPr="006157D9" w:rsidRDefault="00724923" w:rsidP="005B5903">
      <w:r w:rsidRPr="006157D9">
        <w:t>Pravděpodobnost</w:t>
      </w:r>
      <w:r w:rsidR="00CD702E" w:rsidRPr="006157D9">
        <w:t xml:space="preserve"> vý</w:t>
      </w:r>
      <w:r w:rsidRPr="006157D9">
        <w:t>hry</w:t>
      </w:r>
      <w:r w:rsidR="00673CC3" w:rsidRPr="006157D9">
        <w:t xml:space="preserve"> neboli očekávané skóre</w:t>
      </w:r>
      <w:r w:rsidRPr="006157D9">
        <w:t xml:space="preserve"> hráče Alice</w:t>
      </w:r>
      <w:r w:rsidR="00F4361B" w:rsidRPr="006157D9">
        <w:t xml:space="preserve"> </w:t>
      </w:r>
      <w:r w:rsidR="00CD702E" w:rsidRPr="006157D9">
        <w:t xml:space="preserve">se vypočítá </w:t>
      </w:r>
      <w:r w:rsidRPr="006157D9">
        <w:t>pomocí vzorce</w:t>
      </w:r>
      <w:r w:rsidR="002C5249" w:rsidRPr="006157D9">
        <w:t xml:space="preserve">: </w:t>
      </w:r>
    </w:p>
    <w:p w14:paraId="06EA313A" w14:textId="1F7F7F91" w:rsidR="008B31FF" w:rsidRPr="006157D9" w:rsidRDefault="00C57C26" w:rsidP="005B5903">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RB-RA)/400</m:t>
                  </m:r>
                </m:sup>
              </m:sSup>
            </m:den>
          </m:f>
        </m:oMath>
      </m:oMathPara>
    </w:p>
    <w:p w14:paraId="3212BF0D" w14:textId="38CC7576" w:rsidR="001D7820" w:rsidRPr="006157D9" w:rsidRDefault="00CE46DC" w:rsidP="005B5903">
      <w:pPr>
        <w:rPr>
          <w:iCs/>
        </w:rPr>
      </w:pPr>
      <w:r w:rsidRPr="006157D9">
        <w:rPr>
          <w:iCs/>
        </w:rPr>
        <w:t>RB značí rating hráče Bob a RA rating hráče Alice</w:t>
      </w:r>
      <w:r w:rsidR="00A75E0B" w:rsidRPr="006157D9">
        <w:rPr>
          <w:iCs/>
        </w:rPr>
        <w:t xml:space="preserve">. </w:t>
      </w:r>
    </w:p>
    <w:p w14:paraId="51081111" w14:textId="2EC611B9" w:rsidR="00C27CD1" w:rsidRPr="006157D9" w:rsidRDefault="00CF68FD" w:rsidP="005B5903">
      <w:pPr>
        <w:rPr>
          <w:iCs/>
        </w:rPr>
      </w:pPr>
      <w:r w:rsidRPr="006157D9">
        <w:rPr>
          <w:iCs/>
        </w:rPr>
        <w:t>Vzorec pro úpravu počátečních skóre</w:t>
      </w:r>
      <w:r w:rsidR="00560E6D" w:rsidRPr="006157D9">
        <w:rPr>
          <w:iCs/>
        </w:rPr>
        <w:t>, kde K je K-faktor</w:t>
      </w:r>
      <w:r w:rsidR="00B32DBA" w:rsidRPr="006157D9">
        <w:rPr>
          <w:iCs/>
        </w:rPr>
        <w:t xml:space="preserve"> </w:t>
      </w:r>
      <w:r w:rsidR="00DF2648" w:rsidRPr="006157D9">
        <w:rPr>
          <w:iCs/>
        </w:rPr>
        <w:t xml:space="preserve">úpravy skóre a SA </w:t>
      </w:r>
      <w:r w:rsidR="002579CE" w:rsidRPr="006157D9">
        <w:rPr>
          <w:iCs/>
        </w:rPr>
        <w:t>počet bodů za výsledek zápasu</w:t>
      </w:r>
      <w:r w:rsidR="001524D5" w:rsidRPr="006157D9">
        <w:rPr>
          <w:iCs/>
        </w:rPr>
        <w:t xml:space="preserve"> (1 za výhru, 0 za prohru, 0,5 za remízu)</w:t>
      </w:r>
      <w:r w:rsidR="002579CE" w:rsidRPr="006157D9">
        <w:rPr>
          <w:iCs/>
        </w:rPr>
        <w:t>:</w:t>
      </w:r>
    </w:p>
    <w:p w14:paraId="5C46FC64" w14:textId="095236F3" w:rsidR="002D39FE" w:rsidRPr="006157D9" w:rsidRDefault="002A053B" w:rsidP="005B5903">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A=RA+K(SA-EA)</m:t>
          </m:r>
        </m:oMath>
      </m:oMathPara>
    </w:p>
    <w:p w14:paraId="3062A524" w14:textId="2C92517D" w:rsidR="00010058" w:rsidRPr="006157D9" w:rsidRDefault="00BE0BD3" w:rsidP="005B5903">
      <w:r w:rsidRPr="006157D9">
        <w:t xml:space="preserve">Řekněme tedy, že se utká Alice s ratingem </w:t>
      </w:r>
      <w:r w:rsidR="00434628" w:rsidRPr="006157D9">
        <w:t>1600 a Bob s ratingem 1400.</w:t>
      </w:r>
      <w:r w:rsidR="0028284F" w:rsidRPr="006157D9">
        <w:t xml:space="preserve"> </w:t>
      </w:r>
    </w:p>
    <w:p w14:paraId="0F977DFE" w14:textId="0BA15A31" w:rsidR="00E27567" w:rsidRPr="006157D9" w:rsidRDefault="00E27567" w:rsidP="005B5903">
      <w:r w:rsidRPr="006157D9">
        <w:t>Očekávané skóre Alice</w:t>
      </w:r>
      <w:r w:rsidR="00261184" w:rsidRPr="006157D9">
        <w:t xml:space="preserve"> = </w:t>
      </w:r>
      <w:bookmarkStart w:id="15" w:name="_Hlk162442384"/>
      <w:r w:rsidR="009E0FA4" w:rsidRPr="006157D9">
        <w:t>0,759746926</w:t>
      </w:r>
      <w:bookmarkEnd w:id="15"/>
      <w:r w:rsidRPr="006157D9">
        <w:t>:</w:t>
      </w:r>
    </w:p>
    <w:p w14:paraId="19A3072E" w14:textId="63DF9860" w:rsidR="00E27567" w:rsidRPr="006157D9" w:rsidRDefault="00E27567" w:rsidP="00E27567">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400-1600)/400</m:t>
                  </m:r>
                </m:sup>
              </m:sSup>
            </m:den>
          </m:f>
        </m:oMath>
      </m:oMathPara>
    </w:p>
    <w:p w14:paraId="10477038" w14:textId="23BBAD71" w:rsidR="009E0FA4" w:rsidRPr="006157D9" w:rsidRDefault="009E0FA4" w:rsidP="009E0FA4">
      <w:r w:rsidRPr="006157D9">
        <w:t xml:space="preserve">Očekávané skóre Boba = </w:t>
      </w:r>
      <w:r w:rsidR="00244D56" w:rsidRPr="006157D9">
        <w:t>0,24025307</w:t>
      </w:r>
      <w:r w:rsidR="00555B8C" w:rsidRPr="006157D9">
        <w:t>4</w:t>
      </w:r>
      <w:r w:rsidRPr="006157D9">
        <w:t>:</w:t>
      </w:r>
    </w:p>
    <w:p w14:paraId="1FA8D589" w14:textId="31BF3CAC" w:rsidR="009E0FA4" w:rsidRPr="006157D9" w:rsidRDefault="009E0FA4" w:rsidP="009E0FA4">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600-1400)/400</m:t>
                  </m:r>
                </m:sup>
              </m:sSup>
            </m:den>
          </m:f>
        </m:oMath>
      </m:oMathPara>
    </w:p>
    <w:p w14:paraId="2223E3DF" w14:textId="53379464" w:rsidR="00555B8C" w:rsidRPr="006157D9" w:rsidRDefault="00555B8C" w:rsidP="005B5903">
      <w:r w:rsidRPr="006157D9">
        <w:t>Vidíme, že součet očekávaného skóre Alice a Boba je roven 1.</w:t>
      </w:r>
    </w:p>
    <w:p w14:paraId="3D5DF7CC" w14:textId="7450F167" w:rsidR="00C8429D" w:rsidRPr="006157D9" w:rsidRDefault="00090A4C" w:rsidP="005B5903">
      <w:r w:rsidRPr="006157D9">
        <w:t xml:space="preserve">Řekněme dále, že </w:t>
      </w:r>
      <w:r w:rsidR="00A952E0" w:rsidRPr="006157D9">
        <w:t>K = 32 a vypočítejme nov</w:t>
      </w:r>
      <w:r w:rsidR="00C8429D" w:rsidRPr="006157D9">
        <w:t>é ratingy obou hráčů.</w:t>
      </w:r>
    </w:p>
    <w:p w14:paraId="1376AF96" w14:textId="6ACBB9DF" w:rsidR="00C8429D" w:rsidRPr="006157D9" w:rsidRDefault="002A053B" w:rsidP="00C8429D">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xml:space="preserve">A=1600+32(1- </m:t>
          </m:r>
          <m:r>
            <m:rPr>
              <m:sty m:val="p"/>
            </m:rPr>
            <w:rPr>
              <w:rFonts w:ascii="Cambria Math" w:hAnsi="Cambria Math"/>
            </w:rPr>
            <m:t>0,759746926</m:t>
          </m:r>
          <m:r>
            <w:rPr>
              <w:rFonts w:ascii="Cambria Math" w:hAnsi="Cambria Math"/>
            </w:rPr>
            <m:t>)</m:t>
          </m:r>
        </m:oMath>
      </m:oMathPara>
    </w:p>
    <w:p w14:paraId="0D4488E9" w14:textId="7F3D9C66" w:rsidR="00C8429D" w:rsidRPr="006157D9" w:rsidRDefault="002A053B" w:rsidP="00C8429D">
      <w:pPr>
        <w:rPr>
          <w:rFonts w:eastAsiaTheme="minorEastAsia"/>
        </w:rPr>
      </w:pPr>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 xml:space="preserve">B=1400+32(0- </m:t>
          </m:r>
          <m:r>
            <m:rPr>
              <m:sty m:val="p"/>
            </m:rPr>
            <w:rPr>
              <w:rFonts w:ascii="Cambria Math" w:hAnsi="Cambria Math"/>
            </w:rPr>
            <m:t>0,240253074</m:t>
          </m:r>
          <m:r>
            <w:rPr>
              <w:rFonts w:ascii="Cambria Math" w:hAnsi="Cambria Math"/>
            </w:rPr>
            <m:t>)</m:t>
          </m:r>
        </m:oMath>
      </m:oMathPara>
    </w:p>
    <w:p w14:paraId="63595895" w14:textId="51F11D37" w:rsidR="00E70831" w:rsidRPr="006157D9" w:rsidRDefault="009E59DE" w:rsidP="00C8429D">
      <w:pPr>
        <w:rPr>
          <w:rFonts w:eastAsiaTheme="minorEastAsia"/>
        </w:rPr>
      </w:pPr>
      <w:r w:rsidRPr="006157D9">
        <w:rPr>
          <w:rFonts w:eastAsiaTheme="minorEastAsia"/>
        </w:rPr>
        <w:t xml:space="preserve">Nový rating hráče Alice </w:t>
      </w:r>
      <w:r w:rsidR="00A1475C" w:rsidRPr="006157D9">
        <w:rPr>
          <w:rFonts w:eastAsiaTheme="minorEastAsia"/>
        </w:rPr>
        <w:t>je nyní</w:t>
      </w:r>
      <w:r w:rsidR="00494272" w:rsidRPr="006157D9">
        <w:rPr>
          <w:rFonts w:eastAsiaTheme="minorEastAsia"/>
        </w:rPr>
        <w:t xml:space="preserve"> 160</w:t>
      </w:r>
      <w:r w:rsidR="007A392C" w:rsidRPr="006157D9">
        <w:rPr>
          <w:rFonts w:eastAsiaTheme="minorEastAsia"/>
        </w:rPr>
        <w:t xml:space="preserve">8 a Boba </w:t>
      </w:r>
      <w:r w:rsidR="00977123" w:rsidRPr="006157D9">
        <w:rPr>
          <w:rFonts w:eastAsiaTheme="minorEastAsia"/>
        </w:rPr>
        <w:t>1392.</w:t>
      </w:r>
    </w:p>
    <w:p w14:paraId="5B52FC39" w14:textId="44D4C55F" w:rsidR="00E27567" w:rsidRDefault="00AD5326" w:rsidP="005B5903">
      <w:r w:rsidRPr="006157D9">
        <w:lastRenderedPageBreak/>
        <w:t xml:space="preserve">V současnosti se Elo model využívá </w:t>
      </w:r>
      <w:r w:rsidR="00FD7840" w:rsidRPr="006157D9">
        <w:t>kromě</w:t>
      </w:r>
      <w:r w:rsidR="00D31A68" w:rsidRPr="006157D9">
        <w:t xml:space="preserve"> šach</w:t>
      </w:r>
      <w:r w:rsidR="00056331" w:rsidRPr="006157D9">
        <w:t>u také ve sportu, deskových hrách, videohrách</w:t>
      </w:r>
      <w:r w:rsidR="008B3E55" w:rsidRPr="006157D9">
        <w:t xml:space="preserve">, ale také v různých seznamovacích aplikacích, které na základě </w:t>
      </w:r>
      <w:r w:rsidR="00D757E0" w:rsidRPr="006157D9">
        <w:t>E</w:t>
      </w:r>
      <w:r w:rsidR="008B3E55" w:rsidRPr="006157D9">
        <w:t xml:space="preserve">lo modelu </w:t>
      </w:r>
      <w:r w:rsidR="00D757E0" w:rsidRPr="006157D9">
        <w:t xml:space="preserve">hodnotí profily </w:t>
      </w:r>
      <w:r w:rsidR="00641B17" w:rsidRPr="006157D9">
        <w:t xml:space="preserve">uživatelů a </w:t>
      </w:r>
      <w:r w:rsidR="009368A3" w:rsidRPr="006157D9">
        <w:t xml:space="preserve">podle nich pak profily </w:t>
      </w:r>
      <w:r w:rsidR="00450191" w:rsidRPr="006157D9">
        <w:t>nabízej</w:t>
      </w:r>
      <w:r w:rsidR="009368A3" w:rsidRPr="006157D9">
        <w:t xml:space="preserve">í </w:t>
      </w:r>
      <w:r w:rsidR="00CB7A78" w:rsidRPr="006157D9">
        <w:t>méně či více.</w:t>
      </w:r>
    </w:p>
    <w:p w14:paraId="2D3B9426" w14:textId="4A9468BD" w:rsidR="00C247BE" w:rsidRDefault="005F53C6" w:rsidP="00C247BE">
      <w:pPr>
        <w:pStyle w:val="Nadpis3"/>
      </w:pPr>
      <w:bookmarkStart w:id="16" w:name="_Toc164865958"/>
      <w:r>
        <w:t>Úspešnost modelů</w:t>
      </w:r>
      <w:bookmarkEnd w:id="16"/>
    </w:p>
    <w:p w14:paraId="4E3DD4E9" w14:textId="0C8CB9E9" w:rsidR="005F53C6" w:rsidRPr="005F53C6" w:rsidRDefault="00482313" w:rsidP="005F53C6">
      <w:r>
        <w:t>Se vzestupem popularity strojového učení v</w:t>
      </w:r>
      <w:r w:rsidR="00002BFF">
        <w:t>znikla řada modelů, které se snaž</w:t>
      </w:r>
      <w:r w:rsidR="00074A16">
        <w:t>ily</w:t>
      </w:r>
      <w:r w:rsidR="00002BFF">
        <w:t xml:space="preserve"> predikovat výsledky sportovních zápasů. </w:t>
      </w:r>
      <w:r w:rsidR="006B53A7">
        <w:t>Studie „</w:t>
      </w:r>
      <w:r w:rsidR="006B53A7" w:rsidRPr="006B53A7">
        <w:t>Sports prediction and betting models in the machine learning age: The case of tennis</w:t>
      </w:r>
      <w:r w:rsidR="006B53A7">
        <w:t>“</w:t>
      </w:r>
      <w:r w:rsidR="00DD4F8C">
        <w:t xml:space="preserve"> </w:t>
      </w:r>
      <w:r w:rsidR="00DD4F8C">
        <w:t>(Wilkens, 2021)</w:t>
      </w:r>
      <w:r w:rsidR="006B53A7">
        <w:t xml:space="preserve">, která byla provedena pro </w:t>
      </w:r>
      <w:r w:rsidR="00C15700">
        <w:t xml:space="preserve">predikci výsledků v tenise říká, že </w:t>
      </w:r>
      <w:r w:rsidR="00FF5D23">
        <w:t xml:space="preserve">průměrnou správnost modelů nebylo možné zvednout na </w:t>
      </w:r>
      <w:r w:rsidR="00735E40">
        <w:t>více než asi 70 % a bez ohledu na použitý</w:t>
      </w:r>
      <w:r w:rsidR="006312CA">
        <w:t xml:space="preserve"> model je většina</w:t>
      </w:r>
      <w:r w:rsidR="007B6C5A">
        <w:t xml:space="preserve"> relevantních</w:t>
      </w:r>
      <w:r w:rsidR="006312CA">
        <w:t xml:space="preserve"> informací </w:t>
      </w:r>
      <w:r w:rsidR="007B6C5A">
        <w:t xml:space="preserve">již </w:t>
      </w:r>
      <w:r w:rsidR="006312CA">
        <w:t>obsažena v sázkov</w:t>
      </w:r>
      <w:r w:rsidR="007B6C5A">
        <w:t>ých</w:t>
      </w:r>
      <w:r w:rsidR="006312CA">
        <w:t xml:space="preserve"> kurzech</w:t>
      </w:r>
      <w:r w:rsidR="00DD4F8C">
        <w:t xml:space="preserve"> </w:t>
      </w:r>
      <w:r w:rsidR="00DD4F8C">
        <w:t>(Wilkens, 2021)</w:t>
      </w:r>
      <w:r w:rsidR="006312CA">
        <w:t>.</w:t>
      </w:r>
      <w:r w:rsidR="007B6C5A">
        <w:t xml:space="preserve"> Přidání dalších </w:t>
      </w:r>
      <w:r w:rsidR="001329E6">
        <w:t>údajů o zápasech a hráčích nevede k výraznému zlepšení</w:t>
      </w:r>
      <w:r w:rsidR="00792607">
        <w:t>. Výnosy z</w:t>
      </w:r>
      <w:r w:rsidR="00C9760D">
        <w:t> aplikace predikcí na sázkovém trhu</w:t>
      </w:r>
      <w:r w:rsidR="00E2733F">
        <w:t xml:space="preserve"> jsou velmi proměnlivé a z dlouhodobého hlediska většinou záporné.</w:t>
      </w:r>
      <w:r w:rsidR="00562452">
        <w:t xml:space="preserve"> </w:t>
      </w:r>
      <w:r w:rsidR="00562452" w:rsidRPr="00562452">
        <w:t xml:space="preserve">Jako nejslibnější </w:t>
      </w:r>
      <w:r w:rsidR="009D222F">
        <w:t>se ukazuje</w:t>
      </w:r>
      <w:r w:rsidR="00074164">
        <w:t xml:space="preserve"> predikce</w:t>
      </w:r>
      <w:r w:rsidR="00562452" w:rsidRPr="00562452">
        <w:t xml:space="preserve"> kombinují více přístupů</w:t>
      </w:r>
      <w:r w:rsidR="00074164">
        <w:t xml:space="preserve"> (</w:t>
      </w:r>
      <w:r w:rsidR="00DD4F8C">
        <w:t>Wilkens, 2021</w:t>
      </w:r>
      <w:r w:rsidR="00074164">
        <w:t>)</w:t>
      </w:r>
      <w:r w:rsidR="00562452" w:rsidRPr="00562452">
        <w:t>.</w:t>
      </w:r>
    </w:p>
    <w:p w14:paraId="2F3202EA" w14:textId="48803555" w:rsidR="00627A34" w:rsidRPr="006157D9" w:rsidRDefault="004A3717" w:rsidP="00627A34">
      <w:pPr>
        <w:pStyle w:val="Nadpis2"/>
      </w:pPr>
      <w:bookmarkStart w:id="17" w:name="_Toc164865959"/>
      <w:r w:rsidRPr="006157D9">
        <w:t xml:space="preserve">Nástroje pro </w:t>
      </w:r>
      <w:r w:rsidR="002517A5" w:rsidRPr="006157D9">
        <w:t>práci s daty</w:t>
      </w:r>
      <w:bookmarkEnd w:id="17"/>
    </w:p>
    <w:p w14:paraId="1D27AF87" w14:textId="57511E8B" w:rsidR="008D2AC3" w:rsidRPr="006157D9" w:rsidRDefault="000F61E7" w:rsidP="008D2AC3">
      <w:r w:rsidRPr="006157D9">
        <w:t xml:space="preserve">Práce s daty je nedílnou součástí </w:t>
      </w:r>
      <w:r w:rsidR="00B44C79" w:rsidRPr="006157D9">
        <w:t>statistické analýzy</w:t>
      </w:r>
      <w:r w:rsidR="00055284" w:rsidRPr="006157D9">
        <w:t xml:space="preserve"> a má několik</w:t>
      </w:r>
      <w:r w:rsidR="008B0838" w:rsidRPr="006157D9">
        <w:t xml:space="preserve"> částí, kter</w:t>
      </w:r>
      <w:r w:rsidR="0020659D" w:rsidRPr="006157D9">
        <w:t>é</w:t>
      </w:r>
      <w:r w:rsidR="008B0838" w:rsidRPr="006157D9">
        <w:t xml:space="preserve"> </w:t>
      </w:r>
      <w:r w:rsidR="008B4598" w:rsidRPr="006157D9">
        <w:t>zahrnuj</w:t>
      </w:r>
      <w:r w:rsidR="0020659D" w:rsidRPr="006157D9">
        <w:t>í</w:t>
      </w:r>
      <w:r w:rsidR="00886405" w:rsidRPr="006157D9">
        <w:t xml:space="preserve"> </w:t>
      </w:r>
      <w:r w:rsidR="00452584" w:rsidRPr="006157D9">
        <w:t xml:space="preserve">sběr dat, porozumění datům, </w:t>
      </w:r>
      <w:r w:rsidR="00601944" w:rsidRPr="006157D9">
        <w:t xml:space="preserve">přípravu dat, </w:t>
      </w:r>
      <w:r w:rsidR="009E1292" w:rsidRPr="006157D9">
        <w:t xml:space="preserve">prediktivní </w:t>
      </w:r>
      <w:r w:rsidR="00601944" w:rsidRPr="006157D9">
        <w:t xml:space="preserve">modelování, vyhodnocení výsledků a </w:t>
      </w:r>
      <w:r w:rsidR="00F81B82" w:rsidRPr="006157D9">
        <w:t xml:space="preserve">nasazení </w:t>
      </w:r>
      <w:r w:rsidR="009E1292" w:rsidRPr="006157D9">
        <w:t>výsledků do praxe.</w:t>
      </w:r>
      <w:r w:rsidR="00F81B82" w:rsidRPr="006157D9">
        <w:t xml:space="preserve"> </w:t>
      </w:r>
      <w:r w:rsidR="009E1292" w:rsidRPr="006157D9">
        <w:t xml:space="preserve">Každá z těchto částí má svá specifika a </w:t>
      </w:r>
      <w:r w:rsidR="003D5CF9" w:rsidRPr="006157D9">
        <w:t>existuje pro ně široká škála nástrojů a technik.</w:t>
      </w:r>
      <w:r w:rsidR="000D598C" w:rsidRPr="006157D9">
        <w:t xml:space="preserve"> Tato kapitola se zaměřuje na představení a popis některých klíčových nástrojů, které jsou k dispozici pro práci s daty.</w:t>
      </w:r>
      <w:r w:rsidR="005F3497" w:rsidRPr="006157D9">
        <w:t xml:space="preserve"> Dva </w:t>
      </w:r>
      <w:r w:rsidR="00D85D84" w:rsidRPr="006157D9">
        <w:t>nejpopulárnější jazyky v této o</w:t>
      </w:r>
      <w:r w:rsidR="00971650" w:rsidRPr="006157D9">
        <w:t>blasti jsou Python a R</w:t>
      </w:r>
      <w:r w:rsidR="009168AA" w:rsidRPr="006157D9">
        <w:t xml:space="preserve"> (Datacamp, 2022)</w:t>
      </w:r>
      <w:r w:rsidR="00B714ED" w:rsidRPr="006157D9">
        <w:t>.</w:t>
      </w:r>
    </w:p>
    <w:p w14:paraId="00FAA566" w14:textId="58923B17" w:rsidR="004A7863" w:rsidRPr="006157D9" w:rsidRDefault="00D766BF" w:rsidP="001B0006">
      <w:pPr>
        <w:pStyle w:val="Nadpis3"/>
      </w:pPr>
      <w:bookmarkStart w:id="18" w:name="_Toc164865960"/>
      <w:r w:rsidRPr="006157D9">
        <w:t>Python</w:t>
      </w:r>
      <w:bookmarkEnd w:id="18"/>
    </w:p>
    <w:p w14:paraId="1A6B2E20" w14:textId="588F3822" w:rsidR="000018F5" w:rsidRPr="006157D9" w:rsidRDefault="00F62E7A" w:rsidP="00D766BF">
      <w:r w:rsidRPr="006157D9">
        <w:t>Python je univerzální programovací jazyk</w:t>
      </w:r>
      <w:r w:rsidR="00BF132A" w:rsidRPr="006157D9">
        <w:t>, který se stal nedílnou součástí datové analýzy a datové vědy</w:t>
      </w:r>
      <w:r w:rsidR="00450288" w:rsidRPr="006157D9">
        <w:t>. Jeho jednoduchost, výkonnost</w:t>
      </w:r>
      <w:r w:rsidR="0071696B" w:rsidRPr="006157D9">
        <w:t xml:space="preserve">, ale hlavně </w:t>
      </w:r>
      <w:r w:rsidR="00450288" w:rsidRPr="006157D9">
        <w:t>velk</w:t>
      </w:r>
      <w:r w:rsidR="00686CBA" w:rsidRPr="006157D9">
        <w:t>é množství knihoven</w:t>
      </w:r>
      <w:r w:rsidR="00362FD4" w:rsidRPr="006157D9">
        <w:t>, za kterými stojí rozsáhlá komunita uživatelů</w:t>
      </w:r>
      <w:r w:rsidR="00611AD9" w:rsidRPr="006157D9">
        <w:t>, je příčinou jeho stále rostoucí popularity</w:t>
      </w:r>
      <w:r w:rsidR="000375CD" w:rsidRPr="006157D9">
        <w:t xml:space="preserve"> (Datacamp</w:t>
      </w:r>
      <w:r w:rsidR="000D5BF0" w:rsidRPr="006157D9">
        <w:t>, 2022)</w:t>
      </w:r>
      <w:r w:rsidR="00611AD9" w:rsidRPr="006157D9">
        <w:t>.</w:t>
      </w:r>
      <w:r w:rsidR="00567E44" w:rsidRPr="006157D9">
        <w:t xml:space="preserve"> Python nabízí téměř neomezené možnosti</w:t>
      </w:r>
      <w:r w:rsidR="00450ED9" w:rsidRPr="006157D9">
        <w:t xml:space="preserve">, které </w:t>
      </w:r>
      <w:r w:rsidR="00F0120B" w:rsidRPr="006157D9">
        <w:t>zprostředkovávají</w:t>
      </w:r>
      <w:r w:rsidR="00450ED9" w:rsidRPr="006157D9">
        <w:t xml:space="preserve"> právě zmíněné knihovny v oblasti </w:t>
      </w:r>
      <w:r w:rsidR="00643466" w:rsidRPr="006157D9">
        <w:t>získávání, čištění a vizualizace dat</w:t>
      </w:r>
      <w:r w:rsidR="0094265A" w:rsidRPr="006157D9">
        <w:t xml:space="preserve"> nebo</w:t>
      </w:r>
      <w:r w:rsidR="00EC59CC" w:rsidRPr="006157D9">
        <w:t xml:space="preserve"> </w:t>
      </w:r>
      <w:r w:rsidR="0094265A" w:rsidRPr="006157D9">
        <w:t>strojového učení.</w:t>
      </w:r>
    </w:p>
    <w:p w14:paraId="468C27BA" w14:textId="4410F371" w:rsidR="00A02373" w:rsidRPr="006157D9" w:rsidRDefault="004442B8" w:rsidP="00A02373">
      <w:pPr>
        <w:pStyle w:val="Odstavecseseznamem"/>
        <w:numPr>
          <w:ilvl w:val="0"/>
          <w:numId w:val="14"/>
        </w:numPr>
      </w:pPr>
      <w:r w:rsidRPr="006157D9">
        <w:t xml:space="preserve">Pandas: </w:t>
      </w:r>
      <w:r w:rsidR="00BB1329" w:rsidRPr="006157D9">
        <w:t xml:space="preserve">Open-source knihovna pro </w:t>
      </w:r>
      <w:r w:rsidR="009D1BF7" w:rsidRPr="006157D9">
        <w:t>manipulaci</w:t>
      </w:r>
      <w:r w:rsidR="0073118C" w:rsidRPr="006157D9">
        <w:t xml:space="preserve"> s daty</w:t>
      </w:r>
      <w:r w:rsidR="004B0D86" w:rsidRPr="006157D9">
        <w:t>, která poskytuje</w:t>
      </w:r>
      <w:r w:rsidR="004E2217" w:rsidRPr="006157D9">
        <w:t xml:space="preserve"> </w:t>
      </w:r>
      <w:r w:rsidR="00F20F5E" w:rsidRPr="006157D9">
        <w:t>nástroj</w:t>
      </w:r>
      <w:r w:rsidR="004B0D86" w:rsidRPr="006157D9">
        <w:t xml:space="preserve"> </w:t>
      </w:r>
      <w:r w:rsidR="00157EE6" w:rsidRPr="006157D9">
        <w:t>„DataFrame“</w:t>
      </w:r>
      <w:r w:rsidR="004E2217" w:rsidRPr="006157D9">
        <w:t xml:space="preserve">, což je </w:t>
      </w:r>
      <w:r w:rsidR="005D43A0" w:rsidRPr="006157D9">
        <w:t>snadno použiteln</w:t>
      </w:r>
      <w:r w:rsidR="00F20F5E" w:rsidRPr="006157D9">
        <w:t>á</w:t>
      </w:r>
      <w:r w:rsidR="005D43A0" w:rsidRPr="006157D9">
        <w:t xml:space="preserve"> a výkonn</w:t>
      </w:r>
      <w:r w:rsidR="00F20F5E" w:rsidRPr="006157D9">
        <w:t>á</w:t>
      </w:r>
      <w:r w:rsidR="00157EE6" w:rsidRPr="006157D9">
        <w:t xml:space="preserve"> </w:t>
      </w:r>
      <w:r w:rsidR="005D43A0" w:rsidRPr="006157D9">
        <w:t>tabulkov</w:t>
      </w:r>
      <w:r w:rsidR="00F20F5E" w:rsidRPr="006157D9">
        <w:t>á</w:t>
      </w:r>
      <w:r w:rsidR="005D43A0" w:rsidRPr="006157D9">
        <w:t xml:space="preserve"> </w:t>
      </w:r>
      <w:r w:rsidR="00F20F5E" w:rsidRPr="006157D9">
        <w:t>struktura</w:t>
      </w:r>
      <w:r w:rsidR="005D43A0" w:rsidRPr="006157D9">
        <w:t>, kter</w:t>
      </w:r>
      <w:r w:rsidR="00F20F5E" w:rsidRPr="006157D9">
        <w:t>á</w:t>
      </w:r>
      <w:r w:rsidR="005D43A0" w:rsidRPr="006157D9">
        <w:t xml:space="preserve"> umožňuje snadné ukládání, načítání</w:t>
      </w:r>
      <w:r w:rsidR="0073118C" w:rsidRPr="006157D9">
        <w:t xml:space="preserve"> a indexování dat. </w:t>
      </w:r>
      <w:r w:rsidR="00F20F5E" w:rsidRPr="006157D9">
        <w:t xml:space="preserve">Pandas poskytuje také </w:t>
      </w:r>
      <w:r w:rsidR="00F76444" w:rsidRPr="006157D9">
        <w:t xml:space="preserve">jednorozměrnou datovou strukturu </w:t>
      </w:r>
      <w:r w:rsidR="00F20F5E" w:rsidRPr="006157D9">
        <w:t>„Series“</w:t>
      </w:r>
      <w:r w:rsidR="00F76444" w:rsidRPr="006157D9">
        <w:t xml:space="preserve"> a další funkce pro </w:t>
      </w:r>
      <w:r w:rsidR="006F3A7C" w:rsidRPr="006157D9">
        <w:t>operace</w:t>
      </w:r>
      <w:r w:rsidR="00F76444" w:rsidRPr="006157D9">
        <w:t xml:space="preserve"> s</w:t>
      </w:r>
      <w:r w:rsidR="006F3A7C" w:rsidRPr="006157D9">
        <w:t> </w:t>
      </w:r>
      <w:r w:rsidR="00F76444" w:rsidRPr="006157D9">
        <w:t>nimi</w:t>
      </w:r>
      <w:r w:rsidR="006F3A7C" w:rsidRPr="006157D9">
        <w:t>.</w:t>
      </w:r>
    </w:p>
    <w:p w14:paraId="212A3DBA" w14:textId="22B8109F" w:rsidR="006F3A7C" w:rsidRPr="006157D9" w:rsidRDefault="006F3A7C" w:rsidP="00A02373">
      <w:pPr>
        <w:pStyle w:val="Odstavecseseznamem"/>
        <w:numPr>
          <w:ilvl w:val="0"/>
          <w:numId w:val="14"/>
        </w:numPr>
      </w:pPr>
      <w:r w:rsidRPr="006157D9">
        <w:t xml:space="preserve">NumPy: </w:t>
      </w:r>
      <w:r w:rsidR="00053457" w:rsidRPr="006157D9">
        <w:t>NumPy je knihovna pro vědecké výpočty v Pythonu. Poskytuje vysokoúčinné datové struktury, jako jsou vícedimenzionální pole „ndarray“, a širokou škálu matematických funkcí pro práci s daty.</w:t>
      </w:r>
    </w:p>
    <w:p w14:paraId="0367C3B0" w14:textId="7A811934" w:rsidR="00053457" w:rsidRPr="006157D9" w:rsidRDefault="00053457" w:rsidP="00A02373">
      <w:pPr>
        <w:pStyle w:val="Odstavecseseznamem"/>
        <w:numPr>
          <w:ilvl w:val="0"/>
          <w:numId w:val="14"/>
        </w:numPr>
      </w:pPr>
      <w:r w:rsidRPr="006157D9">
        <w:t xml:space="preserve">Matplotlib: </w:t>
      </w:r>
      <w:r w:rsidR="002D6E1A" w:rsidRPr="006157D9">
        <w:t>Je to knihovna pro vizualizaci dat v Pythonu. Poskytuje širokou škálu funkcí pro tvorbu statických, interaktivních a animovaných grafů a vizualizací dat.</w:t>
      </w:r>
    </w:p>
    <w:p w14:paraId="2D864AFC" w14:textId="1210EFC1" w:rsidR="002D6E1A" w:rsidRPr="006157D9" w:rsidRDefault="002D6E1A" w:rsidP="00A02373">
      <w:pPr>
        <w:pStyle w:val="Odstavecseseznamem"/>
        <w:numPr>
          <w:ilvl w:val="0"/>
          <w:numId w:val="14"/>
        </w:numPr>
      </w:pPr>
      <w:r w:rsidRPr="006157D9">
        <w:t xml:space="preserve">Seaborn: </w:t>
      </w:r>
      <w:r w:rsidR="00227C9C" w:rsidRPr="006157D9">
        <w:t>Seaborn je knihovna pro vizualizaci dat založená na Matplotlib, která usnadňuje tvorbu esteticky příjemných a informativních grafů. Často se používá pro vizualizaci výsledků analýzy dat a pro zkoumání vztahů mezi proměnnými.</w:t>
      </w:r>
    </w:p>
    <w:p w14:paraId="0DE7F45B" w14:textId="3B71FFE3" w:rsidR="00227C9C" w:rsidRPr="006157D9" w:rsidRDefault="00227C9C" w:rsidP="00A02373">
      <w:pPr>
        <w:pStyle w:val="Odstavecseseznamem"/>
        <w:numPr>
          <w:ilvl w:val="0"/>
          <w:numId w:val="14"/>
        </w:numPr>
      </w:pPr>
      <w:r w:rsidRPr="006157D9">
        <w:lastRenderedPageBreak/>
        <w:t xml:space="preserve">Scikit-learn: </w:t>
      </w:r>
      <w:r w:rsidR="00DB60DD" w:rsidRPr="006157D9">
        <w:t>Scikit-learn je knihovna pro strojové učení v Pythonu. Obsahuje širokou škálu algoritmů pro klasifikaci, regresi, shlukování, redukci dimenzionality a další techniky strojového učení, stejně jako nástroje pro evaluaci a předzpracování dat.</w:t>
      </w:r>
    </w:p>
    <w:p w14:paraId="367ECC27" w14:textId="7DBC8A4F" w:rsidR="00DB60DD" w:rsidRPr="006157D9" w:rsidRDefault="00DB60DD" w:rsidP="00A02373">
      <w:pPr>
        <w:pStyle w:val="Odstavecseseznamem"/>
        <w:numPr>
          <w:ilvl w:val="0"/>
          <w:numId w:val="14"/>
        </w:numPr>
      </w:pPr>
      <w:r w:rsidRPr="006157D9">
        <w:t xml:space="preserve">Requests: </w:t>
      </w:r>
      <w:r w:rsidR="000D02A8" w:rsidRPr="006157D9">
        <w:t>Requests je knihovna pro práci s HTTP požadavky v Pythonu. Je často používána pro komunikaci s webovými API a stahování dat z internetu.</w:t>
      </w:r>
    </w:p>
    <w:p w14:paraId="5482DE8C" w14:textId="1387672E" w:rsidR="000018F5" w:rsidRPr="006157D9" w:rsidRDefault="00DB60DD" w:rsidP="008B457B">
      <w:pPr>
        <w:pStyle w:val="Odstavecseseznamem"/>
        <w:numPr>
          <w:ilvl w:val="0"/>
          <w:numId w:val="14"/>
        </w:numPr>
      </w:pPr>
      <w:r w:rsidRPr="006157D9">
        <w:t xml:space="preserve">BeautifulSoup: </w:t>
      </w:r>
      <w:r w:rsidR="009B4B7C" w:rsidRPr="006157D9">
        <w:t>Populární knihovna, která slouží k extrakci dat z HTML a XML dokumentů. Je často používána pro web scraping, což je proces získávání strukturovaných dat z webových stránek.</w:t>
      </w:r>
    </w:p>
    <w:p w14:paraId="7EFD7B87" w14:textId="6E5BF704" w:rsidR="008B457B" w:rsidRPr="006157D9" w:rsidRDefault="009168AA" w:rsidP="009168AA">
      <w:pPr>
        <w:pStyle w:val="Nadpis3"/>
      </w:pPr>
      <w:bookmarkStart w:id="19" w:name="_Toc164865961"/>
      <w:r w:rsidRPr="006157D9">
        <w:t>Další nástroje</w:t>
      </w:r>
      <w:bookmarkEnd w:id="19"/>
    </w:p>
    <w:p w14:paraId="0499E677" w14:textId="324A043F" w:rsidR="00083AC1" w:rsidRPr="006157D9" w:rsidRDefault="00B62DCB" w:rsidP="00486F8F">
      <w:r w:rsidRPr="006157D9">
        <w:t xml:space="preserve">R je další programovací jazyk, který se často používá v statistice a analýze dat. </w:t>
      </w:r>
      <w:r w:rsidR="0020162F" w:rsidRPr="006157D9">
        <w:t>Podobně jako Python o</w:t>
      </w:r>
      <w:r w:rsidRPr="006157D9">
        <w:t>bsahuje mnoho balíčků pro manipulaci s daty, vizualizaci a statistické analýzy, jako je například dplyr, ggplot2 a tidyr.</w:t>
      </w:r>
      <w:r w:rsidR="001571CC" w:rsidRPr="006157D9">
        <w:t xml:space="preserve"> </w:t>
      </w:r>
      <w:r w:rsidR="00DA6B73" w:rsidRPr="006157D9">
        <w:t xml:space="preserve">Stejně jako Python i R dokáže pokrýt všechny oblasti datové vědy. </w:t>
      </w:r>
      <w:r w:rsidR="00F01F6B" w:rsidRPr="006157D9">
        <w:t xml:space="preserve"> </w:t>
      </w:r>
      <w:r w:rsidR="00486F8F" w:rsidRPr="006157D9">
        <w:t>Oproti Pythonu j</w:t>
      </w:r>
      <w:r w:rsidR="00D554BF" w:rsidRPr="006157D9">
        <w:t>e</w:t>
      </w:r>
      <w:r w:rsidR="00486F8F" w:rsidRPr="006157D9">
        <w:t xml:space="preserve"> </w:t>
      </w:r>
      <w:r w:rsidR="00CF2703" w:rsidRPr="006157D9">
        <w:t>však v</w:t>
      </w:r>
      <w:r w:rsidR="00486F8F" w:rsidRPr="006157D9">
        <w:t xml:space="preserve"> R </w:t>
      </w:r>
      <w:r w:rsidR="00D554BF" w:rsidRPr="006157D9">
        <w:t>náročnější</w:t>
      </w:r>
      <w:r w:rsidR="009153CE" w:rsidRPr="006157D9">
        <w:t xml:space="preserve"> řešení</w:t>
      </w:r>
      <w:r w:rsidR="00D554BF" w:rsidRPr="006157D9">
        <w:t xml:space="preserve"> složitějších </w:t>
      </w:r>
      <w:r w:rsidR="009153CE" w:rsidRPr="006157D9">
        <w:t>úloh</w:t>
      </w:r>
      <w:r w:rsidR="00BA30B4" w:rsidRPr="006157D9">
        <w:t xml:space="preserve"> </w:t>
      </w:r>
      <w:r w:rsidR="009153CE" w:rsidRPr="006157D9">
        <w:t>(Datacamp, 2022).</w:t>
      </w:r>
      <w:r w:rsidR="00486F8F" w:rsidRPr="006157D9">
        <w:t xml:space="preserve"> </w:t>
      </w:r>
    </w:p>
    <w:p w14:paraId="007F702D" w14:textId="4D018E9F" w:rsidR="00FE70DC" w:rsidRPr="006157D9" w:rsidRDefault="00777213" w:rsidP="00486F8F">
      <w:r w:rsidRPr="006157D9">
        <w:t>Excel je běžně</w:t>
      </w:r>
      <w:r w:rsidR="0016201D" w:rsidRPr="006157D9">
        <w:t xml:space="preserve"> používaný nástroj pro jednoduchou analýzu a zpracování dat</w:t>
      </w:r>
      <w:r w:rsidR="00CC758A" w:rsidRPr="006157D9">
        <w:t xml:space="preserve"> pomocí vestavěných funkcí</w:t>
      </w:r>
      <w:r w:rsidR="0016201D" w:rsidRPr="006157D9">
        <w:t>.</w:t>
      </w:r>
      <w:r w:rsidR="00CC758A" w:rsidRPr="006157D9">
        <w:t xml:space="preserve"> Není však zdaleka tak robustní </w:t>
      </w:r>
      <w:r w:rsidR="007B54C9" w:rsidRPr="006157D9">
        <w:t>a pro velké datasety může být pomalý a neefektivní.</w:t>
      </w:r>
      <w:r w:rsidR="00762D7A" w:rsidRPr="006157D9">
        <w:t xml:space="preserve"> </w:t>
      </w:r>
      <w:r w:rsidR="00246D9E" w:rsidRPr="006157D9">
        <w:t xml:space="preserve">Python oproti Excelu umožňuje </w:t>
      </w:r>
      <w:r w:rsidR="003F3CCA" w:rsidRPr="006157D9">
        <w:t xml:space="preserve">reprodukci a </w:t>
      </w:r>
      <w:r w:rsidR="00246D9E" w:rsidRPr="006157D9">
        <w:t xml:space="preserve">sdílení </w:t>
      </w:r>
      <w:r w:rsidR="003F3CCA" w:rsidRPr="006157D9">
        <w:t>kódu pomocí skriptů a notebooků</w:t>
      </w:r>
      <w:r w:rsidR="00762D7A" w:rsidRPr="006157D9">
        <w:t xml:space="preserve"> nebo pokročilejší metody strojového učení.</w:t>
      </w:r>
    </w:p>
    <w:p w14:paraId="68358CDC" w14:textId="2712A2D7" w:rsidR="003F3CCA" w:rsidRPr="006157D9" w:rsidRDefault="003F3CCA" w:rsidP="00486F8F">
      <w:r w:rsidRPr="006157D9">
        <w:t>Jupyter Notebook</w:t>
      </w:r>
      <w:r w:rsidR="009479A1" w:rsidRPr="006157D9">
        <w:t xml:space="preserve"> je interaktivní vývojové prostředí, které umožňuje kombinovat kód, text a vizualizace do jednoho dokumentu. Často se používá pro explorativní analýzu dat</w:t>
      </w:r>
      <w:r w:rsidR="00BD0F0C" w:rsidRPr="006157D9">
        <w:t xml:space="preserve"> </w:t>
      </w:r>
      <w:r w:rsidR="00EA186E" w:rsidRPr="006157D9">
        <w:t>a podporuje různé programovací jazyky včetně Pythonu a R.</w:t>
      </w:r>
    </w:p>
    <w:p w14:paraId="768C24F1" w14:textId="77777777" w:rsidR="00951D58" w:rsidRPr="006157D9" w:rsidRDefault="00951D58" w:rsidP="00486F8F"/>
    <w:p w14:paraId="16A3BF69" w14:textId="77777777" w:rsidR="00CC758A" w:rsidRPr="006157D9" w:rsidRDefault="00CC758A" w:rsidP="00486F8F"/>
    <w:p w14:paraId="662B442C" w14:textId="3398E665" w:rsidR="004E2530" w:rsidRPr="006157D9" w:rsidRDefault="00460A3E" w:rsidP="00E6723E">
      <w:pPr>
        <w:pStyle w:val="Nadpis1"/>
      </w:pPr>
      <w:bookmarkStart w:id="20" w:name="_Toc164865962"/>
      <w:r w:rsidRPr="006157D9">
        <w:lastRenderedPageBreak/>
        <w:t>Vstupní data</w:t>
      </w:r>
      <w:bookmarkEnd w:id="20"/>
    </w:p>
    <w:p w14:paraId="087231DC" w14:textId="65B741DB" w:rsidR="001B0989" w:rsidRPr="006157D9" w:rsidRDefault="001B0989" w:rsidP="001B0989">
      <w:r w:rsidRPr="006157D9">
        <w:t>Vstupní data pro bakalářskou práci byla získána pomocí technik web scrapingu</w:t>
      </w:r>
      <w:r w:rsidR="004F5290" w:rsidRPr="006157D9">
        <w:t xml:space="preserve"> veřejně dostupných dat z</w:t>
      </w:r>
      <w:r w:rsidR="00A91992" w:rsidRPr="006157D9">
        <w:t xml:space="preserve"> nejpopulárnějších </w:t>
      </w:r>
      <w:r w:rsidR="004F5290" w:rsidRPr="006157D9">
        <w:t>webových stránek</w:t>
      </w:r>
      <w:r w:rsidR="00A91992" w:rsidRPr="006157D9">
        <w:t xml:space="preserve"> </w:t>
      </w:r>
      <w:r w:rsidR="00DD7304" w:rsidRPr="006157D9">
        <w:t>pro zaznamenávání výsledků MMA zápasů</w:t>
      </w:r>
      <w:r w:rsidR="00C927EB" w:rsidRPr="006157D9">
        <w:t xml:space="preserve"> tapology.com</w:t>
      </w:r>
      <w:r w:rsidR="00DB26DD" w:rsidRPr="006157D9">
        <w:t xml:space="preserve"> a</w:t>
      </w:r>
      <w:r w:rsidR="00C927EB" w:rsidRPr="006157D9">
        <w:t xml:space="preserve"> sherdog.com</w:t>
      </w:r>
      <w:r w:rsidR="002572E5" w:rsidRPr="006157D9">
        <w:t xml:space="preserve">, které byly následně spojeny </w:t>
      </w:r>
      <w:r w:rsidR="00D44043" w:rsidRPr="006157D9">
        <w:t>k vytvoření jednoho datasetu</w:t>
      </w:r>
      <w:r w:rsidR="00DB26DD" w:rsidRPr="006157D9">
        <w:t xml:space="preserve">. </w:t>
      </w:r>
      <w:r w:rsidR="001F06C1" w:rsidRPr="006157D9">
        <w:t xml:space="preserve">Obě stránky poskytují informace o </w:t>
      </w:r>
      <w:r w:rsidR="00DD7304" w:rsidRPr="006157D9">
        <w:t>zápasnících, jejich zápasech a organizacích.</w:t>
      </w:r>
      <w:r w:rsidR="007B671B" w:rsidRPr="006157D9">
        <w:t xml:space="preserve"> </w:t>
      </w:r>
      <w:r w:rsidR="00510913" w:rsidRPr="006157D9">
        <w:t xml:space="preserve">Tento projekt byl omezen na data z nejprestižnější MMA organizace UFC, a to kvůli konzistenci úrovně zápasů, která se napříč organizacemi velmi liší. </w:t>
      </w:r>
      <w:r w:rsidR="00CC0726" w:rsidRPr="006157D9">
        <w:t xml:space="preserve"> </w:t>
      </w:r>
      <w:r w:rsidR="006E6424" w:rsidRPr="006157D9">
        <w:t>K vytěžení těchto webů byl</w:t>
      </w:r>
      <w:r w:rsidR="00D873A0" w:rsidRPr="006157D9">
        <w:t>y</w:t>
      </w:r>
      <w:r w:rsidR="006E6424" w:rsidRPr="006157D9">
        <w:t xml:space="preserve"> použi</w:t>
      </w:r>
      <w:r w:rsidR="006126C1" w:rsidRPr="006157D9">
        <w:t>t</w:t>
      </w:r>
      <w:r w:rsidR="00D873A0" w:rsidRPr="006157D9">
        <w:t xml:space="preserve">y </w:t>
      </w:r>
      <w:r w:rsidR="006E6424" w:rsidRPr="006157D9">
        <w:t>knihovny Pythonu</w:t>
      </w:r>
      <w:r w:rsidR="0077267C" w:rsidRPr="006157D9">
        <w:t xml:space="preserve"> requests</w:t>
      </w:r>
      <w:r w:rsidR="00E06AFA" w:rsidRPr="006157D9">
        <w:t xml:space="preserve"> a</w:t>
      </w:r>
      <w:r w:rsidR="0077267C" w:rsidRPr="006157D9">
        <w:t xml:space="preserve"> </w:t>
      </w:r>
      <w:r w:rsidR="0078168C" w:rsidRPr="006157D9">
        <w:t>b</w:t>
      </w:r>
      <w:r w:rsidR="00C2281A" w:rsidRPr="006157D9">
        <w:t xml:space="preserve">eatifulsoup, </w:t>
      </w:r>
      <w:r w:rsidR="006D77F9" w:rsidRPr="006157D9">
        <w:t xml:space="preserve">pro práci a ukládání dat knihovna pandas. </w:t>
      </w:r>
      <w:r w:rsidR="00890EA3" w:rsidRPr="006157D9">
        <w:t>Použité vývojové prostředí bylo Jupyter Notebook.</w:t>
      </w:r>
      <w:r w:rsidR="00253CB1" w:rsidRPr="006157D9">
        <w:t xml:space="preserve"> </w:t>
      </w:r>
    </w:p>
    <w:p w14:paraId="5FE4322C" w14:textId="6F2F2830" w:rsidR="0027479A" w:rsidRPr="006157D9" w:rsidRDefault="004737D4" w:rsidP="00BD08F2">
      <w:pPr>
        <w:pStyle w:val="Nadpis2"/>
      </w:pPr>
      <w:bookmarkStart w:id="21" w:name="_Toc164865963"/>
      <w:r w:rsidRPr="006157D9">
        <w:t>Web scraping z tapology.com</w:t>
      </w:r>
      <w:bookmarkEnd w:id="21"/>
    </w:p>
    <w:p w14:paraId="644A0604" w14:textId="67BB8D3B" w:rsidR="004737D4" w:rsidRPr="006157D9" w:rsidRDefault="00B85934" w:rsidP="004737D4">
      <w:r w:rsidRPr="006157D9">
        <w:t xml:space="preserve">Tato kapitola popisuje proces extrakce </w:t>
      </w:r>
      <w:r w:rsidR="00B010F2" w:rsidRPr="006157D9">
        <w:t xml:space="preserve">dat </w:t>
      </w:r>
      <w:r w:rsidR="00C02120" w:rsidRPr="006157D9">
        <w:t>v</w:t>
      </w:r>
      <w:r w:rsidR="00B010F2" w:rsidRPr="006157D9">
        <w:t> přílo</w:t>
      </w:r>
      <w:r w:rsidR="00C02120" w:rsidRPr="006157D9">
        <w:t>ze</w:t>
      </w:r>
      <w:r w:rsidR="00B010F2" w:rsidRPr="006157D9">
        <w:t xml:space="preserve"> </w:t>
      </w:r>
      <w:r w:rsidR="00342214">
        <w:t>A</w:t>
      </w:r>
      <w:r w:rsidR="00B010F2" w:rsidRPr="006157D9">
        <w:t xml:space="preserve"> </w:t>
      </w:r>
      <w:r w:rsidR="008076E2" w:rsidRPr="006157D9">
        <w:t>–</w:t>
      </w:r>
      <w:r w:rsidR="00B010F2" w:rsidRPr="006157D9">
        <w:t xml:space="preserve"> </w:t>
      </w:r>
      <w:r w:rsidR="00AA284A">
        <w:t>„</w:t>
      </w:r>
      <w:r w:rsidR="008076E2" w:rsidRPr="006157D9">
        <w:t>tapology_events.ipynb</w:t>
      </w:r>
      <w:r w:rsidR="00AA284A">
        <w:t>“</w:t>
      </w:r>
      <w:r w:rsidR="008076E2" w:rsidRPr="006157D9">
        <w:t>.</w:t>
      </w:r>
    </w:p>
    <w:p w14:paraId="216FAC0E" w14:textId="3079C28C" w:rsidR="00890EA3" w:rsidRPr="006157D9" w:rsidRDefault="00E06DC3" w:rsidP="004737D4">
      <w:r w:rsidRPr="006157D9">
        <w:t xml:space="preserve">Tento notebook má za cíl </w:t>
      </w:r>
      <w:r w:rsidR="00916295" w:rsidRPr="006157D9">
        <w:t xml:space="preserve">získat data </w:t>
      </w:r>
      <w:r w:rsidR="00F358F2" w:rsidRPr="006157D9">
        <w:t xml:space="preserve">o </w:t>
      </w:r>
      <w:r w:rsidR="00916295" w:rsidRPr="006157D9">
        <w:t xml:space="preserve">všech zápasech v UFC </w:t>
      </w:r>
      <w:r w:rsidR="00F358F2" w:rsidRPr="006157D9">
        <w:t>s</w:t>
      </w:r>
      <w:r w:rsidR="00391CD6" w:rsidRPr="006157D9">
        <w:t> </w:t>
      </w:r>
      <w:r w:rsidR="00DB7F3C" w:rsidRPr="006157D9">
        <w:t>dostupn</w:t>
      </w:r>
      <w:r w:rsidR="00F358F2" w:rsidRPr="006157D9">
        <w:t>ými</w:t>
      </w:r>
      <w:r w:rsidR="00DB7F3C" w:rsidRPr="006157D9">
        <w:t xml:space="preserve"> podrobnost</w:t>
      </w:r>
      <w:r w:rsidR="00F358F2" w:rsidRPr="006157D9">
        <w:t>m</w:t>
      </w:r>
      <w:r w:rsidR="00DB7F3C" w:rsidRPr="006157D9">
        <w:t>i o zápasnících</w:t>
      </w:r>
      <w:r w:rsidR="00F358F2" w:rsidRPr="006157D9">
        <w:t xml:space="preserve">, kteří se jich zúčastnili. </w:t>
      </w:r>
      <w:r w:rsidR="00B878E3" w:rsidRPr="006157D9">
        <w:t>Stránka tapology.com byla vybrána z</w:t>
      </w:r>
      <w:r w:rsidR="00F1116E" w:rsidRPr="006157D9">
        <w:t> </w:t>
      </w:r>
      <w:r w:rsidR="00B878E3" w:rsidRPr="006157D9">
        <w:t>důvodu</w:t>
      </w:r>
      <w:r w:rsidR="00F1116E" w:rsidRPr="006157D9">
        <w:t xml:space="preserve"> přehledného členění </w:t>
      </w:r>
      <w:r w:rsidR="00C15855" w:rsidRPr="006157D9">
        <w:t>turnajů podle organizací a bylo tak jednoduché</w:t>
      </w:r>
      <w:r w:rsidR="00215910" w:rsidRPr="006157D9">
        <w:t xml:space="preserve"> získat potřebná data</w:t>
      </w:r>
      <w:r w:rsidR="00F13302" w:rsidRPr="006157D9">
        <w:t>.</w:t>
      </w:r>
    </w:p>
    <w:p w14:paraId="40FFBE60" w14:textId="592FB6CF" w:rsidR="00016571" w:rsidRPr="006157D9" w:rsidRDefault="00016571" w:rsidP="004737D4">
      <w:r w:rsidRPr="006157D9">
        <w:rPr>
          <w:noProof/>
        </w:rPr>
        <w:drawing>
          <wp:anchor distT="0" distB="0" distL="114300" distR="114300" simplePos="0" relativeHeight="251658240" behindDoc="1" locked="0" layoutInCell="1" allowOverlap="1" wp14:anchorId="035CB4CE" wp14:editId="49FA22D2">
            <wp:simplePos x="0" y="0"/>
            <wp:positionH relativeFrom="page">
              <wp:align>center</wp:align>
            </wp:positionH>
            <wp:positionV relativeFrom="paragraph">
              <wp:posOffset>1176020</wp:posOffset>
            </wp:positionV>
            <wp:extent cx="3298190" cy="3334385"/>
            <wp:effectExtent l="0" t="0" r="0" b="0"/>
            <wp:wrapTopAndBottom/>
            <wp:docPr id="997599419" name="Obrázek 1" descr="Obsah obrázku text, snímek obrazovky, Písmo,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99419" name="Obrázek 1" descr="Obsah obrázku text, snímek obrazovky, Písmo, číslo&#10;&#10;Popis byl vytvořen automaticky"/>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98190" cy="3334385"/>
                    </a:xfrm>
                    <a:prstGeom prst="rect">
                      <a:avLst/>
                    </a:prstGeom>
                  </pic:spPr>
                </pic:pic>
              </a:graphicData>
            </a:graphic>
          </wp:anchor>
        </w:drawing>
      </w:r>
      <w:r w:rsidR="00717787" w:rsidRPr="006157D9">
        <w:rPr>
          <w:noProof/>
        </w:rPr>
        <mc:AlternateContent>
          <mc:Choice Requires="wps">
            <w:drawing>
              <wp:anchor distT="0" distB="0" distL="114300" distR="114300" simplePos="0" relativeHeight="251660288" behindDoc="0" locked="0" layoutInCell="1" allowOverlap="1" wp14:anchorId="3B801B3F" wp14:editId="637AE89E">
                <wp:simplePos x="0" y="0"/>
                <wp:positionH relativeFrom="column">
                  <wp:posOffset>1050290</wp:posOffset>
                </wp:positionH>
                <wp:positionV relativeFrom="paragraph">
                  <wp:posOffset>4512945</wp:posOffset>
                </wp:positionV>
                <wp:extent cx="3298190" cy="635"/>
                <wp:effectExtent l="0" t="0" r="0" b="0"/>
                <wp:wrapTopAndBottom/>
                <wp:docPr id="787510878" name="Textové pole 1"/>
                <wp:cNvGraphicFramePr/>
                <a:graphic xmlns:a="http://schemas.openxmlformats.org/drawingml/2006/main">
                  <a:graphicData uri="http://schemas.microsoft.com/office/word/2010/wordprocessingShape">
                    <wps:wsp>
                      <wps:cNvSpPr txBox="1"/>
                      <wps:spPr>
                        <a:xfrm>
                          <a:off x="0" y="0"/>
                          <a:ext cx="3298190" cy="635"/>
                        </a:xfrm>
                        <a:prstGeom prst="rect">
                          <a:avLst/>
                        </a:prstGeom>
                        <a:solidFill>
                          <a:prstClr val="white"/>
                        </a:solidFill>
                        <a:ln>
                          <a:noFill/>
                        </a:ln>
                      </wps:spPr>
                      <wps:txbx>
                        <w:txbxContent>
                          <w:p w14:paraId="1EB3E227" w14:textId="66E41E62" w:rsidR="00717787" w:rsidRPr="006157D9" w:rsidRDefault="00717787" w:rsidP="00016571">
                            <w:pPr>
                              <w:pStyle w:val="Titulek"/>
                              <w:jc w:val="center"/>
                              <w:rPr>
                                <w:sz w:val="22"/>
                                <w:szCs w:val="22"/>
                              </w:rPr>
                            </w:pPr>
                            <w:bookmarkStart w:id="22" w:name="_Ref162473267"/>
                            <w:bookmarkStart w:id="23" w:name="_Ref162473263"/>
                            <w:bookmarkStart w:id="24" w:name="_Toc164719579"/>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2</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22"/>
                            <w:r w:rsidRPr="006157D9">
                              <w:t xml:space="preserve"> Seznam turnajů UFC (www.tapology.com)</w:t>
                            </w:r>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801B3F" id="_x0000_t202" coordsize="21600,21600" o:spt="202" path="m,l,21600r21600,l21600,xe">
                <v:stroke joinstyle="miter"/>
                <v:path gradientshapeok="t" o:connecttype="rect"/>
              </v:shapetype>
              <v:shape id="Textové pole 1" o:spid="_x0000_s1026" type="#_x0000_t202" style="position:absolute;left:0;text-align:left;margin-left:82.7pt;margin-top:355.35pt;width:259.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" stroked="f">
                <v:textbox style="mso-fit-shape-to-text:t" inset="0,0,0,0">
                  <w:txbxContent>
                    <w:p w14:paraId="1EB3E227" w14:textId="66E41E62" w:rsidR="00717787" w:rsidRPr="006157D9" w:rsidRDefault="00717787" w:rsidP="00016571">
                      <w:pPr>
                        <w:pStyle w:val="Titulek"/>
                        <w:jc w:val="center"/>
                        <w:rPr>
                          <w:sz w:val="22"/>
                          <w:szCs w:val="22"/>
                        </w:rPr>
                      </w:pPr>
                      <w:bookmarkStart w:id="25" w:name="_Ref162473267"/>
                      <w:bookmarkStart w:id="26" w:name="_Ref162473263"/>
                      <w:bookmarkStart w:id="27" w:name="_Toc164719579"/>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2</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25"/>
                      <w:r w:rsidRPr="006157D9">
                        <w:t xml:space="preserve"> Seznam turnajů UFC (www.tapology.com)</w:t>
                      </w:r>
                      <w:bookmarkEnd w:id="26"/>
                      <w:bookmarkEnd w:id="27"/>
                    </w:p>
                  </w:txbxContent>
                </v:textbox>
                <w10:wrap type="topAndBottom"/>
              </v:shape>
            </w:pict>
          </mc:Fallback>
        </mc:AlternateContent>
      </w:r>
      <w:r w:rsidR="00415CCA" w:rsidRPr="006157D9">
        <w:t>Nejprve</w:t>
      </w:r>
      <w:r w:rsidR="00E35153" w:rsidRPr="006157D9">
        <w:t xml:space="preserve"> se </w:t>
      </w:r>
      <w:r w:rsidR="00930529" w:rsidRPr="006157D9">
        <w:t>pošle request na url</w:t>
      </w:r>
      <w:r w:rsidR="00415CCA" w:rsidRPr="006157D9">
        <w:t>, která odkazuje na</w:t>
      </w:r>
      <w:r w:rsidR="00663085" w:rsidRPr="006157D9">
        <w:t xml:space="preserve"> první stránku</w:t>
      </w:r>
      <w:r w:rsidR="00415CCA" w:rsidRPr="006157D9">
        <w:t xml:space="preserve"> </w:t>
      </w:r>
      <w:r w:rsidR="00663085" w:rsidRPr="006157D9">
        <w:t>seznamu turnajů</w:t>
      </w:r>
      <w:r w:rsidR="00415CCA" w:rsidRPr="006157D9">
        <w:t xml:space="preserve"> organizace UFC.</w:t>
      </w:r>
      <w:r w:rsidR="00F40E49" w:rsidRPr="006157D9">
        <w:t xml:space="preserve"> Navrácený obsah se </w:t>
      </w:r>
      <w:r w:rsidR="00CB0D78" w:rsidRPr="006157D9">
        <w:t xml:space="preserve">přečte </w:t>
      </w:r>
      <w:r w:rsidR="0034785B" w:rsidRPr="006157D9">
        <w:t xml:space="preserve">pomocí html parseru </w:t>
      </w:r>
      <w:r w:rsidR="00AD65CE" w:rsidRPr="006157D9">
        <w:t>a uloží do</w:t>
      </w:r>
      <w:r w:rsidR="00CB0D78" w:rsidRPr="006157D9">
        <w:t xml:space="preserve"> BeautifulSoup </w:t>
      </w:r>
      <w:r w:rsidR="00AD65CE" w:rsidRPr="006157D9">
        <w:t xml:space="preserve">objektu. </w:t>
      </w:r>
      <w:r w:rsidR="007357F7" w:rsidRPr="006157D9">
        <w:t xml:space="preserve">Pomocí vyhledávací metody </w:t>
      </w:r>
      <w:r w:rsidR="0019049D" w:rsidRPr="006157D9">
        <w:t xml:space="preserve">a cyklu </w:t>
      </w:r>
      <w:r w:rsidR="007357F7" w:rsidRPr="006157D9">
        <w:t xml:space="preserve">se </w:t>
      </w:r>
      <w:r w:rsidR="0033723F" w:rsidRPr="006157D9">
        <w:t xml:space="preserve">z BeautifulSoup </w:t>
      </w:r>
      <w:r w:rsidR="00EA34BA" w:rsidRPr="006157D9">
        <w:t xml:space="preserve">objektu vždy </w:t>
      </w:r>
      <w:r w:rsidR="0033723F" w:rsidRPr="006157D9">
        <w:t xml:space="preserve">vytěží </w:t>
      </w:r>
      <w:r w:rsidR="009B2E38" w:rsidRPr="006157D9">
        <w:t>odkaz</w:t>
      </w:r>
      <w:r w:rsidR="0019049D" w:rsidRPr="006157D9">
        <w:t xml:space="preserve"> na další stránku se seznamem turnajů</w:t>
      </w:r>
      <w:r w:rsidR="003776C6" w:rsidRPr="006157D9">
        <w:t xml:space="preserve"> (</w:t>
      </w:r>
      <w:r w:rsidRPr="006157D9">
        <w:fldChar w:fldCharType="begin"/>
      </w:r>
      <w:r w:rsidRPr="006157D9">
        <w:instrText xml:space="preserve"> REF _Ref162473267 \h </w:instrText>
      </w:r>
      <w:r w:rsidRPr="006157D9">
        <w:fldChar w:fldCharType="separate"/>
      </w:r>
      <w:r w:rsidRPr="006157D9">
        <w:t>Obr. 2.1</w:t>
      </w:r>
      <w:r w:rsidRPr="006157D9">
        <w:fldChar w:fldCharType="end"/>
      </w:r>
      <w:r w:rsidRPr="006157D9">
        <w:t>)</w:t>
      </w:r>
      <w:r w:rsidR="00EA34BA" w:rsidRPr="006157D9">
        <w:t xml:space="preserve">, uloží se do seznamu </w:t>
      </w:r>
      <w:r w:rsidR="00663085" w:rsidRPr="006157D9">
        <w:t>stránek a přejde na tento odkaz</w:t>
      </w:r>
      <w:r w:rsidR="00CC79B0" w:rsidRPr="006157D9">
        <w:t xml:space="preserve">. Tohle se </w:t>
      </w:r>
      <w:r w:rsidR="001C4DB2" w:rsidRPr="006157D9">
        <w:t>opakuje,</w:t>
      </w:r>
      <w:r w:rsidR="00CC79B0" w:rsidRPr="006157D9">
        <w:t xml:space="preserve"> dokud nedojdeme na </w:t>
      </w:r>
      <w:r w:rsidR="001C4DB2" w:rsidRPr="006157D9">
        <w:t>poslední stránku</w:t>
      </w:r>
      <w:r w:rsidR="00CC79B0" w:rsidRPr="006157D9">
        <w:t xml:space="preserve">. Výsledkem je </w:t>
      </w:r>
      <w:r w:rsidR="001C4DB2" w:rsidRPr="006157D9">
        <w:t xml:space="preserve">seznam </w:t>
      </w:r>
      <w:r w:rsidR="00B33AC6" w:rsidRPr="006157D9">
        <w:t xml:space="preserve">„page_list“ plný </w:t>
      </w:r>
      <w:r w:rsidR="002F1042" w:rsidRPr="006157D9">
        <w:t>odkazů</w:t>
      </w:r>
      <w:r w:rsidR="00ED20BE" w:rsidRPr="006157D9">
        <w:t>, kter</w:t>
      </w:r>
      <w:r w:rsidR="002F1042" w:rsidRPr="006157D9">
        <w:t xml:space="preserve">é ukazují na stránky se </w:t>
      </w:r>
      <w:r w:rsidR="00342FB9" w:rsidRPr="006157D9">
        <w:t xml:space="preserve">seznamem turnajů. </w:t>
      </w:r>
    </w:p>
    <w:p w14:paraId="3295DE51" w14:textId="4CB342AD" w:rsidR="00665B24" w:rsidRPr="006157D9" w:rsidRDefault="00665B24" w:rsidP="00665B24">
      <w:pPr>
        <w:pStyle w:val="Titulek"/>
        <w:keepNext/>
        <w:jc w:val="left"/>
      </w:pPr>
      <w:bookmarkStart w:id="28" w:name="_Ref162475031"/>
      <w:bookmarkStart w:id="29" w:name="_Toc164121185"/>
      <w:r w:rsidRPr="006157D9">
        <w:lastRenderedPageBreak/>
        <w:t xml:space="preserve">Výpis </w:t>
      </w:r>
      <w:r w:rsidR="009017AC" w:rsidRPr="006157D9">
        <w:fldChar w:fldCharType="begin"/>
      </w:r>
      <w:r w:rsidR="009017AC" w:rsidRPr="006157D9">
        <w:instrText xml:space="preserve"> STYLEREF 1 \s </w:instrText>
      </w:r>
      <w:r w:rsidR="009017AC" w:rsidRPr="006157D9">
        <w:fldChar w:fldCharType="separate"/>
      </w:r>
      <w:r w:rsidR="009017AC" w:rsidRPr="006157D9">
        <w:t>2</w:t>
      </w:r>
      <w:r w:rsidR="009017AC" w:rsidRPr="006157D9">
        <w:fldChar w:fldCharType="end"/>
      </w:r>
      <w:r w:rsidR="009017AC" w:rsidRPr="006157D9">
        <w:t>.</w:t>
      </w:r>
      <w:r w:rsidR="009017AC" w:rsidRPr="006157D9">
        <w:fldChar w:fldCharType="begin"/>
      </w:r>
      <w:r w:rsidR="009017AC" w:rsidRPr="006157D9">
        <w:instrText xml:space="preserve"> SEQ Výpis \* ARABIC \s 1 </w:instrText>
      </w:r>
      <w:r w:rsidR="009017AC" w:rsidRPr="006157D9">
        <w:fldChar w:fldCharType="separate"/>
      </w:r>
      <w:r w:rsidR="009017AC" w:rsidRPr="006157D9">
        <w:t>1</w:t>
      </w:r>
      <w:r w:rsidR="009017AC" w:rsidRPr="006157D9">
        <w:fldChar w:fldCharType="end"/>
      </w:r>
      <w:bookmarkEnd w:id="28"/>
      <w:r w:rsidRPr="006157D9">
        <w:t xml:space="preserve"> </w:t>
      </w:r>
      <w:r w:rsidR="009D6F67" w:rsidRPr="006157D9">
        <w:t>Procházení seznamu</w:t>
      </w:r>
      <w:r w:rsidRPr="006157D9">
        <w:t xml:space="preserve"> "page_list" a u</w:t>
      </w:r>
      <w:r w:rsidR="009D6F67" w:rsidRPr="006157D9">
        <w:t>ložení</w:t>
      </w:r>
      <w:r w:rsidRPr="006157D9">
        <w:t xml:space="preserve"> turnaj</w:t>
      </w:r>
      <w:r w:rsidR="009D6F67" w:rsidRPr="006157D9">
        <w:t>ů</w:t>
      </w:r>
      <w:r w:rsidR="0020098E" w:rsidRPr="006157D9">
        <w:t xml:space="preserve"> do DF</w:t>
      </w:r>
      <w:r w:rsidRPr="006157D9">
        <w:t xml:space="preserve"> (vlastní zpracování)</w:t>
      </w:r>
      <w:bookmarkEnd w:id="29"/>
    </w:p>
    <w:p w14:paraId="2F39D223" w14:textId="77777777" w:rsidR="00B03D85" w:rsidRPr="006157D9" w:rsidRDefault="00B03D85" w:rsidP="00B03D85">
      <w:pPr>
        <w:pStyle w:val="Textprogramovhokdu"/>
      </w:pPr>
      <w:r w:rsidRPr="006157D9">
        <w:t>events = pd.DataFrame(columns=["Event Link", "Event Name", "Date", "Venue", "Location"])</w:t>
      </w:r>
    </w:p>
    <w:p w14:paraId="583F5A29" w14:textId="77777777" w:rsidR="00B03D85" w:rsidRPr="006157D9" w:rsidRDefault="00B03D85" w:rsidP="00B03D85">
      <w:pPr>
        <w:pStyle w:val="Textprogramovhokdu"/>
      </w:pPr>
      <w:r w:rsidRPr="006157D9">
        <w:t># Iterates through page_list</w:t>
      </w:r>
    </w:p>
    <w:p w14:paraId="1172C1BF" w14:textId="77777777" w:rsidR="00B03D85" w:rsidRPr="006157D9" w:rsidRDefault="00B03D85" w:rsidP="00B03D85">
      <w:pPr>
        <w:pStyle w:val="Textprogramovhokdu"/>
      </w:pPr>
      <w:r w:rsidRPr="006157D9">
        <w:t>for page in tqdm(page_list):</w:t>
      </w:r>
    </w:p>
    <w:p w14:paraId="7A7F709C" w14:textId="77777777" w:rsidR="00B03D85" w:rsidRPr="006157D9" w:rsidRDefault="00B03D85" w:rsidP="00B03D85">
      <w:pPr>
        <w:pStyle w:val="Textprogramovhokdu"/>
      </w:pPr>
      <w:r w:rsidRPr="006157D9">
        <w:t xml:space="preserve">    data = req.get(page, headers = headers).text</w:t>
      </w:r>
    </w:p>
    <w:p w14:paraId="061001AB" w14:textId="77777777" w:rsidR="00B03D85" w:rsidRPr="006157D9" w:rsidRDefault="00B03D85" w:rsidP="00B03D85">
      <w:pPr>
        <w:pStyle w:val="Textprogramovhokdu"/>
      </w:pPr>
      <w:r w:rsidRPr="006157D9">
        <w:t xml:space="preserve">    soup = BeautifulSoup(data,"html.parser")</w:t>
      </w:r>
    </w:p>
    <w:p w14:paraId="2F1CAD4D" w14:textId="77777777" w:rsidR="00B03D85" w:rsidRPr="006157D9" w:rsidRDefault="00B03D85" w:rsidP="00B03D85">
      <w:pPr>
        <w:pStyle w:val="Textprogramovhokdu"/>
      </w:pPr>
      <w:r w:rsidRPr="006157D9">
        <w:t xml:space="preserve">    # Finds all listings on a page</w:t>
      </w:r>
    </w:p>
    <w:p w14:paraId="7A3134F1" w14:textId="77777777" w:rsidR="00B03D85" w:rsidRPr="006157D9" w:rsidRDefault="00B03D85" w:rsidP="00B03D85">
      <w:pPr>
        <w:pStyle w:val="Textprogramovhokdu"/>
      </w:pPr>
      <w:r w:rsidRPr="006157D9">
        <w:t xml:space="preserve">    listings = soup.find_all(class_="fcListing")</w:t>
      </w:r>
    </w:p>
    <w:p w14:paraId="4CC8F6D0" w14:textId="77777777" w:rsidR="00B03D85" w:rsidRPr="006157D9" w:rsidRDefault="00B03D85" w:rsidP="00B03D85">
      <w:pPr>
        <w:pStyle w:val="Textprogramovhokdu"/>
      </w:pPr>
      <w:r w:rsidRPr="006157D9">
        <w:t xml:space="preserve">    # Iterates listings and saves each one in DataFrame</w:t>
      </w:r>
    </w:p>
    <w:p w14:paraId="54B16DBE" w14:textId="77777777" w:rsidR="00B03D85" w:rsidRPr="006157D9" w:rsidRDefault="00B03D85" w:rsidP="00B03D85">
      <w:pPr>
        <w:pStyle w:val="Textprogramovhokdu"/>
      </w:pPr>
      <w:r w:rsidRPr="006157D9">
        <w:t xml:space="preserve">    for listing in listings:</w:t>
      </w:r>
    </w:p>
    <w:p w14:paraId="35CBE63E" w14:textId="77777777" w:rsidR="00B03D85" w:rsidRPr="006157D9" w:rsidRDefault="00B03D85" w:rsidP="00B03D85">
      <w:pPr>
        <w:pStyle w:val="Textprogramovhokdu"/>
      </w:pPr>
      <w:r w:rsidRPr="006157D9">
        <w:t xml:space="preserve">        link = "https://www.tapology.com" + listing.find("a")["href"]</w:t>
      </w:r>
    </w:p>
    <w:p w14:paraId="6A4CB8A7" w14:textId="77777777" w:rsidR="00B03D85" w:rsidRPr="006157D9" w:rsidRDefault="00B03D85" w:rsidP="00B03D85">
      <w:pPr>
        <w:pStyle w:val="Textprogramovhokdu"/>
      </w:pPr>
      <w:r w:rsidRPr="006157D9">
        <w:t xml:space="preserve">        name = listing.find("a").text</w:t>
      </w:r>
    </w:p>
    <w:p w14:paraId="1C54E099" w14:textId="77777777" w:rsidR="00B03D85" w:rsidRPr="006157D9" w:rsidRDefault="00B03D85" w:rsidP="00B03D85">
      <w:pPr>
        <w:pStyle w:val="Textprogramovhokdu"/>
      </w:pPr>
      <w:r w:rsidRPr="006157D9">
        <w:t xml:space="preserve">        date = listing.find(class_="datetime").text</w:t>
      </w:r>
    </w:p>
    <w:p w14:paraId="7F38FFB5" w14:textId="77777777" w:rsidR="00B03D85" w:rsidRPr="006157D9" w:rsidRDefault="00B03D85" w:rsidP="00B03D85">
      <w:pPr>
        <w:pStyle w:val="Textprogramovhokdu"/>
      </w:pPr>
      <w:r w:rsidRPr="006157D9">
        <w:t xml:space="preserve">        venue = ""</w:t>
      </w:r>
    </w:p>
    <w:p w14:paraId="48B6B073" w14:textId="77777777" w:rsidR="00B03D85" w:rsidRPr="006157D9" w:rsidRDefault="00B03D85" w:rsidP="00B03D85">
      <w:pPr>
        <w:pStyle w:val="Textprogramovhokdu"/>
      </w:pPr>
      <w:r w:rsidRPr="006157D9">
        <w:t xml:space="preserve">        if listing.find(class_="venue") != None: </w:t>
      </w:r>
    </w:p>
    <w:p w14:paraId="239C029F" w14:textId="77777777" w:rsidR="00B03D85" w:rsidRPr="006157D9" w:rsidRDefault="00B03D85" w:rsidP="00B03D85">
      <w:pPr>
        <w:pStyle w:val="Textprogramovhokdu"/>
      </w:pPr>
      <w:r w:rsidRPr="006157D9">
        <w:t xml:space="preserve">            venue = listing.find("span", class_="venue").text</w:t>
      </w:r>
    </w:p>
    <w:p w14:paraId="331D553F" w14:textId="77777777" w:rsidR="00B03D85" w:rsidRPr="006157D9" w:rsidRDefault="00B03D85" w:rsidP="00B03D85">
      <w:pPr>
        <w:pStyle w:val="Textprogramovhokdu"/>
      </w:pPr>
      <w:r w:rsidRPr="006157D9">
        <w:t xml:space="preserve">        location = ""</w:t>
      </w:r>
    </w:p>
    <w:p w14:paraId="075C104E" w14:textId="77777777" w:rsidR="00B03D85" w:rsidRPr="006157D9" w:rsidRDefault="00B03D85" w:rsidP="00B03D85">
      <w:pPr>
        <w:pStyle w:val="Textprogramovhokdu"/>
      </w:pPr>
      <w:r w:rsidRPr="006157D9">
        <w:t xml:space="preserve">        if listing.find(class_="venue-location") != None:     </w:t>
      </w:r>
    </w:p>
    <w:p w14:paraId="71EA3F93" w14:textId="77777777" w:rsidR="00B03D85" w:rsidRPr="006157D9" w:rsidRDefault="00B03D85" w:rsidP="00B03D85">
      <w:pPr>
        <w:pStyle w:val="Textprogramovhokdu"/>
      </w:pPr>
      <w:r w:rsidRPr="006157D9">
        <w:t xml:space="preserve">            location = listing.find(class_="venue-location").text</w:t>
      </w:r>
    </w:p>
    <w:p w14:paraId="4295CFEE" w14:textId="77777777" w:rsidR="00B03D85" w:rsidRPr="006157D9" w:rsidRDefault="00B03D85" w:rsidP="00B03D85">
      <w:pPr>
        <w:pStyle w:val="Textprogramovhokdu"/>
      </w:pPr>
      <w:r w:rsidRPr="006157D9">
        <w:t xml:space="preserve">        region = ""</w:t>
      </w:r>
    </w:p>
    <w:p w14:paraId="0856BC19" w14:textId="77777777" w:rsidR="00B03D85" w:rsidRPr="006157D9" w:rsidRDefault="00B03D85" w:rsidP="00B03D85">
      <w:pPr>
        <w:pStyle w:val="Textprogramovhokdu"/>
      </w:pPr>
      <w:r w:rsidRPr="006157D9">
        <w:t xml:space="preserve">        if listing.find(class_="region") != None: </w:t>
      </w:r>
    </w:p>
    <w:p w14:paraId="027ACE5F" w14:textId="77777777" w:rsidR="00B03D85" w:rsidRPr="006157D9" w:rsidRDefault="00B03D85" w:rsidP="00B03D85">
      <w:pPr>
        <w:pStyle w:val="Textprogramovhokdu"/>
      </w:pPr>
      <w:r w:rsidRPr="006157D9">
        <w:t xml:space="preserve">            region = listing.find(class_="region").text</w:t>
      </w:r>
    </w:p>
    <w:p w14:paraId="3C4BCA55" w14:textId="77777777" w:rsidR="00B03D85" w:rsidRPr="006157D9" w:rsidRDefault="00B03D85" w:rsidP="00B03D85">
      <w:pPr>
        <w:pStyle w:val="Textprogramovhokdu"/>
      </w:pPr>
      <w:r w:rsidRPr="006157D9">
        <w:t xml:space="preserve">        events = events._append({"Event Link":link, "Event Name":name, "Date":date, "Venue":venue, "Location":location}, ignore_index=True)</w:t>
      </w:r>
    </w:p>
    <w:p w14:paraId="1F57C101" w14:textId="3D959ECC" w:rsidR="00911B9B" w:rsidRPr="006157D9" w:rsidRDefault="00B03D85" w:rsidP="00911B9B">
      <w:pPr>
        <w:pStyle w:val="Textprogramovhokdu"/>
      </w:pPr>
      <w:r w:rsidRPr="006157D9">
        <w:t>events = events.replace(r'\n','', regex=True)</w:t>
      </w:r>
    </w:p>
    <w:p w14:paraId="1D9C2D17" w14:textId="77777777" w:rsidR="00911B9B" w:rsidRPr="006157D9" w:rsidRDefault="00911B9B" w:rsidP="00E87B3C"/>
    <w:p w14:paraId="47DE5BFB" w14:textId="2FF9CF8D" w:rsidR="00311205" w:rsidRPr="006157D9" w:rsidRDefault="00E87B3C" w:rsidP="00E87B3C">
      <w:r w:rsidRPr="006157D9">
        <w:t>V druhém kroku se „page_list“ prochází cyklem, který podobným procesem, jako v předchozím odstavci, najde všechny turnaje na stránce</w:t>
      </w:r>
      <w:r w:rsidR="00DC2C12" w:rsidRPr="006157D9">
        <w:t xml:space="preserve"> (</w:t>
      </w:r>
      <w:r w:rsidR="00DC2C12" w:rsidRPr="006157D9">
        <w:fldChar w:fldCharType="begin"/>
      </w:r>
      <w:r w:rsidR="00DC2C12" w:rsidRPr="006157D9">
        <w:instrText xml:space="preserve"> REF _Ref162473267 \h </w:instrText>
      </w:r>
      <w:r w:rsidR="00DC2C12" w:rsidRPr="006157D9">
        <w:fldChar w:fldCharType="separate"/>
      </w:r>
      <w:r w:rsidR="00DC2C12" w:rsidRPr="006157D9">
        <w:t>Obr. 2.1</w:t>
      </w:r>
      <w:r w:rsidR="00DC2C12" w:rsidRPr="006157D9">
        <w:fldChar w:fldCharType="end"/>
      </w:r>
      <w:r w:rsidR="00DC2C12" w:rsidRPr="006157D9">
        <w:t>)</w:t>
      </w:r>
      <w:r w:rsidRPr="006157D9">
        <w:t xml:space="preserve"> a uloží je do DataFramu „events“ (</w:t>
      </w:r>
      <w:r w:rsidRPr="006157D9">
        <w:fldChar w:fldCharType="begin"/>
      </w:r>
      <w:r w:rsidRPr="006157D9">
        <w:instrText xml:space="preserve"> REF _Ref162475031 \h </w:instrText>
      </w:r>
      <w:r w:rsidRPr="006157D9">
        <w:fldChar w:fldCharType="separate"/>
      </w:r>
      <w:r w:rsidRPr="006157D9">
        <w:t>Výpis 2.1</w:t>
      </w:r>
      <w:r w:rsidRPr="006157D9">
        <w:fldChar w:fldCharType="end"/>
      </w:r>
      <w:r w:rsidRPr="006157D9">
        <w:t xml:space="preserve">). </w:t>
      </w:r>
    </w:p>
    <w:p w14:paraId="39704EC4" w14:textId="47EE732F" w:rsidR="00B67DE7" w:rsidRPr="006157D9" w:rsidRDefault="00B67DE7" w:rsidP="00E87B3C">
      <w:r w:rsidRPr="006157D9">
        <w:t xml:space="preserve">DataFrame „events“ obsahuje sloupce: „Event Link“, „Event Name“, </w:t>
      </w:r>
      <w:r w:rsidR="007E24D7" w:rsidRPr="006157D9">
        <w:t>„Date“, „Venue“, „Location</w:t>
      </w:r>
      <w:r w:rsidR="009D0CA1" w:rsidRPr="006157D9">
        <w:t>“</w:t>
      </w:r>
      <w:r w:rsidR="00D70BC6" w:rsidRPr="006157D9">
        <w:t>.</w:t>
      </w:r>
    </w:p>
    <w:p w14:paraId="13F29D25" w14:textId="3A788728" w:rsidR="00F34E45" w:rsidRPr="006157D9" w:rsidRDefault="007C586E" w:rsidP="00E87B3C">
      <w:r w:rsidRPr="006157D9">
        <w:t xml:space="preserve">Ve třetím kroku se </w:t>
      </w:r>
      <w:r w:rsidR="002C396D" w:rsidRPr="006157D9">
        <w:t>konečně získávají cílová data o zápasech</w:t>
      </w:r>
      <w:r w:rsidR="00CD7365" w:rsidRPr="006157D9">
        <w:t xml:space="preserve"> p</w:t>
      </w:r>
      <w:r w:rsidR="00812DAE" w:rsidRPr="006157D9">
        <w:t>rocház</w:t>
      </w:r>
      <w:r w:rsidR="00CD7365" w:rsidRPr="006157D9">
        <w:t xml:space="preserve">ením </w:t>
      </w:r>
      <w:r w:rsidR="00F848E9" w:rsidRPr="006157D9">
        <w:t>odkaz</w:t>
      </w:r>
      <w:r w:rsidR="00CD7365" w:rsidRPr="006157D9">
        <w:t>ů</w:t>
      </w:r>
      <w:r w:rsidR="00F848E9" w:rsidRPr="006157D9">
        <w:t xml:space="preserve"> </w:t>
      </w:r>
      <w:r w:rsidR="00812DAE" w:rsidRPr="006157D9">
        <w:t>DataFram</w:t>
      </w:r>
      <w:r w:rsidR="00CD7365" w:rsidRPr="006157D9">
        <w:t>u</w:t>
      </w:r>
      <w:r w:rsidR="00812DAE" w:rsidRPr="006157D9">
        <w:t xml:space="preserve"> „events“</w:t>
      </w:r>
      <w:r w:rsidR="00CD7365" w:rsidRPr="006157D9">
        <w:t xml:space="preserve">. </w:t>
      </w:r>
      <w:r w:rsidR="008B7F53" w:rsidRPr="006157D9">
        <w:t>Každ</w:t>
      </w:r>
      <w:r w:rsidR="001D0E1F" w:rsidRPr="006157D9">
        <w:t>á</w:t>
      </w:r>
      <w:r w:rsidR="008B7F53" w:rsidRPr="006157D9">
        <w:t xml:space="preserve"> </w:t>
      </w:r>
      <w:r w:rsidR="00416C9D" w:rsidRPr="006157D9">
        <w:t xml:space="preserve">stránka má informace o turnaji a zápasech na nich. Algoritmus nejdříve </w:t>
      </w:r>
      <w:r w:rsidR="003911C1" w:rsidRPr="006157D9">
        <w:t xml:space="preserve">zjistí, zda se turnaj již uskutečnil, </w:t>
      </w:r>
      <w:r w:rsidR="00416C9D" w:rsidRPr="006157D9">
        <w:t>vyhledá</w:t>
      </w:r>
      <w:r w:rsidR="0058466C" w:rsidRPr="006157D9">
        <w:t xml:space="preserve"> obecné informace o turnaji</w:t>
      </w:r>
      <w:r w:rsidR="003911C1" w:rsidRPr="006157D9">
        <w:t xml:space="preserve"> a</w:t>
      </w:r>
      <w:r w:rsidR="0058466C" w:rsidRPr="006157D9">
        <w:t xml:space="preserve"> poté iteruje </w:t>
      </w:r>
      <w:r w:rsidR="007D588D" w:rsidRPr="006157D9">
        <w:t>po</w:t>
      </w:r>
      <w:r w:rsidR="008365E2" w:rsidRPr="006157D9">
        <w:t xml:space="preserve"> jeho</w:t>
      </w:r>
      <w:r w:rsidR="007D588D" w:rsidRPr="006157D9">
        <w:t xml:space="preserve"> </w:t>
      </w:r>
      <w:r w:rsidR="008365E2" w:rsidRPr="006157D9">
        <w:t xml:space="preserve">zápasech a </w:t>
      </w:r>
      <w:r w:rsidR="001D0E1F" w:rsidRPr="006157D9">
        <w:t>hledá</w:t>
      </w:r>
      <w:r w:rsidR="008365E2" w:rsidRPr="006157D9">
        <w:t xml:space="preserve"> informace o </w:t>
      </w:r>
      <w:r w:rsidR="00FD26DE" w:rsidRPr="006157D9">
        <w:t>zúčastněných zápasnících, výsledku zápasu, způsobu ukončení zápasu</w:t>
      </w:r>
      <w:r w:rsidR="000A3E16" w:rsidRPr="006157D9">
        <w:t>, váhové kategorii a dalších dostupných informacích</w:t>
      </w:r>
      <w:r w:rsidR="009733C8" w:rsidRPr="006157D9">
        <w:t xml:space="preserve">. </w:t>
      </w:r>
      <w:r w:rsidR="00B726FC" w:rsidRPr="006157D9">
        <w:t xml:space="preserve">Dále najde tabulku s detaily zápasu, kde </w:t>
      </w:r>
      <w:r w:rsidR="001D0E1F" w:rsidRPr="006157D9">
        <w:t>vyhledá</w:t>
      </w:r>
      <w:r w:rsidR="008D4DCB" w:rsidRPr="006157D9">
        <w:t xml:space="preserve"> informace </w:t>
      </w:r>
      <w:r w:rsidR="00A17123" w:rsidRPr="006157D9">
        <w:t>například o</w:t>
      </w:r>
      <w:r w:rsidR="008D4DCB" w:rsidRPr="006157D9">
        <w:t xml:space="preserve"> vypsaných kurzech, </w:t>
      </w:r>
      <w:r w:rsidR="00A17123" w:rsidRPr="006157D9">
        <w:t xml:space="preserve">výsledku vážení či věku zápasníků. </w:t>
      </w:r>
      <w:r w:rsidR="000C00C6" w:rsidRPr="006157D9">
        <w:t>Na konci iterace se</w:t>
      </w:r>
      <w:r w:rsidR="006E7E1B" w:rsidRPr="006157D9">
        <w:t xml:space="preserve"> všechny získané informace uloží do DataFramu „bouts“</w:t>
      </w:r>
      <w:r w:rsidR="003911C1" w:rsidRPr="006157D9">
        <w:t>, kde jeden řádek znamená jeden zápas.</w:t>
      </w:r>
    </w:p>
    <w:p w14:paraId="22E457D2" w14:textId="77777777" w:rsidR="007E24D7" w:rsidRPr="006157D9" w:rsidRDefault="007E24D7" w:rsidP="008B2214"/>
    <w:p w14:paraId="6B829A38" w14:textId="77777777" w:rsidR="007E24D7" w:rsidRPr="006157D9" w:rsidRDefault="007E24D7" w:rsidP="008B2214"/>
    <w:p w14:paraId="7881BDF7" w14:textId="1912407E" w:rsidR="00756962" w:rsidRPr="006157D9" w:rsidRDefault="001550AA" w:rsidP="008B2214">
      <w:r w:rsidRPr="006157D9">
        <w:lastRenderedPageBreak/>
        <w:t>DataFrame</w:t>
      </w:r>
      <w:r w:rsidR="00426732" w:rsidRPr="006157D9">
        <w:t xml:space="preserve"> „bouts“</w:t>
      </w:r>
      <w:r w:rsidRPr="006157D9">
        <w:t xml:space="preserve"> </w:t>
      </w:r>
      <w:r w:rsidR="00662429" w:rsidRPr="006157D9">
        <w:t xml:space="preserve">má 7577 řádků a </w:t>
      </w:r>
      <w:r w:rsidRPr="006157D9">
        <w:t>obsahuje sloupce</w:t>
      </w:r>
      <w:r w:rsidR="005E62CC" w:rsidRPr="006157D9">
        <w:t xml:space="preserve">: </w:t>
      </w:r>
      <w:r w:rsidR="00426732" w:rsidRPr="006157D9">
        <w:t>"Bout Link", "Fighter A", "Link A", "Fighter B", "Link B", "Nickname A", "Nickname B", "Record A", "Record B", "Odds A", "Odds B", "Title A", "Title B", "Weight A", "Weight B", "Age A", "Age B", "Height A", "Height B", "Reach A", "Reach B", "Result", "Time", "Weightclass", "Rounds", "Event Link", "Venue", "Date", "Location", "Billing", "Event Name"</w:t>
      </w:r>
      <w:r w:rsidR="00380938" w:rsidRPr="006157D9">
        <w:t>.</w:t>
      </w:r>
    </w:p>
    <w:p w14:paraId="77536A57" w14:textId="066FF18F" w:rsidR="00F049DD" w:rsidRPr="006157D9" w:rsidRDefault="004710C4" w:rsidP="004737D4">
      <w:r w:rsidRPr="006157D9">
        <w:t>Pro další vyhledává</w:t>
      </w:r>
      <w:r w:rsidR="0005129E" w:rsidRPr="006157D9">
        <w:t>ní bylo nezbytné zjistit, zda v </w:t>
      </w:r>
      <w:r w:rsidR="00455954" w:rsidRPr="006157D9">
        <w:t>DataFramu</w:t>
      </w:r>
      <w:r w:rsidR="0005129E" w:rsidRPr="006157D9">
        <w:t xml:space="preserve"> nemáme </w:t>
      </w:r>
      <w:r w:rsidR="000207FA" w:rsidRPr="006157D9">
        <w:t xml:space="preserve">zápasníky se stejným jménem. </w:t>
      </w:r>
      <w:r w:rsidR="00DD05D5" w:rsidRPr="006157D9">
        <w:t>Víme, že zápasní</w:t>
      </w:r>
      <w:r w:rsidR="00975183" w:rsidRPr="006157D9">
        <w:t xml:space="preserve">ci sice můžou mít stejná jména, ale odkaz na jejich profil musí být vždy unikátní. </w:t>
      </w:r>
      <w:r w:rsidR="001D28F5" w:rsidRPr="006157D9">
        <w:t>Pomocí</w:t>
      </w:r>
      <w:r w:rsidR="00603176" w:rsidRPr="006157D9">
        <w:t xml:space="preserve"> </w:t>
      </w:r>
      <w:r w:rsidR="001D28F5" w:rsidRPr="006157D9">
        <w:t xml:space="preserve">sloupců „Fighter A“, „Fighter B“, „Link A“ a „Link B“ a metody </w:t>
      </w:r>
      <w:r w:rsidR="008D7825" w:rsidRPr="006157D9">
        <w:t>„groupby</w:t>
      </w:r>
      <w:r w:rsidR="006B0579" w:rsidRPr="006157D9">
        <w:t>“ jsme tedy prozkoumali</w:t>
      </w:r>
      <w:r w:rsidR="002A52A4" w:rsidRPr="006157D9">
        <w:t xml:space="preserve">, zda </w:t>
      </w:r>
      <w:r w:rsidR="008278B0" w:rsidRPr="006157D9">
        <w:t>není jedno jméno propojeno s více odkazy</w:t>
      </w:r>
      <w:r w:rsidR="006B0579" w:rsidRPr="006157D9">
        <w:t xml:space="preserve"> a bylo</w:t>
      </w:r>
      <w:r w:rsidR="004A4663" w:rsidRPr="006157D9">
        <w:t xml:space="preserve"> zjištěno, že ve dvou případech se </w:t>
      </w:r>
      <w:r w:rsidR="006B0579" w:rsidRPr="006157D9">
        <w:t xml:space="preserve">tak stalo. </w:t>
      </w:r>
      <w:r w:rsidR="007E10E4" w:rsidRPr="006157D9">
        <w:t xml:space="preserve">V jednom případě se jednalo o </w:t>
      </w:r>
      <w:r w:rsidR="00197E67" w:rsidRPr="006157D9">
        <w:t xml:space="preserve">bratry </w:t>
      </w:r>
      <w:r w:rsidR="00B30C50" w:rsidRPr="006157D9">
        <w:t xml:space="preserve">se stejným prvním jménem, proto bylo přidáno jejich prostřední jméno pro </w:t>
      </w:r>
      <w:r w:rsidR="00A5735B" w:rsidRPr="006157D9">
        <w:t xml:space="preserve">jednoznačnou identifikaci. V druhém případě </w:t>
      </w:r>
      <w:r w:rsidR="00D47CA0" w:rsidRPr="006157D9">
        <w:t>byla pro jednoznačnou identifikaci přidána přezdívka zápasníků.</w:t>
      </w:r>
      <w:r w:rsidR="00246C48" w:rsidRPr="006157D9">
        <w:t xml:space="preserve"> Upravený </w:t>
      </w:r>
      <w:r w:rsidR="00455954" w:rsidRPr="006157D9">
        <w:t xml:space="preserve">DataFrame </w:t>
      </w:r>
      <w:r w:rsidR="008600DE" w:rsidRPr="006157D9">
        <w:t xml:space="preserve">s 7577 </w:t>
      </w:r>
      <w:r w:rsidR="00B878E3" w:rsidRPr="006157D9">
        <w:t>zápasy</w:t>
      </w:r>
      <w:r w:rsidR="008600DE" w:rsidRPr="006157D9">
        <w:t xml:space="preserve"> a </w:t>
      </w:r>
      <w:r w:rsidR="005B2359" w:rsidRPr="006157D9">
        <w:t xml:space="preserve">2479 unikátními zápasníky </w:t>
      </w:r>
      <w:r w:rsidR="00455954" w:rsidRPr="006157D9">
        <w:t>byl uložen do</w:t>
      </w:r>
      <w:r w:rsidR="00F65056" w:rsidRPr="006157D9">
        <w:t xml:space="preserve"> souboru</w:t>
      </w:r>
      <w:r w:rsidR="00455954" w:rsidRPr="006157D9">
        <w:t xml:space="preserve"> </w:t>
      </w:r>
      <w:r w:rsidR="00F65056" w:rsidRPr="006157D9">
        <w:t>„bouts_new.csv“</w:t>
      </w:r>
      <w:r w:rsidR="0038355B" w:rsidRPr="006157D9">
        <w:t xml:space="preserve"> (příloha).</w:t>
      </w:r>
    </w:p>
    <w:p w14:paraId="66065497" w14:textId="39712718" w:rsidR="0027479A" w:rsidRPr="006157D9" w:rsidRDefault="00E8089D" w:rsidP="00E8089D">
      <w:pPr>
        <w:pStyle w:val="Nadpis2"/>
      </w:pPr>
      <w:bookmarkStart w:id="30" w:name="_Toc164865964"/>
      <w:r w:rsidRPr="006157D9">
        <w:t xml:space="preserve">Web scraping </w:t>
      </w:r>
      <w:r w:rsidR="00215910" w:rsidRPr="006157D9">
        <w:t>z</w:t>
      </w:r>
      <w:r w:rsidRPr="006157D9">
        <w:t> sherdog.com</w:t>
      </w:r>
      <w:bookmarkEnd w:id="30"/>
    </w:p>
    <w:p w14:paraId="6B95F393" w14:textId="5B5DCC00" w:rsidR="007E612C" w:rsidRPr="006157D9" w:rsidRDefault="007E612C" w:rsidP="007E612C">
      <w:r w:rsidRPr="006157D9">
        <w:t xml:space="preserve">Tato kapitola popisuje proces extrakce dat v příloze </w:t>
      </w:r>
      <w:r w:rsidR="00342214">
        <w:t>B</w:t>
      </w:r>
      <w:r w:rsidRPr="006157D9">
        <w:t xml:space="preserve"> – </w:t>
      </w:r>
      <w:r w:rsidR="00AA284A">
        <w:t>„</w:t>
      </w:r>
      <w:r w:rsidRPr="006157D9">
        <w:t>sherdog_records.ipynb</w:t>
      </w:r>
      <w:r w:rsidR="00AA284A">
        <w:t>“</w:t>
      </w:r>
      <w:r w:rsidRPr="006157D9">
        <w:t>.</w:t>
      </w:r>
    </w:p>
    <w:p w14:paraId="57EC4116" w14:textId="5AD44D0D" w:rsidR="00215910" w:rsidRPr="006157D9" w:rsidRDefault="007E612C" w:rsidP="00215910">
      <w:r w:rsidRPr="006157D9">
        <w:t xml:space="preserve">Tato část má za cíl získat data </w:t>
      </w:r>
      <w:r w:rsidR="00D84C9A" w:rsidRPr="006157D9">
        <w:t xml:space="preserve">primárně o předchozích zápasech všech zápasníků </w:t>
      </w:r>
      <w:r w:rsidR="00955FE6" w:rsidRPr="006157D9">
        <w:t xml:space="preserve">z datasetu „bouts_new.csv“, ale také </w:t>
      </w:r>
      <w:r w:rsidR="00A853AD" w:rsidRPr="006157D9">
        <w:t>doplňující data o samotných zápasnících</w:t>
      </w:r>
      <w:r w:rsidR="00546A0B" w:rsidRPr="006157D9">
        <w:t>, která budou pozd</w:t>
      </w:r>
      <w:r w:rsidR="002979E4" w:rsidRPr="006157D9">
        <w:t>ěji připojena k prvnímu datasetu</w:t>
      </w:r>
      <w:r w:rsidR="00A853AD" w:rsidRPr="006157D9">
        <w:t xml:space="preserve">. </w:t>
      </w:r>
      <w:r w:rsidR="00D27BD2" w:rsidRPr="006157D9">
        <w:t xml:space="preserve">Stránka sherdog.com byla vybrána z důvodů </w:t>
      </w:r>
      <w:r w:rsidR="000F45E0" w:rsidRPr="006157D9">
        <w:t>konzistentního</w:t>
      </w:r>
      <w:r w:rsidR="00D27BD2" w:rsidRPr="006157D9">
        <w:t xml:space="preserve"> formátu zaznamenávání metod</w:t>
      </w:r>
      <w:r w:rsidR="002D5204" w:rsidRPr="006157D9">
        <w:t xml:space="preserve"> ukončení </w:t>
      </w:r>
      <w:r w:rsidR="000F45E0" w:rsidRPr="006157D9">
        <w:t>zápasu, jako tomu není u tapology.com.</w:t>
      </w:r>
    </w:p>
    <w:p w14:paraId="117BC503" w14:textId="61AE2714" w:rsidR="00210BD4" w:rsidRPr="006157D9" w:rsidRDefault="00EC33EF" w:rsidP="00215910">
      <w:r w:rsidRPr="006157D9">
        <w:t>Nejdříve byl</w:t>
      </w:r>
      <w:r w:rsidR="002A4130" w:rsidRPr="006157D9">
        <w:t xml:space="preserve"> </w:t>
      </w:r>
      <w:r w:rsidRPr="006157D9">
        <w:t>vytvořen</w:t>
      </w:r>
      <w:r w:rsidR="002711FD" w:rsidRPr="006157D9">
        <w:t xml:space="preserve"> seznam unikátních jmen </w:t>
      </w:r>
      <w:r w:rsidR="00E006B6" w:rsidRPr="006157D9">
        <w:t>zápasníků z datasetu získaného v předchozí kapitole.</w:t>
      </w:r>
      <w:r w:rsidR="00E87697" w:rsidRPr="006157D9">
        <w:t xml:space="preserve"> </w:t>
      </w:r>
      <w:r w:rsidR="00CA36DC" w:rsidRPr="006157D9">
        <w:t xml:space="preserve">Pro každé jméno se spustil algoritmus, který </w:t>
      </w:r>
      <w:r w:rsidR="00E86997" w:rsidRPr="006157D9">
        <w:t>pomocí google</w:t>
      </w:r>
      <w:r w:rsidR="002E2D93" w:rsidRPr="006157D9">
        <w:t xml:space="preserve"> vyhledávače našel odkaz na </w:t>
      </w:r>
      <w:r w:rsidR="00ED7CC8" w:rsidRPr="006157D9">
        <w:t xml:space="preserve">Sherdog </w:t>
      </w:r>
      <w:r w:rsidR="002E2D93" w:rsidRPr="006157D9">
        <w:t>profil zápasníka</w:t>
      </w:r>
      <w:r w:rsidR="00483E5C" w:rsidRPr="006157D9">
        <w:t xml:space="preserve"> (</w:t>
      </w:r>
      <w:r w:rsidR="00A7188E" w:rsidRPr="006157D9">
        <w:fldChar w:fldCharType="begin"/>
      </w:r>
      <w:r w:rsidR="00A7188E" w:rsidRPr="006157D9">
        <w:instrText xml:space="preserve"> REF _Ref162483354 \h </w:instrText>
      </w:r>
      <w:r w:rsidR="00A7188E" w:rsidRPr="006157D9">
        <w:fldChar w:fldCharType="separate"/>
      </w:r>
      <w:r w:rsidR="00A7188E" w:rsidRPr="006157D9">
        <w:t>Obr. 2.2</w:t>
      </w:r>
      <w:r w:rsidR="00A7188E" w:rsidRPr="006157D9">
        <w:fldChar w:fldCharType="end"/>
      </w:r>
      <w:r w:rsidR="00483E5C" w:rsidRPr="006157D9">
        <w:t>)</w:t>
      </w:r>
      <w:r w:rsidR="00564C34" w:rsidRPr="006157D9">
        <w:t xml:space="preserve">. Pomocí </w:t>
      </w:r>
      <w:r w:rsidR="00C56BDE" w:rsidRPr="006157D9">
        <w:t>html parseru</w:t>
      </w:r>
      <w:r w:rsidR="00564C34" w:rsidRPr="006157D9">
        <w:t xml:space="preserve"> byla stránka z odkazu opět </w:t>
      </w:r>
      <w:r w:rsidR="00C56BDE" w:rsidRPr="006157D9">
        <w:t>přečtena a uložena do BeautifulSoup objektu.</w:t>
      </w:r>
      <w:r w:rsidR="00F00A8C" w:rsidRPr="006157D9">
        <w:t xml:space="preserve"> </w:t>
      </w:r>
      <w:r w:rsidR="00856CAE" w:rsidRPr="006157D9">
        <w:t xml:space="preserve">Z profilu byl opět pomocí </w:t>
      </w:r>
      <w:r w:rsidR="007F76AB" w:rsidRPr="006157D9">
        <w:t xml:space="preserve">vyhledávacích metod </w:t>
      </w:r>
      <w:r w:rsidR="00DF4428" w:rsidRPr="006157D9">
        <w:t>objektu vytěženy obecné informace o zápasnících</w:t>
      </w:r>
      <w:r w:rsidR="00E75978" w:rsidRPr="006157D9">
        <w:t xml:space="preserve"> a poté </w:t>
      </w:r>
      <w:r w:rsidR="001C3C8C" w:rsidRPr="006157D9">
        <w:t>poža</w:t>
      </w:r>
      <w:r w:rsidR="00210BD4" w:rsidRPr="006157D9">
        <w:t xml:space="preserve">dovaná </w:t>
      </w:r>
      <w:r w:rsidR="00955D11" w:rsidRPr="006157D9">
        <w:t>tabulka se záznamy o jednotlivých zápasech zápasníka</w:t>
      </w:r>
      <w:r w:rsidR="008D307F" w:rsidRPr="006157D9">
        <w:t xml:space="preserve"> (</w:t>
      </w:r>
      <w:r w:rsidR="008D307F" w:rsidRPr="006157D9">
        <w:fldChar w:fldCharType="begin"/>
      </w:r>
      <w:r w:rsidR="008D307F" w:rsidRPr="006157D9">
        <w:instrText xml:space="preserve"> REF _Ref162483016 \h </w:instrText>
      </w:r>
      <w:r w:rsidR="008D307F" w:rsidRPr="006157D9">
        <w:fldChar w:fldCharType="separate"/>
      </w:r>
      <w:r w:rsidR="008D307F" w:rsidRPr="006157D9">
        <w:t>Výpis 2.2</w:t>
      </w:r>
      <w:r w:rsidR="008D307F" w:rsidRPr="006157D9">
        <w:fldChar w:fldCharType="end"/>
      </w:r>
      <w:r w:rsidR="008D307F" w:rsidRPr="006157D9">
        <w:t>)</w:t>
      </w:r>
      <w:r w:rsidR="00955D11" w:rsidRPr="006157D9">
        <w:t>.</w:t>
      </w:r>
      <w:r w:rsidR="00210BD4" w:rsidRPr="006157D9">
        <w:t xml:space="preserve"> Tyto informace byly uloženy do DataFramu „records“, kde jeden řádek </w:t>
      </w:r>
      <w:r w:rsidR="008E4ADE" w:rsidRPr="006157D9">
        <w:t xml:space="preserve">znamená </w:t>
      </w:r>
      <w:r w:rsidR="00A10260" w:rsidRPr="006157D9">
        <w:t xml:space="preserve">opět </w:t>
      </w:r>
      <w:r w:rsidR="008E4ADE" w:rsidRPr="006157D9">
        <w:t>jeden zápas.</w:t>
      </w:r>
    </w:p>
    <w:p w14:paraId="45A61D43" w14:textId="40E4571F" w:rsidR="00B26362" w:rsidRPr="006157D9" w:rsidRDefault="00B26362" w:rsidP="00215910">
      <w:r w:rsidRPr="006157D9">
        <w:t>Data</w:t>
      </w:r>
      <w:r w:rsidR="00FA6C18" w:rsidRPr="006157D9">
        <w:t>F</w:t>
      </w:r>
      <w:r w:rsidRPr="006157D9">
        <w:t xml:space="preserve">rame </w:t>
      </w:r>
      <w:r w:rsidR="00FA6C18" w:rsidRPr="006157D9">
        <w:t>„</w:t>
      </w:r>
      <w:r w:rsidRPr="006157D9">
        <w:t>records</w:t>
      </w:r>
      <w:r w:rsidR="00FA6C18" w:rsidRPr="006157D9">
        <w:t xml:space="preserve">“ má </w:t>
      </w:r>
      <w:r w:rsidR="006946A8" w:rsidRPr="006157D9">
        <w:t>54860 záznamů a obsahuje sloupce</w:t>
      </w:r>
      <w:r w:rsidR="00811108" w:rsidRPr="006157D9">
        <w:t>:</w:t>
      </w:r>
      <w:r w:rsidR="006946A8" w:rsidRPr="006157D9">
        <w:t xml:space="preserve"> </w:t>
      </w:r>
      <w:r w:rsidR="00DB2CC3" w:rsidRPr="006157D9">
        <w:t>"Fighter", "URL", "Nationality", "Nickname", "Birthday", "Height ft", "Height cm", "Opponent", "Result", "Method", "Round", "Time", "Event", "Date", "Referee"</w:t>
      </w:r>
      <w:r w:rsidR="00696DCD" w:rsidRPr="006157D9">
        <w:t xml:space="preserve"> byl uložen do souboru „records.csv“</w:t>
      </w:r>
      <w:r w:rsidR="006158C8" w:rsidRPr="006157D9">
        <w:t>.</w:t>
      </w:r>
    </w:p>
    <w:p w14:paraId="3498C985" w14:textId="069AA1E0" w:rsidR="007C02DD" w:rsidRPr="006157D9" w:rsidRDefault="00E87697" w:rsidP="00215910">
      <w:r w:rsidRPr="006157D9">
        <w:t xml:space="preserve">Testováním algoritmu bylo zjištěno, že </w:t>
      </w:r>
      <w:r w:rsidR="002808E4" w:rsidRPr="006157D9">
        <w:t>pro některá jména vyhledávání</w:t>
      </w:r>
      <w:r w:rsidR="006E4923" w:rsidRPr="006157D9">
        <w:t xml:space="preserve"> </w:t>
      </w:r>
      <w:r w:rsidR="00ED7CC8" w:rsidRPr="006157D9">
        <w:t>profilu</w:t>
      </w:r>
      <w:r w:rsidR="006E4923" w:rsidRPr="006157D9">
        <w:t xml:space="preserve"> vykazovalo chybné chování, proto byla jména </w:t>
      </w:r>
      <w:r w:rsidR="00A10260" w:rsidRPr="006157D9">
        <w:t xml:space="preserve">ještě před spuštěním algoritmu </w:t>
      </w:r>
      <w:r w:rsidR="006E4923" w:rsidRPr="006157D9">
        <w:t>změněna</w:t>
      </w:r>
      <w:r w:rsidR="00A10260" w:rsidRPr="006157D9">
        <w:t xml:space="preserve">. </w:t>
      </w:r>
      <w:r w:rsidR="0087010B" w:rsidRPr="006157D9">
        <w:t>Jednalo se o jména „</w:t>
      </w:r>
      <w:r w:rsidR="00646824" w:rsidRPr="006157D9">
        <w:t>Ian Machado Garry“, „Sako Chivi</w:t>
      </w:r>
      <w:r w:rsidR="00B26362" w:rsidRPr="006157D9">
        <w:t xml:space="preserve">chitan“ a „Razak Al-Hassan“. </w:t>
      </w:r>
      <w:r w:rsidR="00A10260" w:rsidRPr="006157D9">
        <w:t>Po dokončení</w:t>
      </w:r>
      <w:r w:rsidR="002C6A81" w:rsidRPr="006157D9">
        <w:t xml:space="preserve"> byla jména nahrazena původními hodnotami.</w:t>
      </w:r>
    </w:p>
    <w:p w14:paraId="51B56A38" w14:textId="77777777" w:rsidR="00B26362" w:rsidRPr="006157D9" w:rsidRDefault="00B26362" w:rsidP="00215910"/>
    <w:p w14:paraId="45113E4A" w14:textId="77777777" w:rsidR="002A2881" w:rsidRPr="006157D9" w:rsidRDefault="002A2881" w:rsidP="00215910"/>
    <w:p w14:paraId="358B82BF" w14:textId="77777777" w:rsidR="002A2881" w:rsidRPr="006157D9" w:rsidRDefault="002A2881" w:rsidP="00215910"/>
    <w:p w14:paraId="77DF54A4" w14:textId="240C16A9" w:rsidR="006B4BBB" w:rsidRPr="006157D9" w:rsidRDefault="006B4BBB" w:rsidP="006B4BBB">
      <w:pPr>
        <w:pStyle w:val="Titulek"/>
        <w:keepNext/>
        <w:jc w:val="left"/>
      </w:pPr>
      <w:bookmarkStart w:id="31" w:name="_Ref162483016"/>
      <w:bookmarkStart w:id="32" w:name="_Toc164121186"/>
      <w:r w:rsidRPr="006157D9">
        <w:lastRenderedPageBreak/>
        <w:t xml:space="preserve">Výpis </w:t>
      </w:r>
      <w:r w:rsidR="009017AC" w:rsidRPr="006157D9">
        <w:fldChar w:fldCharType="begin"/>
      </w:r>
      <w:r w:rsidR="009017AC" w:rsidRPr="006157D9">
        <w:instrText xml:space="preserve"> STYLEREF 1 \s </w:instrText>
      </w:r>
      <w:r w:rsidR="009017AC" w:rsidRPr="006157D9">
        <w:fldChar w:fldCharType="separate"/>
      </w:r>
      <w:r w:rsidR="009017AC" w:rsidRPr="006157D9">
        <w:t>2</w:t>
      </w:r>
      <w:r w:rsidR="009017AC" w:rsidRPr="006157D9">
        <w:fldChar w:fldCharType="end"/>
      </w:r>
      <w:r w:rsidR="009017AC" w:rsidRPr="006157D9">
        <w:t>.</w:t>
      </w:r>
      <w:r w:rsidR="009017AC" w:rsidRPr="006157D9">
        <w:fldChar w:fldCharType="begin"/>
      </w:r>
      <w:r w:rsidR="009017AC" w:rsidRPr="006157D9">
        <w:instrText xml:space="preserve"> SEQ Výpis \* ARABIC \s 1 </w:instrText>
      </w:r>
      <w:r w:rsidR="009017AC" w:rsidRPr="006157D9">
        <w:fldChar w:fldCharType="separate"/>
      </w:r>
      <w:r w:rsidR="009017AC" w:rsidRPr="006157D9">
        <w:t>2</w:t>
      </w:r>
      <w:r w:rsidR="009017AC" w:rsidRPr="006157D9">
        <w:fldChar w:fldCharType="end"/>
      </w:r>
      <w:bookmarkEnd w:id="31"/>
      <w:r w:rsidRPr="006157D9">
        <w:t xml:space="preserve"> </w:t>
      </w:r>
      <w:r w:rsidR="00B423F0" w:rsidRPr="006157D9">
        <w:t>Získávání informací z profilu zápasníka</w:t>
      </w:r>
      <w:r w:rsidR="008115C8" w:rsidRPr="006157D9">
        <w:t xml:space="preserve"> (</w:t>
      </w:r>
      <w:r w:rsidR="008115C8" w:rsidRPr="006157D9">
        <w:fldChar w:fldCharType="begin"/>
      </w:r>
      <w:r w:rsidR="008115C8" w:rsidRPr="006157D9">
        <w:instrText xml:space="preserve"> REF _Ref162483354 \h </w:instrText>
      </w:r>
      <w:r w:rsidR="008115C8" w:rsidRPr="006157D9">
        <w:fldChar w:fldCharType="separate"/>
      </w:r>
      <w:r w:rsidR="008115C8" w:rsidRPr="006157D9">
        <w:t>Obr. 2.2</w:t>
      </w:r>
      <w:r w:rsidR="008115C8" w:rsidRPr="006157D9">
        <w:fldChar w:fldCharType="end"/>
      </w:r>
      <w:r w:rsidR="008115C8" w:rsidRPr="006157D9">
        <w:t>)</w:t>
      </w:r>
      <w:r w:rsidR="00C13D38" w:rsidRPr="006157D9">
        <w:t xml:space="preserve"> </w:t>
      </w:r>
      <w:r w:rsidR="00B423F0" w:rsidRPr="006157D9">
        <w:t>(vlastní zpracování)</w:t>
      </w:r>
      <w:bookmarkEnd w:id="32"/>
    </w:p>
    <w:p w14:paraId="403EB0D5" w14:textId="77777777" w:rsidR="00C01B8E" w:rsidRPr="006157D9" w:rsidRDefault="00C01B8E" w:rsidP="00C01B8E">
      <w:pPr>
        <w:pStyle w:val="Textprogramovhokdu"/>
      </w:pPr>
      <w:r w:rsidRPr="006157D9">
        <w:t>def get_record(fighter):</w:t>
      </w:r>
    </w:p>
    <w:p w14:paraId="4012AC9A" w14:textId="77777777" w:rsidR="00C01B8E" w:rsidRPr="006157D9" w:rsidRDefault="00C01B8E" w:rsidP="00C01B8E">
      <w:pPr>
        <w:pStyle w:val="Textprogramovhokdu"/>
      </w:pPr>
      <w:r w:rsidRPr="006157D9">
        <w:t xml:space="preserve">    fighter_data, url = get_website(fighter)</w:t>
      </w:r>
    </w:p>
    <w:p w14:paraId="277465E4" w14:textId="77777777" w:rsidR="00C01B8E" w:rsidRPr="006157D9" w:rsidRDefault="00C01B8E" w:rsidP="00C01B8E">
      <w:pPr>
        <w:pStyle w:val="Textprogramovhokdu"/>
      </w:pPr>
      <w:r w:rsidRPr="006157D9">
        <w:t xml:space="preserve">    fighter_soup = BeautifulSoup(fighter_data, "html.parser") </w:t>
      </w:r>
    </w:p>
    <w:p w14:paraId="37759C6B" w14:textId="77777777" w:rsidR="00C01B8E" w:rsidRPr="006157D9" w:rsidRDefault="00C01B8E" w:rsidP="00C01B8E">
      <w:pPr>
        <w:pStyle w:val="Textprogramovhokdu"/>
      </w:pPr>
      <w:r w:rsidRPr="006157D9">
        <w:t xml:space="preserve">    # Finds fighter information</w:t>
      </w:r>
    </w:p>
    <w:p w14:paraId="35FE7E60" w14:textId="77777777" w:rsidR="00C01B8E" w:rsidRPr="006157D9" w:rsidRDefault="00C01B8E" w:rsidP="00C01B8E">
      <w:pPr>
        <w:pStyle w:val="Textprogramovhokdu"/>
      </w:pPr>
      <w:r w:rsidRPr="006157D9">
        <w:t xml:space="preserve">    nationality = ""</w:t>
      </w:r>
    </w:p>
    <w:p w14:paraId="7F4309FB" w14:textId="77777777" w:rsidR="00C01B8E" w:rsidRPr="006157D9" w:rsidRDefault="00C01B8E" w:rsidP="00C01B8E">
      <w:pPr>
        <w:pStyle w:val="Textprogramovhokdu"/>
      </w:pPr>
      <w:r w:rsidRPr="006157D9">
        <w:t xml:space="preserve">    if fighter_soup.find("strong", itemprop="nationality") != None:</w:t>
      </w:r>
    </w:p>
    <w:p w14:paraId="49E2CB9C" w14:textId="77777777" w:rsidR="00C01B8E" w:rsidRPr="006157D9" w:rsidRDefault="00C01B8E" w:rsidP="00C01B8E">
      <w:pPr>
        <w:pStyle w:val="Textprogramovhokdu"/>
      </w:pPr>
      <w:r w:rsidRPr="006157D9">
        <w:t xml:space="preserve">        nationality = fighter_soup.find("strong", itemprop="nationality").text</w:t>
      </w:r>
    </w:p>
    <w:p w14:paraId="1CA9E907" w14:textId="77777777" w:rsidR="00C01B8E" w:rsidRPr="006157D9" w:rsidRDefault="00C01B8E" w:rsidP="00C01B8E">
      <w:pPr>
        <w:pStyle w:val="Textprogramovhokdu"/>
      </w:pPr>
      <w:r w:rsidRPr="006157D9">
        <w:t xml:space="preserve">    nickname = ""</w:t>
      </w:r>
    </w:p>
    <w:p w14:paraId="3D5D84B7" w14:textId="77777777" w:rsidR="00C01B8E" w:rsidRPr="006157D9" w:rsidRDefault="00C01B8E" w:rsidP="00C01B8E">
      <w:pPr>
        <w:pStyle w:val="Textprogramovhokdu"/>
      </w:pPr>
      <w:r w:rsidRPr="006157D9">
        <w:t xml:space="preserve">    if fighter_soup.find("span", class_="nickname") != None:</w:t>
      </w:r>
    </w:p>
    <w:p w14:paraId="47B92BC9" w14:textId="77777777" w:rsidR="00C01B8E" w:rsidRPr="006157D9" w:rsidRDefault="00C01B8E" w:rsidP="00C01B8E">
      <w:pPr>
        <w:pStyle w:val="Textprogramovhokdu"/>
      </w:pPr>
      <w:r w:rsidRPr="006157D9">
        <w:t xml:space="preserve">        nickname = fighter_soup.find("span", class_="nickname").find("em").text</w:t>
      </w:r>
    </w:p>
    <w:p w14:paraId="25D1868D" w14:textId="77777777" w:rsidR="00C01B8E" w:rsidRPr="006157D9" w:rsidRDefault="00C01B8E" w:rsidP="00C01B8E">
      <w:pPr>
        <w:pStyle w:val="Textprogramovhokdu"/>
      </w:pPr>
      <w:r w:rsidRPr="006157D9">
        <w:t xml:space="preserve">    birthday = ""</w:t>
      </w:r>
    </w:p>
    <w:p w14:paraId="7223A277" w14:textId="77777777" w:rsidR="00C01B8E" w:rsidRPr="006157D9" w:rsidRDefault="00C01B8E" w:rsidP="00C01B8E">
      <w:pPr>
        <w:pStyle w:val="Textprogramovhokdu"/>
      </w:pPr>
      <w:r w:rsidRPr="006157D9">
        <w:t xml:space="preserve">    if fighter_soup.find("span", itemprop="birthDate") != None:</w:t>
      </w:r>
    </w:p>
    <w:p w14:paraId="5C1CA7DD" w14:textId="77777777" w:rsidR="00C01B8E" w:rsidRPr="006157D9" w:rsidRDefault="00C01B8E" w:rsidP="00C01B8E">
      <w:pPr>
        <w:pStyle w:val="Textprogramovhokdu"/>
      </w:pPr>
      <w:r w:rsidRPr="006157D9">
        <w:t xml:space="preserve">        birthday = fighter_soup.find("span", itemprop="birthDate").text</w:t>
      </w:r>
    </w:p>
    <w:p w14:paraId="5260B435" w14:textId="77777777" w:rsidR="00C01B8E" w:rsidRPr="006157D9" w:rsidRDefault="00C01B8E" w:rsidP="00C01B8E">
      <w:pPr>
        <w:pStyle w:val="Textprogramovhokdu"/>
      </w:pPr>
      <w:r w:rsidRPr="006157D9">
        <w:t xml:space="preserve">    height_ft = ""</w:t>
      </w:r>
    </w:p>
    <w:p w14:paraId="62EE36CF" w14:textId="77777777" w:rsidR="00C01B8E" w:rsidRPr="006157D9" w:rsidRDefault="00C01B8E" w:rsidP="00C01B8E">
      <w:pPr>
        <w:pStyle w:val="Textprogramovhokdu"/>
      </w:pPr>
      <w:r w:rsidRPr="006157D9">
        <w:t xml:space="preserve">    height_cm = ""</w:t>
      </w:r>
    </w:p>
    <w:p w14:paraId="67B99011" w14:textId="77777777" w:rsidR="00C01B8E" w:rsidRPr="006157D9" w:rsidRDefault="00C01B8E" w:rsidP="00C01B8E">
      <w:pPr>
        <w:pStyle w:val="Textprogramovhokdu"/>
      </w:pPr>
      <w:r w:rsidRPr="006157D9">
        <w:t xml:space="preserve">    if fighter_soup.find("b", itemprop="height")!= None:</w:t>
      </w:r>
    </w:p>
    <w:p w14:paraId="54D8D974" w14:textId="77777777" w:rsidR="00C01B8E" w:rsidRPr="006157D9" w:rsidRDefault="00C01B8E" w:rsidP="00C01B8E">
      <w:pPr>
        <w:pStyle w:val="Textprogramovhokdu"/>
      </w:pPr>
      <w:r w:rsidRPr="006157D9">
        <w:t xml:space="preserve">        height_ft = fighter_soup.find("b", itemprop="height").text</w:t>
      </w:r>
    </w:p>
    <w:p w14:paraId="1E1B2BF5" w14:textId="77777777" w:rsidR="00C01B8E" w:rsidRPr="006157D9" w:rsidRDefault="00C01B8E" w:rsidP="00C01B8E">
      <w:pPr>
        <w:pStyle w:val="Textprogramovhokdu"/>
      </w:pPr>
      <w:r w:rsidRPr="006157D9">
        <w:t xml:space="preserve">        if fighter_soup.find("b", itemprop="height").nextSibling.nextSibling.nextSibling != None:</w:t>
      </w:r>
    </w:p>
    <w:p w14:paraId="1372104D" w14:textId="77777777" w:rsidR="00C01B8E" w:rsidRPr="006157D9" w:rsidRDefault="00C01B8E" w:rsidP="00C01B8E">
      <w:pPr>
        <w:pStyle w:val="Textprogramovhokdu"/>
      </w:pPr>
      <w:r w:rsidRPr="006157D9">
        <w:t xml:space="preserve">            height_cm = fighter_soup.find("b", itemprop="height").nextSibling.nextSibling.nextSibling</w:t>
      </w:r>
    </w:p>
    <w:p w14:paraId="19E81997" w14:textId="77777777" w:rsidR="00C01B8E" w:rsidRPr="006157D9" w:rsidRDefault="00C01B8E" w:rsidP="00C01B8E">
      <w:pPr>
        <w:pStyle w:val="Textprogramovhokdu"/>
      </w:pPr>
      <w:r w:rsidRPr="006157D9">
        <w:t xml:space="preserve">    # Finds table with fighters record</w:t>
      </w:r>
    </w:p>
    <w:p w14:paraId="782A717F" w14:textId="77777777" w:rsidR="00C01B8E" w:rsidRPr="006157D9" w:rsidRDefault="00C01B8E" w:rsidP="00C01B8E">
      <w:pPr>
        <w:pStyle w:val="Textprogramovhokdu"/>
      </w:pPr>
      <w:r w:rsidRPr="006157D9">
        <w:t xml:space="preserve">    table = fighter_soup.find("table", class_="new_table fighter")</w:t>
      </w:r>
    </w:p>
    <w:p w14:paraId="324B17C5" w14:textId="77777777" w:rsidR="00C01B8E" w:rsidRPr="006157D9" w:rsidRDefault="00C01B8E" w:rsidP="00C01B8E">
      <w:pPr>
        <w:pStyle w:val="Textprogramovhokdu"/>
      </w:pPr>
      <w:r w:rsidRPr="006157D9">
        <w:t xml:space="preserve">    fighter_record = pd.DataFrame(columns=["Fighter", "URL", "Nationality", "Nickname", "Birthday", "Height ft", "Height cm", "Opponent", "Result", "Method", "Round", "Time", "Event", "Date", "Referee"])</w:t>
      </w:r>
    </w:p>
    <w:p w14:paraId="05DBB83D" w14:textId="77777777" w:rsidR="00C01B8E" w:rsidRPr="006157D9" w:rsidRDefault="00C01B8E" w:rsidP="00C01B8E">
      <w:pPr>
        <w:pStyle w:val="Textprogramovhokdu"/>
      </w:pPr>
      <w:r w:rsidRPr="006157D9">
        <w:t xml:space="preserve">    # Fills the DataFrame with fighter record</w:t>
      </w:r>
    </w:p>
    <w:p w14:paraId="59379D34" w14:textId="77777777" w:rsidR="00C01B8E" w:rsidRPr="006157D9" w:rsidRDefault="00C01B8E" w:rsidP="00C01B8E">
      <w:pPr>
        <w:pStyle w:val="Textprogramovhokdu"/>
      </w:pPr>
      <w:r w:rsidRPr="006157D9">
        <w:t xml:space="preserve">    for row in table.find_all("tr", class_=""):</w:t>
      </w:r>
    </w:p>
    <w:p w14:paraId="4596B1B3" w14:textId="77777777" w:rsidR="00C01B8E" w:rsidRPr="006157D9" w:rsidRDefault="00C01B8E" w:rsidP="00C01B8E">
      <w:pPr>
        <w:pStyle w:val="Textprogramovhokdu"/>
      </w:pPr>
      <w:r w:rsidRPr="006157D9">
        <w:t xml:space="preserve">        col = row.find_all("td")</w:t>
      </w:r>
    </w:p>
    <w:p w14:paraId="412C09C0" w14:textId="77777777" w:rsidR="00C01B8E" w:rsidRPr="006157D9" w:rsidRDefault="00C01B8E" w:rsidP="00C01B8E">
      <w:pPr>
        <w:pStyle w:val="Textprogramovhokdu"/>
      </w:pPr>
      <w:r w:rsidRPr="006157D9">
        <w:t xml:space="preserve">        if (col != []):</w:t>
      </w:r>
    </w:p>
    <w:p w14:paraId="517EEFE7" w14:textId="77777777" w:rsidR="00C01B8E" w:rsidRPr="006157D9" w:rsidRDefault="00C01B8E" w:rsidP="00C01B8E">
      <w:pPr>
        <w:pStyle w:val="Textprogramovhokdu"/>
      </w:pPr>
      <w:r w:rsidRPr="006157D9">
        <w:t xml:space="preserve">            result = col[0].text</w:t>
      </w:r>
    </w:p>
    <w:p w14:paraId="0DC65301" w14:textId="77777777" w:rsidR="00C01B8E" w:rsidRPr="006157D9" w:rsidRDefault="00C01B8E" w:rsidP="00C01B8E">
      <w:pPr>
        <w:pStyle w:val="Textprogramovhokdu"/>
      </w:pPr>
      <w:r w:rsidRPr="006157D9">
        <w:t xml:space="preserve">            opponent = col[1].text</w:t>
      </w:r>
    </w:p>
    <w:p w14:paraId="0C6AF7ED" w14:textId="77777777" w:rsidR="00C01B8E" w:rsidRPr="006157D9" w:rsidRDefault="00C01B8E" w:rsidP="00C01B8E">
      <w:pPr>
        <w:pStyle w:val="Textprogramovhokdu"/>
      </w:pPr>
      <w:r w:rsidRPr="006157D9">
        <w:t xml:space="preserve">            event = col[2].a.text</w:t>
      </w:r>
    </w:p>
    <w:p w14:paraId="7EB5F92A" w14:textId="77777777" w:rsidR="00C01B8E" w:rsidRPr="006157D9" w:rsidRDefault="00C01B8E" w:rsidP="00C01B8E">
      <w:pPr>
        <w:pStyle w:val="Textprogramovhokdu"/>
      </w:pPr>
      <w:r w:rsidRPr="006157D9">
        <w:t xml:space="preserve">            date = col[2].find("span", class_="sub_line").text</w:t>
      </w:r>
    </w:p>
    <w:p w14:paraId="2624B7B2" w14:textId="77777777" w:rsidR="00C01B8E" w:rsidRPr="006157D9" w:rsidRDefault="00C01B8E" w:rsidP="00C01B8E">
      <w:pPr>
        <w:pStyle w:val="Textprogramovhokdu"/>
      </w:pPr>
      <w:r w:rsidRPr="006157D9">
        <w:t xml:space="preserve">            method = col[3].b.text</w:t>
      </w:r>
    </w:p>
    <w:p w14:paraId="69A7EFD1" w14:textId="77777777" w:rsidR="00C01B8E" w:rsidRPr="006157D9" w:rsidRDefault="00C01B8E" w:rsidP="00C01B8E">
      <w:pPr>
        <w:pStyle w:val="Textprogramovhokdu"/>
      </w:pPr>
      <w:r w:rsidRPr="006157D9">
        <w:t xml:space="preserve">            referee = col[3].span.text</w:t>
      </w:r>
    </w:p>
    <w:p w14:paraId="6AA8220E" w14:textId="77777777" w:rsidR="00C01B8E" w:rsidRPr="006157D9" w:rsidRDefault="00C01B8E" w:rsidP="00C01B8E">
      <w:pPr>
        <w:pStyle w:val="Textprogramovhokdu"/>
      </w:pPr>
      <w:r w:rsidRPr="006157D9">
        <w:t xml:space="preserve">            rnd = col[4].text</w:t>
      </w:r>
    </w:p>
    <w:p w14:paraId="4F2F59F6" w14:textId="77777777" w:rsidR="00C01B8E" w:rsidRPr="006157D9" w:rsidRDefault="00C01B8E" w:rsidP="00C01B8E">
      <w:pPr>
        <w:pStyle w:val="Textprogramovhokdu"/>
      </w:pPr>
      <w:r w:rsidRPr="006157D9">
        <w:t xml:space="preserve">            time = col[5].text</w:t>
      </w:r>
    </w:p>
    <w:p w14:paraId="6771E4EE" w14:textId="0312185B" w:rsidR="00C01B8E" w:rsidRPr="006157D9" w:rsidRDefault="00C01B8E" w:rsidP="00C01B8E">
      <w:pPr>
        <w:pStyle w:val="Textprogramovhokdu"/>
      </w:pPr>
      <w:r w:rsidRPr="006157D9">
        <w:t xml:space="preserve">            fighter_record = fighter_record._append({"Fighter":fighter, "URL":url, "Nationality":nationality, "Nickname":nickname, "Birthday":birthday, "Height ft":height_ft, "Height cm":height_cm, "Opponent":opponent, "Result":result, "Method":method, "Round":rnd, "Time":time, "Event":event, "Date":date, "Referee":referee}, ignore_index=True)</w:t>
      </w:r>
    </w:p>
    <w:p w14:paraId="19DD720B" w14:textId="17686783" w:rsidR="00E8089D" w:rsidRPr="006157D9" w:rsidRDefault="00C01B8E" w:rsidP="00C01B8E">
      <w:pPr>
        <w:pStyle w:val="Textprogramovhokdu"/>
      </w:pPr>
      <w:r w:rsidRPr="006157D9">
        <w:t xml:space="preserve">    return fighter_record</w:t>
      </w:r>
    </w:p>
    <w:p w14:paraId="42E68AE3" w14:textId="207BEABE" w:rsidR="008D307F" w:rsidRPr="006157D9" w:rsidRDefault="00B91BB9" w:rsidP="00483E5C">
      <w:r w:rsidRPr="006157D9">
        <w:rPr>
          <w:noProof/>
        </w:rPr>
        <w:lastRenderedPageBreak/>
        <mc:AlternateContent>
          <mc:Choice Requires="wps">
            <w:drawing>
              <wp:anchor distT="0" distB="0" distL="114300" distR="114300" simplePos="0" relativeHeight="251663360" behindDoc="0" locked="0" layoutInCell="1" allowOverlap="1" wp14:anchorId="4CE94667" wp14:editId="0ED523FC">
                <wp:simplePos x="0" y="0"/>
                <wp:positionH relativeFrom="column">
                  <wp:posOffset>989330</wp:posOffset>
                </wp:positionH>
                <wp:positionV relativeFrom="paragraph">
                  <wp:posOffset>4646930</wp:posOffset>
                </wp:positionV>
                <wp:extent cx="3597910" cy="635"/>
                <wp:effectExtent l="0" t="0" r="0" b="0"/>
                <wp:wrapTopAndBottom/>
                <wp:docPr id="1216058065" name="Textové pole 1"/>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0F690662" w14:textId="23129278" w:rsidR="00B91BB9" w:rsidRPr="006157D9" w:rsidRDefault="00B91BB9" w:rsidP="00806A82">
                            <w:pPr>
                              <w:pStyle w:val="Titulek"/>
                              <w:jc w:val="center"/>
                              <w:rPr>
                                <w:sz w:val="22"/>
                                <w:szCs w:val="22"/>
                              </w:rPr>
                            </w:pPr>
                            <w:bookmarkStart w:id="33" w:name="_Ref162483354"/>
                            <w:bookmarkStart w:id="34" w:name="_Toc164719580"/>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2</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2</w:t>
                            </w:r>
                            <w:r w:rsidR="00E6707D" w:rsidRPr="006157D9">
                              <w:fldChar w:fldCharType="end"/>
                            </w:r>
                            <w:bookmarkEnd w:id="33"/>
                            <w:r w:rsidRPr="006157D9">
                              <w:t xml:space="preserve"> Profil zápasníka </w:t>
                            </w:r>
                            <w:r w:rsidR="00806A82" w:rsidRPr="006157D9">
                              <w:t>(</w:t>
                            </w:r>
                            <w:r w:rsidRPr="006157D9">
                              <w:t>www.sherdog.com)</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E94667" id="_x0000_s1027" type="#_x0000_t202" style="position:absolute;left:0;text-align:left;margin-left:77.9pt;margin-top:365.9pt;width:283.3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" stroked="f">
                <v:textbox style="mso-fit-shape-to-text:t" inset="0,0,0,0">
                  <w:txbxContent>
                    <w:p w14:paraId="0F690662" w14:textId="23129278" w:rsidR="00B91BB9" w:rsidRPr="006157D9" w:rsidRDefault="00B91BB9" w:rsidP="00806A82">
                      <w:pPr>
                        <w:pStyle w:val="Titulek"/>
                        <w:jc w:val="center"/>
                        <w:rPr>
                          <w:sz w:val="22"/>
                          <w:szCs w:val="22"/>
                        </w:rPr>
                      </w:pPr>
                      <w:bookmarkStart w:id="35" w:name="_Ref162483354"/>
                      <w:bookmarkStart w:id="36" w:name="_Toc164719580"/>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2</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2</w:t>
                      </w:r>
                      <w:r w:rsidR="00E6707D" w:rsidRPr="006157D9">
                        <w:fldChar w:fldCharType="end"/>
                      </w:r>
                      <w:bookmarkEnd w:id="35"/>
                      <w:r w:rsidRPr="006157D9">
                        <w:t xml:space="preserve"> Profil zápasníka </w:t>
                      </w:r>
                      <w:r w:rsidR="00806A82" w:rsidRPr="006157D9">
                        <w:t>(</w:t>
                      </w:r>
                      <w:r w:rsidRPr="006157D9">
                        <w:t>www.sherdog.com)</w:t>
                      </w:r>
                      <w:bookmarkEnd w:id="36"/>
                    </w:p>
                  </w:txbxContent>
                </v:textbox>
                <w10:wrap type="topAndBottom"/>
              </v:shape>
            </w:pict>
          </mc:Fallback>
        </mc:AlternateContent>
      </w:r>
      <w:r w:rsidR="00483E5C" w:rsidRPr="006157D9">
        <w:rPr>
          <w:noProof/>
        </w:rPr>
        <w:drawing>
          <wp:anchor distT="0" distB="0" distL="114300" distR="114300" simplePos="0" relativeHeight="251661312" behindDoc="0" locked="0" layoutInCell="1" allowOverlap="1" wp14:anchorId="17719E12" wp14:editId="50496AE0">
            <wp:simplePos x="0" y="0"/>
            <wp:positionH relativeFrom="margin">
              <wp:align>center</wp:align>
            </wp:positionH>
            <wp:positionV relativeFrom="paragraph">
              <wp:posOffset>0</wp:posOffset>
            </wp:positionV>
            <wp:extent cx="3597910" cy="4589780"/>
            <wp:effectExtent l="0" t="0" r="2540" b="1270"/>
            <wp:wrapTopAndBottom/>
            <wp:docPr id="34612835" name="Obrázek 1" descr="Obsah obrázku text, muž, snímek obrazovky, Webové strán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2835" name="Obrázek 1" descr="Obsah obrázku text, muž, snímek obrazovky, Webové stránky&#10;&#10;Popis byl vytvořen automaticky"/>
                    <pic:cNvPicPr/>
                  </pic:nvPicPr>
                  <pic:blipFill>
                    <a:blip r:embed="rId17">
                      <a:extLst>
                        <a:ext uri="{28A0092B-C50C-407E-A947-70E740481C1C}">
                          <a14:useLocalDpi xmlns:a14="http://schemas.microsoft.com/office/drawing/2010/main" val="0"/>
                        </a:ext>
                      </a:extLst>
                    </a:blip>
                    <a:stretch>
                      <a:fillRect/>
                    </a:stretch>
                  </pic:blipFill>
                  <pic:spPr>
                    <a:xfrm>
                      <a:off x="0" y="0"/>
                      <a:ext cx="3597910" cy="4589780"/>
                    </a:xfrm>
                    <a:prstGeom prst="rect">
                      <a:avLst/>
                    </a:prstGeom>
                  </pic:spPr>
                </pic:pic>
              </a:graphicData>
            </a:graphic>
          </wp:anchor>
        </w:drawing>
      </w:r>
    </w:p>
    <w:p w14:paraId="6C70F529" w14:textId="0EE5E584" w:rsidR="00E8089D" w:rsidRPr="006157D9" w:rsidRDefault="009C2A6D" w:rsidP="00E8089D">
      <w:pPr>
        <w:pStyle w:val="Nadpis2"/>
      </w:pPr>
      <w:bookmarkStart w:id="37" w:name="_Toc164865965"/>
      <w:r w:rsidRPr="006157D9">
        <w:t>Spojení</w:t>
      </w:r>
      <w:r w:rsidR="00E8089D" w:rsidRPr="006157D9">
        <w:t xml:space="preserve"> datasetů</w:t>
      </w:r>
      <w:bookmarkEnd w:id="37"/>
    </w:p>
    <w:p w14:paraId="0620B945" w14:textId="0751EAA7" w:rsidR="008115C8" w:rsidRPr="006157D9" w:rsidRDefault="00DA37B4" w:rsidP="008115C8">
      <w:r w:rsidRPr="006157D9">
        <w:t>Tato kapitola popis</w:t>
      </w:r>
      <w:r w:rsidR="009C2A6D" w:rsidRPr="006157D9">
        <w:t>uje</w:t>
      </w:r>
      <w:r w:rsidRPr="006157D9">
        <w:t xml:space="preserve"> propojení datasetů v příloze </w:t>
      </w:r>
      <w:r w:rsidR="00342214">
        <w:t>C</w:t>
      </w:r>
      <w:r w:rsidRPr="006157D9">
        <w:t xml:space="preserve"> </w:t>
      </w:r>
      <w:r w:rsidR="00F84BE5" w:rsidRPr="006157D9">
        <w:t>–</w:t>
      </w:r>
      <w:r w:rsidRPr="006157D9">
        <w:t xml:space="preserve"> </w:t>
      </w:r>
      <w:r w:rsidR="00AA284A">
        <w:t>„</w:t>
      </w:r>
      <w:r w:rsidR="00F84BE5" w:rsidRPr="006157D9">
        <w:t>creating_dataset.ipynb</w:t>
      </w:r>
      <w:r w:rsidR="00AA284A">
        <w:t>“</w:t>
      </w:r>
      <w:r w:rsidR="00F84BE5" w:rsidRPr="006157D9">
        <w:t>.</w:t>
      </w:r>
    </w:p>
    <w:p w14:paraId="380F7E78" w14:textId="5533B0B0" w:rsidR="00F84BE5" w:rsidRPr="006157D9" w:rsidRDefault="008019A0" w:rsidP="008115C8">
      <w:r w:rsidRPr="006157D9">
        <w:t>V</w:t>
      </w:r>
      <w:r w:rsidR="00F84BE5" w:rsidRPr="006157D9">
        <w:t xml:space="preserve"> této části </w:t>
      </w:r>
      <w:r w:rsidRPr="006157D9">
        <w:t>propojíme</w:t>
      </w:r>
      <w:r w:rsidR="00A548B8" w:rsidRPr="006157D9">
        <w:t xml:space="preserve"> dv</w:t>
      </w:r>
      <w:r w:rsidRPr="006157D9">
        <w:t>a</w:t>
      </w:r>
      <w:r w:rsidR="00A548B8" w:rsidRPr="006157D9">
        <w:t xml:space="preserve"> dataset</w:t>
      </w:r>
      <w:r w:rsidRPr="006157D9">
        <w:t>y</w:t>
      </w:r>
      <w:r w:rsidR="00A548B8" w:rsidRPr="006157D9">
        <w:t xml:space="preserve"> získan</w:t>
      </w:r>
      <w:r w:rsidRPr="006157D9">
        <w:t>é</w:t>
      </w:r>
      <w:r w:rsidR="00A548B8" w:rsidRPr="006157D9">
        <w:t xml:space="preserve"> v předchozích kapitolách do jednoho</w:t>
      </w:r>
      <w:r w:rsidR="00714115" w:rsidRPr="006157D9">
        <w:t xml:space="preserve">, s kterým budeme dále pracovat. </w:t>
      </w:r>
      <w:r w:rsidR="00596AAC" w:rsidRPr="006157D9">
        <w:t xml:space="preserve">Cíl, </w:t>
      </w:r>
      <w:r w:rsidR="003C1544" w:rsidRPr="006157D9">
        <w:t xml:space="preserve">kterého chceme dosáhnout, je </w:t>
      </w:r>
      <w:r w:rsidR="002473D1" w:rsidRPr="006157D9">
        <w:t>vypočítat</w:t>
      </w:r>
      <w:r w:rsidR="007C5D62" w:rsidRPr="006157D9">
        <w:t xml:space="preserve"> pro každý záznam v</w:t>
      </w:r>
      <w:r w:rsidR="000B7CCC" w:rsidRPr="006157D9">
        <w:t xml:space="preserve"> souboru </w:t>
      </w:r>
      <w:r w:rsidR="007C5D62" w:rsidRPr="006157D9">
        <w:t>„bouts_new</w:t>
      </w:r>
      <w:r w:rsidR="000B7CCC" w:rsidRPr="006157D9">
        <w:t>.csv</w:t>
      </w:r>
      <w:r w:rsidR="007C5D62" w:rsidRPr="006157D9">
        <w:t>“</w:t>
      </w:r>
      <w:r w:rsidR="000B7CCC" w:rsidRPr="006157D9">
        <w:t xml:space="preserve"> (tedy pro každý zápas v UFC)</w:t>
      </w:r>
      <w:r w:rsidR="00347C2A" w:rsidRPr="006157D9">
        <w:t xml:space="preserve">, počet vítězství a proher </w:t>
      </w:r>
      <w:r w:rsidR="00FE6B92" w:rsidRPr="006157D9">
        <w:t xml:space="preserve">obou zápasníků </w:t>
      </w:r>
      <w:r w:rsidR="001C0837" w:rsidRPr="006157D9">
        <w:t>na body, K.O. a submisi</w:t>
      </w:r>
      <w:r w:rsidR="001F04AD" w:rsidRPr="006157D9">
        <w:t xml:space="preserve"> pro oba zápasníky a připojit k nim doplňující informace.</w:t>
      </w:r>
      <w:r w:rsidR="000A7D4A" w:rsidRPr="006157D9">
        <w:t xml:space="preserve"> </w:t>
      </w:r>
      <w:r w:rsidR="00E21228" w:rsidRPr="006157D9">
        <w:t xml:space="preserve">Tyto </w:t>
      </w:r>
      <w:r w:rsidR="000B7CCC" w:rsidRPr="006157D9">
        <w:t>hodnoty</w:t>
      </w:r>
      <w:r w:rsidR="00E21228" w:rsidRPr="006157D9">
        <w:t xml:space="preserve"> se budou počítat vždy pouze do</w:t>
      </w:r>
      <w:r w:rsidR="00B34A99" w:rsidRPr="006157D9">
        <w:t xml:space="preserve"> posledního</w:t>
      </w:r>
      <w:r w:rsidR="00E21228" w:rsidRPr="006157D9">
        <w:t xml:space="preserve"> </w:t>
      </w:r>
      <w:r w:rsidR="00704CE7" w:rsidRPr="006157D9">
        <w:t>zápasu</w:t>
      </w:r>
      <w:r w:rsidR="00B34A99" w:rsidRPr="006157D9">
        <w:t>, který</w:t>
      </w:r>
      <w:r w:rsidR="00704CE7" w:rsidRPr="006157D9">
        <w:t xml:space="preserve"> předcházel </w:t>
      </w:r>
      <w:r w:rsidR="00B34A99" w:rsidRPr="006157D9">
        <w:t>zápasu, pro který hodnoty počítáme.</w:t>
      </w:r>
      <w:r w:rsidR="00994FC8" w:rsidRPr="006157D9">
        <w:t xml:space="preserve"> Abychom mohli</w:t>
      </w:r>
      <w:r w:rsidR="006F2836" w:rsidRPr="006157D9">
        <w:t xml:space="preserve"> </w:t>
      </w:r>
      <w:r w:rsidR="008E0BF2" w:rsidRPr="006157D9">
        <w:t xml:space="preserve">tyto hodnoty </w:t>
      </w:r>
      <w:r w:rsidR="006F2836" w:rsidRPr="006157D9">
        <w:t xml:space="preserve">vypočítat </w:t>
      </w:r>
      <w:r w:rsidR="008E0BF2" w:rsidRPr="006157D9">
        <w:t>a datasety propojit</w:t>
      </w:r>
      <w:r w:rsidR="007576FE" w:rsidRPr="006157D9">
        <w:t>, musíme</w:t>
      </w:r>
      <w:r w:rsidR="00994FC8" w:rsidRPr="006157D9">
        <w:t xml:space="preserve"> nejdřív</w:t>
      </w:r>
      <w:r w:rsidR="00FC7DF4" w:rsidRPr="006157D9">
        <w:t>e</w:t>
      </w:r>
      <w:r w:rsidR="007576FE" w:rsidRPr="006157D9">
        <w:t xml:space="preserve"> upravit některé sloupce</w:t>
      </w:r>
      <w:r w:rsidR="00D85651" w:rsidRPr="006157D9">
        <w:t xml:space="preserve"> v tabulce ze souboru „records</w:t>
      </w:r>
      <w:r w:rsidR="00AF14C6" w:rsidRPr="006157D9">
        <w:t>.csv</w:t>
      </w:r>
      <w:r w:rsidR="00D85651" w:rsidRPr="006157D9">
        <w:t>“</w:t>
      </w:r>
      <w:r w:rsidR="00AF14C6" w:rsidRPr="006157D9">
        <w:t>.</w:t>
      </w:r>
    </w:p>
    <w:p w14:paraId="397317A4" w14:textId="1C4DC794" w:rsidR="008D307F" w:rsidRPr="006157D9" w:rsidRDefault="006F2836" w:rsidP="001706C3">
      <w:pPr>
        <w:pStyle w:val="Nadpis3"/>
      </w:pPr>
      <w:bookmarkStart w:id="38" w:name="_Toc164865966"/>
      <w:r w:rsidRPr="006157D9">
        <w:lastRenderedPageBreak/>
        <w:t>Úprava</w:t>
      </w:r>
      <w:r w:rsidR="009C2A6D" w:rsidRPr="006157D9">
        <w:t xml:space="preserve"> </w:t>
      </w:r>
      <w:r w:rsidR="00AF14C6" w:rsidRPr="006157D9">
        <w:t>souboru „records.csv“</w:t>
      </w:r>
      <w:bookmarkEnd w:id="38"/>
    </w:p>
    <w:p w14:paraId="565E312B" w14:textId="78115062" w:rsidR="009C2A6D" w:rsidRPr="006157D9" w:rsidRDefault="00133856" w:rsidP="009C2A6D">
      <w:r w:rsidRPr="006157D9">
        <w:t xml:space="preserve">Sloupec „Method“ </w:t>
      </w:r>
      <w:r w:rsidR="000424CB" w:rsidRPr="006157D9">
        <w:t xml:space="preserve">reprezentuje způsob ukončení zápasu. </w:t>
      </w:r>
      <w:r w:rsidR="0023224F" w:rsidRPr="006157D9">
        <w:t xml:space="preserve">V MMA existují pouze čtyři hlavní způsoby ukončení: </w:t>
      </w:r>
      <w:r w:rsidR="00744BC0" w:rsidRPr="006157D9">
        <w:t>na body, K.O., submise a „no contest“</w:t>
      </w:r>
      <w:r w:rsidR="00744BC0" w:rsidRPr="006157D9">
        <w:rPr>
          <w:rStyle w:val="Znakapoznpodarou"/>
        </w:rPr>
        <w:footnoteReference w:id="7"/>
      </w:r>
      <w:r w:rsidR="00744BC0" w:rsidRPr="006157D9">
        <w:t>.</w:t>
      </w:r>
      <w:r w:rsidR="00B60335" w:rsidRPr="006157D9">
        <w:t xml:space="preserve"> Po prozkoumání sloupce </w:t>
      </w:r>
      <w:r w:rsidR="007F03DB" w:rsidRPr="006157D9">
        <w:t>bylo zjištěno</w:t>
      </w:r>
      <w:r w:rsidR="00B60335" w:rsidRPr="006157D9">
        <w:t xml:space="preserve">, že obsahuje </w:t>
      </w:r>
      <w:r w:rsidR="00BA5371" w:rsidRPr="006157D9">
        <w:t>až 733 různých hodnot</w:t>
      </w:r>
      <w:r w:rsidR="0052546A" w:rsidRPr="006157D9">
        <w:t>, a to z důvodu, že každý záznam</w:t>
      </w:r>
      <w:r w:rsidR="007F03DB" w:rsidRPr="006157D9">
        <w:t>, kromě metody ukončení,</w:t>
      </w:r>
      <w:r w:rsidR="0052546A" w:rsidRPr="006157D9">
        <w:t xml:space="preserve"> obsahuje </w:t>
      </w:r>
      <w:r w:rsidR="007F03DB" w:rsidRPr="006157D9">
        <w:t xml:space="preserve">také </w:t>
      </w:r>
      <w:r w:rsidR="00934E04" w:rsidRPr="006157D9">
        <w:t xml:space="preserve">popis v závorce, který už může mít mnoho podob. </w:t>
      </w:r>
      <w:r w:rsidR="00443676" w:rsidRPr="006157D9">
        <w:t xml:space="preserve">Tento popis byl </w:t>
      </w:r>
      <w:r w:rsidR="00332D7F" w:rsidRPr="006157D9">
        <w:t xml:space="preserve">ze sloupce „Method“ </w:t>
      </w:r>
      <w:r w:rsidR="00443676" w:rsidRPr="006157D9">
        <w:t xml:space="preserve">odstraněn a </w:t>
      </w:r>
      <w:r w:rsidR="00332D7F" w:rsidRPr="006157D9">
        <w:t>uložen do nového sloupce „Description“.</w:t>
      </w:r>
      <w:r w:rsidR="00627D8D" w:rsidRPr="006157D9">
        <w:t xml:space="preserve"> </w:t>
      </w:r>
      <w:r w:rsidR="0025544E" w:rsidRPr="006157D9">
        <w:t xml:space="preserve">Sloupec „Method“ nyní </w:t>
      </w:r>
      <w:r w:rsidR="00133112" w:rsidRPr="006157D9">
        <w:t xml:space="preserve">z důvodu nekonzistence </w:t>
      </w:r>
      <w:r w:rsidR="0025544E" w:rsidRPr="006157D9">
        <w:t xml:space="preserve">obsahoval už jen 20 </w:t>
      </w:r>
      <w:r w:rsidR="00CD5EEA" w:rsidRPr="006157D9">
        <w:t>různých hodnot</w:t>
      </w:r>
      <w:r w:rsidR="0025544E" w:rsidRPr="006157D9">
        <w:t xml:space="preserve">, které </w:t>
      </w:r>
      <w:r w:rsidR="00133112" w:rsidRPr="006157D9">
        <w:t>byly dále sloučeny do požadovaných čtyř</w:t>
      </w:r>
      <w:r w:rsidR="00CD5EEA" w:rsidRPr="006157D9">
        <w:t xml:space="preserve">. </w:t>
      </w:r>
    </w:p>
    <w:p w14:paraId="4DDC1395" w14:textId="706B6E97" w:rsidR="00CD5EEA" w:rsidRPr="006157D9" w:rsidRDefault="00CD5EEA" w:rsidP="00CD5EEA">
      <w:pPr>
        <w:pStyle w:val="Odstavecseseznamem"/>
        <w:numPr>
          <w:ilvl w:val="0"/>
          <w:numId w:val="16"/>
        </w:numPr>
      </w:pPr>
      <w:r w:rsidRPr="006157D9">
        <w:t>„KO“, „TKO a „K.O“</w:t>
      </w:r>
      <w:r w:rsidR="0074572B" w:rsidRPr="006157D9">
        <w:t xml:space="preserve"> bylo sloučeno pod „KO/TKO“.</w:t>
      </w:r>
    </w:p>
    <w:p w14:paraId="499190C3" w14:textId="29CA1618" w:rsidR="0074572B" w:rsidRPr="006157D9" w:rsidRDefault="0074572B" w:rsidP="00CD5EEA">
      <w:pPr>
        <w:pStyle w:val="Odstavecseseznamem"/>
        <w:numPr>
          <w:ilvl w:val="0"/>
          <w:numId w:val="16"/>
        </w:numPr>
      </w:pPr>
      <w:r w:rsidRPr="006157D9">
        <w:t>„Submission“, „Technical Sumbission“</w:t>
      </w:r>
      <w:r w:rsidR="006470AF" w:rsidRPr="006157D9">
        <w:t>, „Technial Submission“ a „</w:t>
      </w:r>
      <w:r w:rsidR="006B2F35" w:rsidRPr="006157D9">
        <w:t>"Submission (Rear-Naked Choke" bylo sloučeno do „Submission“</w:t>
      </w:r>
      <w:r w:rsidR="00801C9B" w:rsidRPr="006157D9">
        <w:t>.</w:t>
      </w:r>
    </w:p>
    <w:p w14:paraId="70A891CD" w14:textId="7B17BE29" w:rsidR="006B2F35" w:rsidRPr="006157D9" w:rsidRDefault="006B2F35" w:rsidP="00CD5EEA">
      <w:pPr>
        <w:pStyle w:val="Odstavecseseznamem"/>
        <w:numPr>
          <w:ilvl w:val="0"/>
          <w:numId w:val="16"/>
        </w:numPr>
      </w:pPr>
      <w:r w:rsidRPr="006157D9">
        <w:t>„Draw“</w:t>
      </w:r>
      <w:r w:rsidR="00801C9B" w:rsidRPr="006157D9">
        <w:t xml:space="preserve"> and „Technical Draw“</w:t>
      </w:r>
      <w:r w:rsidRPr="006157D9">
        <w:t xml:space="preserve"> </w:t>
      </w:r>
      <w:r w:rsidR="00801C9B" w:rsidRPr="006157D9">
        <w:t>není metoda ukončení</w:t>
      </w:r>
      <w:r w:rsidR="00D32288" w:rsidRPr="006157D9">
        <w:t>, ale výsledek zápasu</w:t>
      </w:r>
      <w:r w:rsidR="00801C9B" w:rsidRPr="006157D9">
        <w:t xml:space="preserve"> a každá remíza končí na body</w:t>
      </w:r>
      <w:r w:rsidR="00D32288" w:rsidRPr="006157D9">
        <w:t>,</w:t>
      </w:r>
      <w:r w:rsidR="00801C9B" w:rsidRPr="006157D9">
        <w:t xml:space="preserve"> proto byl</w:t>
      </w:r>
      <w:r w:rsidR="00D32288" w:rsidRPr="006157D9">
        <w:t>y</w:t>
      </w:r>
      <w:r w:rsidR="00801C9B" w:rsidRPr="006157D9">
        <w:t xml:space="preserve"> t</w:t>
      </w:r>
      <w:r w:rsidR="00D32288" w:rsidRPr="006157D9">
        <w:t>y</w:t>
      </w:r>
      <w:r w:rsidR="00801C9B" w:rsidRPr="006157D9">
        <w:t>to hodnot</w:t>
      </w:r>
      <w:r w:rsidR="00D32288" w:rsidRPr="006157D9">
        <w:t>y</w:t>
      </w:r>
      <w:r w:rsidR="00801C9B" w:rsidRPr="006157D9">
        <w:t xml:space="preserve"> sloučen</w:t>
      </w:r>
      <w:r w:rsidR="00D32288" w:rsidRPr="006157D9">
        <w:t>y</w:t>
      </w:r>
      <w:r w:rsidR="00801C9B" w:rsidRPr="006157D9">
        <w:t xml:space="preserve"> do „Decision“.</w:t>
      </w:r>
    </w:p>
    <w:p w14:paraId="0CBB998A" w14:textId="720D36EA" w:rsidR="004F7D53" w:rsidRPr="006157D9" w:rsidRDefault="007A37D4" w:rsidP="00CD5EEA">
      <w:pPr>
        <w:pStyle w:val="Odstavecseseznamem"/>
        <w:numPr>
          <w:ilvl w:val="0"/>
          <w:numId w:val="16"/>
        </w:numPr>
      </w:pPr>
      <w:r w:rsidRPr="006157D9">
        <w:t xml:space="preserve">"No Contest", "NC", "No </w:t>
      </w:r>
      <w:r w:rsidR="00BB537A" w:rsidRPr="006157D9">
        <w:t>Decision – Overturned</w:t>
      </w:r>
      <w:r w:rsidRPr="006157D9">
        <w:t xml:space="preserve"> by CSAC", "No </w:t>
      </w:r>
      <w:r w:rsidR="00BB537A" w:rsidRPr="006157D9">
        <w:t>Contest – Collard</w:t>
      </w:r>
      <w:r w:rsidRPr="006157D9">
        <w:t xml:space="preserve"> Failed Drug Test", "No Decision" a "ND" znamenají, že zápas nemá výsledek, tudíž </w:t>
      </w:r>
      <w:r w:rsidR="004F7D53" w:rsidRPr="006157D9">
        <w:t>je můžeme sloučit do „No Contest“.</w:t>
      </w:r>
    </w:p>
    <w:p w14:paraId="426B4F32" w14:textId="04475E45" w:rsidR="00801C9B" w:rsidRPr="006157D9" w:rsidRDefault="007A37D4" w:rsidP="00CD5EEA">
      <w:pPr>
        <w:pStyle w:val="Odstavecseseznamem"/>
        <w:numPr>
          <w:ilvl w:val="0"/>
          <w:numId w:val="16"/>
        </w:numPr>
      </w:pPr>
      <w:r w:rsidRPr="006157D9">
        <w:t xml:space="preserve"> </w:t>
      </w:r>
      <w:r w:rsidR="00D97B51" w:rsidRPr="006157D9">
        <w:t>„Technical Decision“ můžeme sloučit do „Decision“, jelikož je to pouze jiný druh toho samého.</w:t>
      </w:r>
    </w:p>
    <w:p w14:paraId="519E1F4B" w14:textId="683DD257" w:rsidR="00B57FE4" w:rsidRPr="006157D9" w:rsidRDefault="00B57FE4" w:rsidP="00CD5EEA">
      <w:pPr>
        <w:pStyle w:val="Odstavecseseznamem"/>
        <w:numPr>
          <w:ilvl w:val="0"/>
          <w:numId w:val="16"/>
        </w:numPr>
      </w:pPr>
      <w:r w:rsidRPr="006157D9">
        <w:t xml:space="preserve">Všechny diskvalifikace se v MMA počítají jako „KO/TKO“, proto </w:t>
      </w:r>
      <w:r w:rsidR="00413E00" w:rsidRPr="006157D9">
        <w:t>můžeme záznamy "Disqualification", "DQ" a „DG“ přidat k této hodnotě.</w:t>
      </w:r>
    </w:p>
    <w:p w14:paraId="4B081829" w14:textId="7C88597A" w:rsidR="00BD7C6C" w:rsidRPr="006157D9" w:rsidRDefault="009A3065" w:rsidP="009A3065">
      <w:r w:rsidRPr="006157D9">
        <w:t xml:space="preserve">Po </w:t>
      </w:r>
      <w:r w:rsidR="00FC7806" w:rsidRPr="006157D9">
        <w:t>provedení těchto operací</w:t>
      </w:r>
      <w:r w:rsidR="00BD7C6C" w:rsidRPr="006157D9">
        <w:t xml:space="preserve"> </w:t>
      </w:r>
      <w:r w:rsidR="00FC7806" w:rsidRPr="006157D9">
        <w:t>z</w:t>
      </w:r>
      <w:r w:rsidR="007C36F0" w:rsidRPr="006157D9">
        <w:t>ůsta</w:t>
      </w:r>
      <w:r w:rsidR="00FC7806" w:rsidRPr="006157D9">
        <w:t>l</w:t>
      </w:r>
      <w:r w:rsidR="007C36F0" w:rsidRPr="006157D9">
        <w:t>y ve sloupci „Method“</w:t>
      </w:r>
      <w:r w:rsidR="00FC7806" w:rsidRPr="006157D9">
        <w:t xml:space="preserve"> pouze </w:t>
      </w:r>
      <w:r w:rsidR="001D0769" w:rsidRPr="006157D9">
        <w:t xml:space="preserve">požadované </w:t>
      </w:r>
      <w:r w:rsidR="00FC7806" w:rsidRPr="006157D9">
        <w:t xml:space="preserve">čtyři </w:t>
      </w:r>
      <w:r w:rsidR="007C36F0" w:rsidRPr="006157D9">
        <w:t>různé hodnoty</w:t>
      </w:r>
      <w:r w:rsidR="00D85651" w:rsidRPr="006157D9">
        <w:t xml:space="preserve"> (</w:t>
      </w:r>
      <w:r w:rsidR="00D85651" w:rsidRPr="006157D9">
        <w:fldChar w:fldCharType="begin"/>
      </w:r>
      <w:r w:rsidR="00D85651" w:rsidRPr="006157D9">
        <w:instrText xml:space="preserve"> REF _Ref162532464 \h </w:instrText>
      </w:r>
      <w:r w:rsidR="00D85651" w:rsidRPr="006157D9">
        <w:fldChar w:fldCharType="separate"/>
      </w:r>
      <w:r w:rsidR="00D85651" w:rsidRPr="006157D9">
        <w:t>Tab. 2.1</w:t>
      </w:r>
      <w:r w:rsidR="00D85651" w:rsidRPr="006157D9">
        <w:fldChar w:fldCharType="end"/>
      </w:r>
      <w:r w:rsidR="00D85651" w:rsidRPr="006157D9">
        <w:t>)</w:t>
      </w:r>
      <w:r w:rsidR="001D0769" w:rsidRPr="006157D9">
        <w:t>.</w:t>
      </w:r>
      <w:r w:rsidR="00670EFD" w:rsidRPr="006157D9">
        <w:t xml:space="preserve"> </w:t>
      </w:r>
      <w:r w:rsidR="002C7025" w:rsidRPr="006157D9">
        <w:t>DataFrame byl uložen do souboru „</w:t>
      </w:r>
      <w:r w:rsidR="00EC0DB3" w:rsidRPr="006157D9">
        <w:t>records_clean.csv</w:t>
      </w:r>
      <w:r w:rsidR="002C7025" w:rsidRPr="006157D9">
        <w:t>“</w:t>
      </w:r>
      <w:r w:rsidR="00EC0DB3" w:rsidRPr="006157D9">
        <w:t>.</w:t>
      </w:r>
    </w:p>
    <w:p w14:paraId="6028BDCE" w14:textId="66FDACB8" w:rsidR="00845210" w:rsidRPr="006157D9" w:rsidRDefault="00845210" w:rsidP="00845210">
      <w:pPr>
        <w:pStyle w:val="Titulek"/>
        <w:keepNext/>
        <w:jc w:val="center"/>
      </w:pPr>
      <w:bookmarkStart w:id="39" w:name="_Ref162532464"/>
      <w:bookmarkStart w:id="40" w:name="_Toc164719608"/>
      <w:r w:rsidRPr="006157D9">
        <w:t xml:space="preserve">Tab. </w:t>
      </w:r>
      <w:r w:rsidR="005F59ED">
        <w:fldChar w:fldCharType="begin"/>
      </w:r>
      <w:r w:rsidR="005F59ED">
        <w:instrText xml:space="preserve"> STYLEREF 1 \s </w:instrText>
      </w:r>
      <w:r w:rsidR="005F59ED">
        <w:fldChar w:fldCharType="separate"/>
      </w:r>
      <w:r w:rsidR="005F59ED">
        <w:rPr>
          <w:noProof/>
        </w:rPr>
        <w:t>2</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1</w:t>
      </w:r>
      <w:r w:rsidR="005F59ED">
        <w:fldChar w:fldCharType="end"/>
      </w:r>
      <w:bookmarkEnd w:id="39"/>
      <w:r w:rsidRPr="006157D9">
        <w:t xml:space="preserve"> Četnost metod ukončení v datasetu (vlastní zpracování)</w:t>
      </w:r>
      <w:bookmarkEnd w:id="40"/>
    </w:p>
    <w:tbl>
      <w:tblPr>
        <w:tblStyle w:val="Styl1"/>
        <w:tblW w:w="0" w:type="auto"/>
        <w:jc w:val="center"/>
        <w:tblLook w:val="04A0" w:firstRow="1" w:lastRow="0" w:firstColumn="1" w:lastColumn="0" w:noHBand="0" w:noVBand="1"/>
      </w:tblPr>
      <w:tblGrid>
        <w:gridCol w:w="2552"/>
        <w:gridCol w:w="1212"/>
      </w:tblGrid>
      <w:tr w:rsidR="00414759" w:rsidRPr="006157D9" w14:paraId="0F8C2CF9" w14:textId="77777777" w:rsidTr="005B65BA">
        <w:trPr>
          <w:cnfStyle w:val="100000000000" w:firstRow="1" w:lastRow="0" w:firstColumn="0" w:lastColumn="0" w:oddVBand="0" w:evenVBand="0" w:oddHBand="0"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6825E55E" w14:textId="2E523A1F" w:rsidR="00414759" w:rsidRPr="006157D9" w:rsidRDefault="00414759" w:rsidP="00845210">
            <w:pPr>
              <w:jc w:val="left"/>
              <w:rPr>
                <w:lang w:val="cs-CZ"/>
              </w:rPr>
            </w:pPr>
            <w:r w:rsidRPr="006157D9">
              <w:rPr>
                <w:lang w:val="cs-CZ"/>
              </w:rPr>
              <w:t>Metoda ukončení</w:t>
            </w:r>
          </w:p>
        </w:tc>
        <w:tc>
          <w:tcPr>
            <w:tcW w:w="1212" w:type="dxa"/>
          </w:tcPr>
          <w:p w14:paraId="10DD2975" w14:textId="359F55EA" w:rsidR="00414759" w:rsidRPr="006157D9" w:rsidRDefault="00BD1E65" w:rsidP="00845210">
            <w:pPr>
              <w:jc w:val="left"/>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čet</w:t>
            </w:r>
          </w:p>
        </w:tc>
      </w:tr>
      <w:tr w:rsidR="00414759" w:rsidRPr="006157D9" w14:paraId="204118F3"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0FA5FA2B" w14:textId="7CECA002" w:rsidR="00414759" w:rsidRPr="006157D9" w:rsidRDefault="00C81096" w:rsidP="00845210">
            <w:pPr>
              <w:jc w:val="left"/>
              <w:rPr>
                <w:lang w:val="cs-CZ"/>
              </w:rPr>
            </w:pPr>
            <w:r w:rsidRPr="006157D9">
              <w:rPr>
                <w:lang w:val="cs-CZ"/>
              </w:rPr>
              <w:t>KO/TKO</w:t>
            </w:r>
          </w:p>
        </w:tc>
        <w:tc>
          <w:tcPr>
            <w:tcW w:w="1212" w:type="dxa"/>
          </w:tcPr>
          <w:p w14:paraId="6D7AEF74" w14:textId="3C7D2758" w:rsidR="00414759" w:rsidRPr="006157D9" w:rsidRDefault="00C81096"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0223</w:t>
            </w:r>
          </w:p>
        </w:tc>
      </w:tr>
      <w:tr w:rsidR="00414759" w:rsidRPr="006157D9" w14:paraId="1EAD499F"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7C66D3A7" w14:textId="35377358" w:rsidR="00414759" w:rsidRPr="006157D9" w:rsidRDefault="00C81096" w:rsidP="00845210">
            <w:pPr>
              <w:jc w:val="left"/>
              <w:rPr>
                <w:lang w:val="cs-CZ"/>
              </w:rPr>
            </w:pPr>
            <w:r w:rsidRPr="006157D9">
              <w:rPr>
                <w:lang w:val="cs-CZ"/>
              </w:rPr>
              <w:t>Decision</w:t>
            </w:r>
          </w:p>
        </w:tc>
        <w:tc>
          <w:tcPr>
            <w:tcW w:w="1212" w:type="dxa"/>
          </w:tcPr>
          <w:p w14:paraId="0FD2A269" w14:textId="0EE4B897" w:rsidR="00414759" w:rsidRPr="006157D9" w:rsidRDefault="00C81096"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7871</w:t>
            </w:r>
          </w:p>
        </w:tc>
      </w:tr>
      <w:tr w:rsidR="00414759" w:rsidRPr="006157D9" w14:paraId="7320E3C7" w14:textId="77777777" w:rsidTr="005B65BA">
        <w:trPr>
          <w:trHeight w:val="500"/>
          <w:jc w:val="center"/>
        </w:trPr>
        <w:tc>
          <w:tcPr>
            <w:cnfStyle w:val="001000000000" w:firstRow="0" w:lastRow="0" w:firstColumn="1" w:lastColumn="0" w:oddVBand="0" w:evenVBand="0" w:oddHBand="0" w:evenHBand="0" w:firstRowFirstColumn="0" w:firstRowLastColumn="0" w:lastRowFirstColumn="0" w:lastRowLastColumn="0"/>
            <w:tcW w:w="2552" w:type="dxa"/>
          </w:tcPr>
          <w:p w14:paraId="78EE2A6E" w14:textId="4B964582" w:rsidR="00414759" w:rsidRPr="006157D9" w:rsidRDefault="00C81096" w:rsidP="00845210">
            <w:pPr>
              <w:jc w:val="left"/>
              <w:rPr>
                <w:lang w:val="cs-CZ"/>
              </w:rPr>
            </w:pPr>
            <w:r w:rsidRPr="006157D9">
              <w:rPr>
                <w:lang w:val="cs-CZ"/>
              </w:rPr>
              <w:t>Submission</w:t>
            </w:r>
          </w:p>
        </w:tc>
        <w:tc>
          <w:tcPr>
            <w:tcW w:w="1212" w:type="dxa"/>
          </w:tcPr>
          <w:p w14:paraId="63DEBDB6" w14:textId="5A1B3B83" w:rsidR="00414759" w:rsidRPr="006157D9" w:rsidRDefault="00C63893"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62</w:t>
            </w:r>
            <w:r w:rsidR="005B65BA" w:rsidRPr="006157D9">
              <w:rPr>
                <w:lang w:val="cs-CZ"/>
              </w:rPr>
              <w:t>13</w:t>
            </w:r>
          </w:p>
        </w:tc>
      </w:tr>
      <w:tr w:rsidR="00414759" w:rsidRPr="006157D9" w14:paraId="6D77B8F9"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4FCF4260" w14:textId="240DA504" w:rsidR="00414759" w:rsidRPr="006157D9" w:rsidRDefault="00C81096" w:rsidP="00845210">
            <w:pPr>
              <w:jc w:val="left"/>
              <w:rPr>
                <w:lang w:val="cs-CZ"/>
              </w:rPr>
            </w:pPr>
            <w:r w:rsidRPr="006157D9">
              <w:rPr>
                <w:lang w:val="cs-CZ"/>
              </w:rPr>
              <w:t>No Contest</w:t>
            </w:r>
          </w:p>
        </w:tc>
        <w:tc>
          <w:tcPr>
            <w:tcW w:w="1212" w:type="dxa"/>
          </w:tcPr>
          <w:p w14:paraId="5D324B18" w14:textId="6E240093" w:rsidR="00414759" w:rsidRPr="006157D9" w:rsidRDefault="005B65BA"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457</w:t>
            </w:r>
          </w:p>
        </w:tc>
      </w:tr>
    </w:tbl>
    <w:p w14:paraId="1C568A69" w14:textId="77777777" w:rsidR="00AF14C6" w:rsidRPr="006157D9" w:rsidRDefault="00AF14C6" w:rsidP="009A3065"/>
    <w:p w14:paraId="3314D879" w14:textId="77777777" w:rsidR="00C261CE" w:rsidRPr="006157D9" w:rsidRDefault="00C261CE" w:rsidP="009A3065"/>
    <w:p w14:paraId="72A6075A" w14:textId="0FCBE4AF" w:rsidR="00EC0DB3" w:rsidRPr="006157D9" w:rsidRDefault="00F7250C" w:rsidP="00F7250C">
      <w:pPr>
        <w:pStyle w:val="Nadpis3"/>
      </w:pPr>
      <w:bookmarkStart w:id="41" w:name="_Toc164865967"/>
      <w:r w:rsidRPr="006157D9">
        <w:lastRenderedPageBreak/>
        <w:t xml:space="preserve">Připojení </w:t>
      </w:r>
      <w:r w:rsidR="00C261CE" w:rsidRPr="006157D9">
        <w:t>dat o počtu a typu ukončení</w:t>
      </w:r>
      <w:bookmarkEnd w:id="41"/>
    </w:p>
    <w:p w14:paraId="4AD6355E" w14:textId="3A54F95C" w:rsidR="00C261CE" w:rsidRPr="006157D9" w:rsidRDefault="00A17D8C" w:rsidP="00C261CE">
      <w:r w:rsidRPr="006157D9">
        <w:t>Nyní použijeme DataFrame</w:t>
      </w:r>
      <w:r w:rsidR="0014040D" w:rsidRPr="006157D9">
        <w:t xml:space="preserve"> </w:t>
      </w:r>
      <w:r w:rsidR="00860EB8" w:rsidRPr="006157D9">
        <w:t xml:space="preserve">ze souboru </w:t>
      </w:r>
      <w:r w:rsidR="0014040D" w:rsidRPr="006157D9">
        <w:t>„</w:t>
      </w:r>
      <w:r w:rsidR="00860EB8" w:rsidRPr="006157D9">
        <w:t>records_clean.csv“</w:t>
      </w:r>
      <w:r w:rsidRPr="006157D9">
        <w:t>, který jsme upravili v minulé kapitole a přidáme ho k</w:t>
      </w:r>
      <w:r w:rsidR="00FA6B9D" w:rsidRPr="006157D9">
        <w:t xml:space="preserve"> datasetu o zápasech v</w:t>
      </w:r>
      <w:r w:rsidR="00860EB8" w:rsidRPr="006157D9">
        <w:t> </w:t>
      </w:r>
      <w:r w:rsidR="00FA6B9D" w:rsidRPr="006157D9">
        <w:t>UFC</w:t>
      </w:r>
      <w:r w:rsidR="00860EB8" w:rsidRPr="006157D9">
        <w:t xml:space="preserve"> „</w:t>
      </w:r>
      <w:r w:rsidR="006C6601" w:rsidRPr="006157D9">
        <w:t>bouts_new.csv“</w:t>
      </w:r>
      <w:r w:rsidR="00FA6B9D" w:rsidRPr="006157D9">
        <w:t xml:space="preserve">. </w:t>
      </w:r>
    </w:p>
    <w:p w14:paraId="686D799D" w14:textId="05BF6859" w:rsidR="004A4D81" w:rsidRPr="006157D9" w:rsidRDefault="00977871" w:rsidP="00C261CE">
      <w:r w:rsidRPr="006157D9">
        <w:t>Tato operace byla provedena na základě jm</w:t>
      </w:r>
      <w:r w:rsidR="0014040D" w:rsidRPr="006157D9">
        <w:t>en</w:t>
      </w:r>
      <w:r w:rsidRPr="006157D9">
        <w:t xml:space="preserve"> zápasníků a dat</w:t>
      </w:r>
      <w:r w:rsidR="0014040D" w:rsidRPr="006157D9">
        <w:t xml:space="preserve"> zápasů. </w:t>
      </w:r>
      <w:r w:rsidR="0017784F" w:rsidRPr="006157D9">
        <w:t>Jména zápasníků byla v obou datasetech totožná</w:t>
      </w:r>
      <w:r w:rsidR="00785C5D" w:rsidRPr="006157D9">
        <w:t>, d</w:t>
      </w:r>
      <w:r w:rsidR="0017784F" w:rsidRPr="006157D9">
        <w:t>at</w:t>
      </w:r>
      <w:r w:rsidR="00005954" w:rsidRPr="006157D9">
        <w:t>a</w:t>
      </w:r>
      <w:r w:rsidR="0017784F" w:rsidRPr="006157D9">
        <w:t xml:space="preserve"> zápasů však měla </w:t>
      </w:r>
      <w:r w:rsidR="00CD4538" w:rsidRPr="006157D9">
        <w:t>v obou datasetech jiný formát</w:t>
      </w:r>
      <w:r w:rsidR="00005954" w:rsidRPr="006157D9">
        <w:t xml:space="preserve">, a musela tak být </w:t>
      </w:r>
      <w:r w:rsidR="00EE4488" w:rsidRPr="006157D9">
        <w:t xml:space="preserve">pomocí jednoduché funkce a knihovny „datetime“ </w:t>
      </w:r>
      <w:r w:rsidR="00005954" w:rsidRPr="006157D9">
        <w:t>převedena.</w:t>
      </w:r>
    </w:p>
    <w:p w14:paraId="24B77B45" w14:textId="66799C6C" w:rsidR="009017AC" w:rsidRPr="006157D9" w:rsidRDefault="009017AC" w:rsidP="009017AC">
      <w:pPr>
        <w:pStyle w:val="Titulek"/>
        <w:keepNext/>
        <w:jc w:val="left"/>
      </w:pPr>
      <w:bookmarkStart w:id="42" w:name="_Ref162534435"/>
      <w:bookmarkStart w:id="43" w:name="_Toc164121187"/>
      <w:r w:rsidRPr="006157D9">
        <w:t xml:space="preserve">Výpis </w:t>
      </w:r>
      <w:r w:rsidRPr="006157D9">
        <w:fldChar w:fldCharType="begin"/>
      </w:r>
      <w:r w:rsidRPr="006157D9">
        <w:instrText xml:space="preserve"> STYLEREF 1 \s </w:instrText>
      </w:r>
      <w:r w:rsidRPr="006157D9">
        <w:fldChar w:fldCharType="separate"/>
      </w:r>
      <w:r w:rsidRPr="006157D9">
        <w:t>2</w:t>
      </w:r>
      <w:r w:rsidRPr="006157D9">
        <w:fldChar w:fldCharType="end"/>
      </w:r>
      <w:r w:rsidRPr="006157D9">
        <w:t>.</w:t>
      </w:r>
      <w:r w:rsidRPr="006157D9">
        <w:fldChar w:fldCharType="begin"/>
      </w:r>
      <w:r w:rsidRPr="006157D9">
        <w:instrText xml:space="preserve"> SEQ Výpis \* ARABIC \s 1 </w:instrText>
      </w:r>
      <w:r w:rsidRPr="006157D9">
        <w:fldChar w:fldCharType="separate"/>
      </w:r>
      <w:r w:rsidRPr="006157D9">
        <w:t>3</w:t>
      </w:r>
      <w:r w:rsidRPr="006157D9">
        <w:fldChar w:fldCharType="end"/>
      </w:r>
      <w:bookmarkEnd w:id="42"/>
      <w:r w:rsidRPr="006157D9">
        <w:t xml:space="preserve"> Funkce, která získá "record" a informace zápasníka a uloží ho do seznamu (vlastní zpracování)</w:t>
      </w:r>
      <w:bookmarkEnd w:id="43"/>
    </w:p>
    <w:p w14:paraId="540B8E7C" w14:textId="02F25EA7" w:rsidR="00996929" w:rsidRPr="006157D9" w:rsidRDefault="00996929" w:rsidP="00996929">
      <w:pPr>
        <w:pStyle w:val="Textprogramovhokdu"/>
      </w:pPr>
      <w:r w:rsidRPr="006157D9">
        <w:t>def calculate_records(fighter_name, bout_date):</w:t>
      </w:r>
    </w:p>
    <w:p w14:paraId="5A660EB3" w14:textId="77777777" w:rsidR="00996929" w:rsidRPr="006157D9" w:rsidRDefault="00996929" w:rsidP="00996929">
      <w:pPr>
        <w:pStyle w:val="Textprogramovhokdu"/>
      </w:pPr>
      <w:r w:rsidRPr="006157D9">
        <w:t xml:space="preserve">    df = records.loc[records["Fighter"] == fighter_name]</w:t>
      </w:r>
    </w:p>
    <w:p w14:paraId="184ED933" w14:textId="77777777" w:rsidR="00996929" w:rsidRPr="006157D9" w:rsidRDefault="00996929" w:rsidP="00996929">
      <w:pPr>
        <w:pStyle w:val="Textprogramovhokdu"/>
      </w:pPr>
      <w:r w:rsidRPr="006157D9">
        <w:t xml:space="preserve">    # Finds fighter information</w:t>
      </w:r>
    </w:p>
    <w:p w14:paraId="23EF29C9" w14:textId="77777777" w:rsidR="00996929" w:rsidRPr="006157D9" w:rsidRDefault="00996929" w:rsidP="00996929">
      <w:pPr>
        <w:pStyle w:val="Textprogramovhokdu"/>
      </w:pPr>
      <w:r w:rsidRPr="006157D9">
        <w:t xml:space="preserve">    nationality, nickname, birthday, referee = "", "", "", ""</w:t>
      </w:r>
    </w:p>
    <w:p w14:paraId="2922B699" w14:textId="77777777" w:rsidR="00996929" w:rsidRPr="006157D9" w:rsidRDefault="00996929" w:rsidP="00996929">
      <w:pPr>
        <w:pStyle w:val="Textprogramovhokdu"/>
      </w:pPr>
      <w:r w:rsidRPr="006157D9">
        <w:t xml:space="preserve">    nationality = df.iloc[0]["Nationality"]</w:t>
      </w:r>
    </w:p>
    <w:p w14:paraId="33C3D65D" w14:textId="77777777" w:rsidR="00996929" w:rsidRPr="006157D9" w:rsidRDefault="00996929" w:rsidP="00996929">
      <w:pPr>
        <w:pStyle w:val="Textprogramovhokdu"/>
      </w:pPr>
      <w:r w:rsidRPr="006157D9">
        <w:t xml:space="preserve">    nickname = df.iloc[0]["Nickname"]</w:t>
      </w:r>
    </w:p>
    <w:p w14:paraId="7B036BE6" w14:textId="77777777" w:rsidR="00996929" w:rsidRPr="006157D9" w:rsidRDefault="00996929" w:rsidP="00996929">
      <w:pPr>
        <w:pStyle w:val="Textprogramovhokdu"/>
      </w:pPr>
      <w:r w:rsidRPr="006157D9">
        <w:t xml:space="preserve">    birthday = df.iloc[0]["Birthday"]</w:t>
      </w:r>
    </w:p>
    <w:p w14:paraId="4D4F46A6" w14:textId="77777777" w:rsidR="00996929" w:rsidRPr="006157D9" w:rsidRDefault="00996929" w:rsidP="00996929">
      <w:pPr>
        <w:pStyle w:val="Textprogramovhokdu"/>
      </w:pPr>
      <w:r w:rsidRPr="006157D9">
        <w:t xml:space="preserve">    if not df.loc[df["Date"] == bout_date, "Referee"].empty:</w:t>
      </w:r>
    </w:p>
    <w:p w14:paraId="75561DF3" w14:textId="77777777" w:rsidR="00996929" w:rsidRPr="006157D9" w:rsidRDefault="00996929" w:rsidP="00996929">
      <w:pPr>
        <w:pStyle w:val="Textprogramovhokdu"/>
      </w:pPr>
      <w:r w:rsidRPr="006157D9">
        <w:t xml:space="preserve">        referee = df.loc[df["Date"] == bout_date, "Referee"].iloc[0]</w:t>
      </w:r>
    </w:p>
    <w:p w14:paraId="03C7F6B5" w14:textId="77777777" w:rsidR="00996929" w:rsidRPr="006157D9" w:rsidRDefault="00996929" w:rsidP="00996929">
      <w:pPr>
        <w:pStyle w:val="Textprogramovhokdu"/>
      </w:pPr>
      <w:r w:rsidRPr="006157D9">
        <w:t xml:space="preserve">    # Filters DataFrame for the date of a given fight</w:t>
      </w:r>
    </w:p>
    <w:p w14:paraId="295021F2" w14:textId="77777777" w:rsidR="00996929" w:rsidRPr="006157D9" w:rsidRDefault="00996929" w:rsidP="00996929">
      <w:pPr>
        <w:pStyle w:val="Textprogramovhokdu"/>
      </w:pPr>
      <w:r w:rsidRPr="006157D9">
        <w:t xml:space="preserve">    df = df.loc[df["Date"] &lt; bout_date]</w:t>
      </w:r>
    </w:p>
    <w:p w14:paraId="0233107E" w14:textId="77777777" w:rsidR="00996929" w:rsidRPr="006157D9" w:rsidRDefault="00996929" w:rsidP="00996929">
      <w:pPr>
        <w:pStyle w:val="Textprogramovhokdu"/>
      </w:pPr>
      <w:r w:rsidRPr="006157D9">
        <w:t xml:space="preserve">    # Calculates fighters record</w:t>
      </w:r>
    </w:p>
    <w:p w14:paraId="7C0C6180" w14:textId="77777777" w:rsidR="00996929" w:rsidRPr="006157D9" w:rsidRDefault="00996929" w:rsidP="00996929">
      <w:pPr>
        <w:pStyle w:val="Textprogramovhokdu"/>
      </w:pPr>
      <w:r w:rsidRPr="006157D9">
        <w:t xml:space="preserve">    counts = df.groupby(["Result","Method"])["Fighter"].count()</w:t>
      </w:r>
    </w:p>
    <w:p w14:paraId="02056065" w14:textId="77777777" w:rsidR="00996929" w:rsidRPr="006157D9" w:rsidRDefault="00996929" w:rsidP="00996929">
      <w:pPr>
        <w:pStyle w:val="Textprogramovhokdu"/>
      </w:pPr>
      <w:r w:rsidRPr="006157D9">
        <w:t xml:space="preserve">    ko_win, ko_loss, sub_win, sub_loss, dec_win, dec_loss, draws, ufc_win, ufc_loss, ufc_draws = 0, 0, 0, 0, 0, 0, 0, 0, 0, 0</w:t>
      </w:r>
    </w:p>
    <w:p w14:paraId="234FB4AC" w14:textId="77777777" w:rsidR="00996929" w:rsidRPr="006157D9" w:rsidRDefault="00996929" w:rsidP="00996929">
      <w:pPr>
        <w:pStyle w:val="Textprogramovhokdu"/>
      </w:pPr>
      <w:r w:rsidRPr="006157D9">
        <w:t xml:space="preserve">    for index, value in counts.items():</w:t>
      </w:r>
    </w:p>
    <w:p w14:paraId="43D2E3E2" w14:textId="77777777" w:rsidR="00996929" w:rsidRPr="006157D9" w:rsidRDefault="00996929" w:rsidP="00996929">
      <w:pPr>
        <w:pStyle w:val="Textprogramovhokdu"/>
      </w:pPr>
      <w:r w:rsidRPr="006157D9">
        <w:t xml:space="preserve">        if index[0] + index[1] == "winKO/TKO":</w:t>
      </w:r>
    </w:p>
    <w:p w14:paraId="0C7D24D4" w14:textId="77777777" w:rsidR="00996929" w:rsidRPr="006157D9" w:rsidRDefault="00996929" w:rsidP="00996929">
      <w:pPr>
        <w:pStyle w:val="Textprogramovhokdu"/>
      </w:pPr>
      <w:r w:rsidRPr="006157D9">
        <w:t xml:space="preserve">            ko_win = value</w:t>
      </w:r>
    </w:p>
    <w:p w14:paraId="37FA96AF" w14:textId="77777777" w:rsidR="00996929" w:rsidRPr="006157D9" w:rsidRDefault="00996929" w:rsidP="00996929">
      <w:pPr>
        <w:pStyle w:val="Textprogramovhokdu"/>
      </w:pPr>
      <w:r w:rsidRPr="006157D9">
        <w:t xml:space="preserve">        elif index[0] + index[1] == "lossKO/TKO":</w:t>
      </w:r>
    </w:p>
    <w:p w14:paraId="23737DDC" w14:textId="77777777" w:rsidR="00996929" w:rsidRPr="006157D9" w:rsidRDefault="00996929" w:rsidP="00996929">
      <w:pPr>
        <w:pStyle w:val="Textprogramovhokdu"/>
      </w:pPr>
      <w:r w:rsidRPr="006157D9">
        <w:t xml:space="preserve">            ko_loss = value  </w:t>
      </w:r>
    </w:p>
    <w:p w14:paraId="20B022F0" w14:textId="77777777" w:rsidR="00996929" w:rsidRPr="006157D9" w:rsidRDefault="00996929" w:rsidP="00996929">
      <w:pPr>
        <w:pStyle w:val="Textprogramovhokdu"/>
      </w:pPr>
      <w:r w:rsidRPr="006157D9">
        <w:t xml:space="preserve">        elif index[0] + index[1] == "winSubmission":</w:t>
      </w:r>
    </w:p>
    <w:p w14:paraId="203905A4" w14:textId="77777777" w:rsidR="00996929" w:rsidRPr="006157D9" w:rsidRDefault="00996929" w:rsidP="00996929">
      <w:pPr>
        <w:pStyle w:val="Textprogramovhokdu"/>
      </w:pPr>
      <w:r w:rsidRPr="006157D9">
        <w:t xml:space="preserve">            sub_win = value                  </w:t>
      </w:r>
    </w:p>
    <w:p w14:paraId="469A1DC0" w14:textId="77777777" w:rsidR="00996929" w:rsidRPr="006157D9" w:rsidRDefault="00996929" w:rsidP="00996929">
      <w:pPr>
        <w:pStyle w:val="Textprogramovhokdu"/>
      </w:pPr>
      <w:r w:rsidRPr="006157D9">
        <w:t xml:space="preserve">        elif index[0] + index[1] == "lossSubmission":</w:t>
      </w:r>
    </w:p>
    <w:p w14:paraId="217418EE" w14:textId="77777777" w:rsidR="00996929" w:rsidRPr="006157D9" w:rsidRDefault="00996929" w:rsidP="00996929">
      <w:pPr>
        <w:pStyle w:val="Textprogramovhokdu"/>
      </w:pPr>
      <w:r w:rsidRPr="006157D9">
        <w:t xml:space="preserve">            sub_loss = value</w:t>
      </w:r>
    </w:p>
    <w:p w14:paraId="7DED358E" w14:textId="77777777" w:rsidR="00996929" w:rsidRPr="006157D9" w:rsidRDefault="00996929" w:rsidP="00996929">
      <w:pPr>
        <w:pStyle w:val="Textprogramovhokdu"/>
      </w:pPr>
      <w:r w:rsidRPr="006157D9">
        <w:t xml:space="preserve">        elif index[0] + index[1] == "winDecision":</w:t>
      </w:r>
    </w:p>
    <w:p w14:paraId="102C7349" w14:textId="77777777" w:rsidR="00996929" w:rsidRPr="006157D9" w:rsidRDefault="00996929" w:rsidP="00996929">
      <w:pPr>
        <w:pStyle w:val="Textprogramovhokdu"/>
      </w:pPr>
      <w:r w:rsidRPr="006157D9">
        <w:t xml:space="preserve">            dec_win = value                 </w:t>
      </w:r>
    </w:p>
    <w:p w14:paraId="144F842D" w14:textId="77777777" w:rsidR="00996929" w:rsidRPr="006157D9" w:rsidRDefault="00996929" w:rsidP="00996929">
      <w:pPr>
        <w:pStyle w:val="Textprogramovhokdu"/>
      </w:pPr>
      <w:r w:rsidRPr="006157D9">
        <w:t xml:space="preserve">        elif index[0] + index[1] == "lossDecision":</w:t>
      </w:r>
    </w:p>
    <w:p w14:paraId="498E5EDB" w14:textId="77777777" w:rsidR="00996929" w:rsidRPr="006157D9" w:rsidRDefault="00996929" w:rsidP="00996929">
      <w:pPr>
        <w:pStyle w:val="Textprogramovhokdu"/>
      </w:pPr>
      <w:r w:rsidRPr="006157D9">
        <w:t xml:space="preserve">            dec_loss = value      </w:t>
      </w:r>
    </w:p>
    <w:p w14:paraId="75D9CD59" w14:textId="77777777" w:rsidR="00996929" w:rsidRPr="006157D9" w:rsidRDefault="00996929" w:rsidP="00996929">
      <w:pPr>
        <w:pStyle w:val="Textprogramovhokdu"/>
      </w:pPr>
      <w:r w:rsidRPr="006157D9">
        <w:t xml:space="preserve">        elif index[0] == "draw":</w:t>
      </w:r>
    </w:p>
    <w:p w14:paraId="3FA7CEB6" w14:textId="77777777" w:rsidR="00996929" w:rsidRPr="006157D9" w:rsidRDefault="00996929" w:rsidP="00996929">
      <w:pPr>
        <w:pStyle w:val="Textprogramovhokdu"/>
      </w:pPr>
      <w:r w:rsidRPr="006157D9">
        <w:t xml:space="preserve">            draws = value</w:t>
      </w:r>
    </w:p>
    <w:p w14:paraId="47532C38" w14:textId="2E3F48B5" w:rsidR="00996929" w:rsidRPr="006157D9" w:rsidRDefault="00996929" w:rsidP="00996929">
      <w:pPr>
        <w:pStyle w:val="Textprogramovhokdu"/>
      </w:pPr>
    </w:p>
    <w:p w14:paraId="7BFF17A4" w14:textId="77777777" w:rsidR="00996929" w:rsidRPr="006157D9" w:rsidRDefault="00996929" w:rsidP="00996929">
      <w:pPr>
        <w:pStyle w:val="Textprogramovhokdu"/>
      </w:pPr>
      <w:r w:rsidRPr="006157D9">
        <w:t xml:space="preserve">    # Calculates fighters ufc record</w:t>
      </w:r>
    </w:p>
    <w:p w14:paraId="043ADF0D" w14:textId="77777777" w:rsidR="00996929" w:rsidRPr="006157D9" w:rsidRDefault="00996929" w:rsidP="00996929">
      <w:pPr>
        <w:pStyle w:val="Textprogramovhokdu"/>
      </w:pPr>
      <w:r w:rsidRPr="006157D9">
        <w:t xml:space="preserve">    ufc_events = df[df['Event'].str.startswith('UFC')]</w:t>
      </w:r>
    </w:p>
    <w:p w14:paraId="618B9B8F" w14:textId="77777777" w:rsidR="00996929" w:rsidRPr="006157D9" w:rsidRDefault="00996929" w:rsidP="00996929">
      <w:pPr>
        <w:pStyle w:val="Textprogramovhokdu"/>
      </w:pPr>
      <w:r w:rsidRPr="006157D9">
        <w:t xml:space="preserve">    ufc_counts = ufc_events.groupby("Result")["Fighter"].count()</w:t>
      </w:r>
    </w:p>
    <w:p w14:paraId="43DBB2BD" w14:textId="77777777" w:rsidR="00996929" w:rsidRPr="006157D9" w:rsidRDefault="00996929" w:rsidP="00996929">
      <w:pPr>
        <w:pStyle w:val="Textprogramovhokdu"/>
      </w:pPr>
      <w:r w:rsidRPr="006157D9">
        <w:t xml:space="preserve">    for index, value in ufc_counts.items():</w:t>
      </w:r>
    </w:p>
    <w:p w14:paraId="5E64C4D1" w14:textId="77777777" w:rsidR="00996929" w:rsidRPr="006157D9" w:rsidRDefault="00996929" w:rsidP="00996929">
      <w:pPr>
        <w:pStyle w:val="Textprogramovhokdu"/>
      </w:pPr>
      <w:r w:rsidRPr="006157D9">
        <w:lastRenderedPageBreak/>
        <w:t xml:space="preserve">        if index == "win":</w:t>
      </w:r>
    </w:p>
    <w:p w14:paraId="5ADF5CB1" w14:textId="77777777" w:rsidR="00996929" w:rsidRPr="006157D9" w:rsidRDefault="00996929" w:rsidP="00996929">
      <w:pPr>
        <w:pStyle w:val="Textprogramovhokdu"/>
      </w:pPr>
      <w:r w:rsidRPr="006157D9">
        <w:t xml:space="preserve">            ufc_win = value </w:t>
      </w:r>
    </w:p>
    <w:p w14:paraId="45F3D92D" w14:textId="77777777" w:rsidR="00996929" w:rsidRPr="006157D9" w:rsidRDefault="00996929" w:rsidP="00996929">
      <w:pPr>
        <w:pStyle w:val="Textprogramovhokdu"/>
      </w:pPr>
      <w:r w:rsidRPr="006157D9">
        <w:t xml:space="preserve">        elif index == "loss":</w:t>
      </w:r>
    </w:p>
    <w:p w14:paraId="36DF7C40" w14:textId="77777777" w:rsidR="00996929" w:rsidRPr="006157D9" w:rsidRDefault="00996929" w:rsidP="00996929">
      <w:pPr>
        <w:pStyle w:val="Textprogramovhokdu"/>
      </w:pPr>
      <w:r w:rsidRPr="006157D9">
        <w:t xml:space="preserve">            ufc_loss = value</w:t>
      </w:r>
    </w:p>
    <w:p w14:paraId="36AE621E" w14:textId="77777777" w:rsidR="00996929" w:rsidRPr="006157D9" w:rsidRDefault="00996929" w:rsidP="00996929">
      <w:pPr>
        <w:pStyle w:val="Textprogramovhokdu"/>
      </w:pPr>
      <w:r w:rsidRPr="006157D9">
        <w:t xml:space="preserve">        elif index == "draw":</w:t>
      </w:r>
    </w:p>
    <w:p w14:paraId="5AF6DB95" w14:textId="77777777" w:rsidR="00996929" w:rsidRPr="006157D9" w:rsidRDefault="00996929" w:rsidP="00996929">
      <w:pPr>
        <w:pStyle w:val="Textprogramovhokdu"/>
      </w:pPr>
      <w:r w:rsidRPr="006157D9">
        <w:t xml:space="preserve">            ufc_draws = value</w:t>
      </w:r>
    </w:p>
    <w:p w14:paraId="4B52D64B" w14:textId="77777777" w:rsidR="00996929" w:rsidRPr="006157D9" w:rsidRDefault="00996929" w:rsidP="00996929">
      <w:pPr>
        <w:pStyle w:val="Textprogramovhokdu"/>
      </w:pPr>
      <w:r w:rsidRPr="006157D9">
        <w:t xml:space="preserve">    info_list=[]</w:t>
      </w:r>
    </w:p>
    <w:p w14:paraId="43F3DC0E" w14:textId="77777777" w:rsidR="00996929" w:rsidRPr="006157D9" w:rsidRDefault="00996929" w:rsidP="00996929">
      <w:pPr>
        <w:pStyle w:val="Textprogramovhokdu"/>
      </w:pPr>
      <w:r w:rsidRPr="006157D9">
        <w:t xml:space="preserve">    info_list = [ko_win, ko_loss, sub_win, sub_loss, dec_win, dec_loss, draws, ufc_win, ufc_loss, ufc_draws, nationality, birthday, nickname, referee]</w:t>
      </w:r>
    </w:p>
    <w:p w14:paraId="6B9C1AC0" w14:textId="7D4DD2A2" w:rsidR="009017AC" w:rsidRPr="006157D9" w:rsidRDefault="00996929" w:rsidP="00996929">
      <w:pPr>
        <w:pStyle w:val="Textprogramovhokdu"/>
      </w:pPr>
      <w:r w:rsidRPr="006157D9">
        <w:t xml:space="preserve">    return info_list</w:t>
      </w:r>
    </w:p>
    <w:p w14:paraId="718DCEB4" w14:textId="77777777" w:rsidR="00996929" w:rsidRPr="006157D9" w:rsidRDefault="00996929" w:rsidP="00F46F86"/>
    <w:p w14:paraId="39E88190" w14:textId="2725D5F5" w:rsidR="00F46F86" w:rsidRPr="006157D9" w:rsidRDefault="00505F40" w:rsidP="00F46F86">
      <w:r w:rsidRPr="006157D9">
        <w:t xml:space="preserve">Poté byla na každý záznam v tabulce </w:t>
      </w:r>
      <w:r w:rsidR="00547DE8" w:rsidRPr="006157D9">
        <w:t xml:space="preserve">„bouts_new“ zavolána funkce </w:t>
      </w:r>
      <w:r w:rsidR="008F6021" w:rsidRPr="006157D9">
        <w:t>„calculate_records“ (</w:t>
      </w:r>
      <w:r w:rsidR="008F6021" w:rsidRPr="006157D9">
        <w:fldChar w:fldCharType="begin"/>
      </w:r>
      <w:r w:rsidR="008F6021" w:rsidRPr="006157D9">
        <w:instrText xml:space="preserve"> REF _Ref162534435 \h </w:instrText>
      </w:r>
      <w:r w:rsidR="008F6021" w:rsidRPr="006157D9">
        <w:fldChar w:fldCharType="separate"/>
      </w:r>
      <w:r w:rsidR="008F6021" w:rsidRPr="006157D9">
        <w:t>Výpis 2.3</w:t>
      </w:r>
      <w:r w:rsidR="008F6021" w:rsidRPr="006157D9">
        <w:fldChar w:fldCharType="end"/>
      </w:r>
      <w:r w:rsidR="008F6021" w:rsidRPr="006157D9">
        <w:t xml:space="preserve">), která pomocí </w:t>
      </w:r>
      <w:r w:rsidR="00D52069" w:rsidRPr="006157D9">
        <w:t xml:space="preserve">jména zápasníka a data zápasu </w:t>
      </w:r>
      <w:r w:rsidR="004D1AB9" w:rsidRPr="006157D9">
        <w:t>vypočítá informace</w:t>
      </w:r>
      <w:r w:rsidR="00DE3AE0" w:rsidRPr="006157D9">
        <w:t xml:space="preserve"> o jeho předchozích zápasech a vrátí je spolu s doplňujícími informacemi</w:t>
      </w:r>
      <w:r w:rsidR="007772A7" w:rsidRPr="006157D9">
        <w:t xml:space="preserve"> o něm</w:t>
      </w:r>
      <w:r w:rsidR="00DE3AE0" w:rsidRPr="006157D9">
        <w:t>.</w:t>
      </w:r>
      <w:r w:rsidR="00AB1B82" w:rsidRPr="006157D9">
        <w:t xml:space="preserve"> Informace vrácené z funkce „calculate_records“ se následně nalepí </w:t>
      </w:r>
      <w:r w:rsidR="007772A7" w:rsidRPr="006157D9">
        <w:t>k záznamu v tabulce „bouts_new</w:t>
      </w:r>
      <w:r w:rsidR="00696A4E" w:rsidRPr="006157D9">
        <w:t>“</w:t>
      </w:r>
      <w:r w:rsidR="007772A7" w:rsidRPr="006157D9">
        <w:t>.</w:t>
      </w:r>
      <w:r w:rsidR="009845F9" w:rsidRPr="006157D9">
        <w:t xml:space="preserve"> </w:t>
      </w:r>
    </w:p>
    <w:p w14:paraId="173B4649" w14:textId="261452F8" w:rsidR="009845F9" w:rsidRPr="006157D9" w:rsidRDefault="009845F9" w:rsidP="00F46F86">
      <w:r w:rsidRPr="006157D9">
        <w:t>Výsledný dataset má tyto sloupce</w:t>
      </w:r>
      <w:r w:rsidR="00D27DC1" w:rsidRPr="006157D9">
        <w:t xml:space="preserve">: </w:t>
      </w:r>
      <w:r w:rsidR="00176DFB" w:rsidRPr="006157D9">
        <w:t>„Bout Link“, „Fighter A“, „Link A“, „Fighter B“, „Link B“, „Nickname A“, „Nickname B“, „Record A“, „Record B“, „Odds A“, „Odds B“, „Title A“, „Title B“, „Weight A“, „Weight B“, „Age A“, „Age B“, „Height A“, „Height B“, „Reach A“, „Reach B“, „Result“, „Time“, „Weightclass“, „Rounds“, „Event Link“, „Venue“, „Date“, „Location“, „Billing“, „Event Name“, „KO win A“, „KO loss A“, „Sub win A“, „Sub loss A“, „Dec win A“, „Dec loss A“, „Draws A“,</w:t>
      </w:r>
      <w:r w:rsidR="00710469" w:rsidRPr="006157D9">
        <w:t xml:space="preserve"> „UFC win A“, „UFC loss A“, „UFC draws A“,</w:t>
      </w:r>
      <w:r w:rsidR="00176DFB" w:rsidRPr="006157D9">
        <w:t xml:space="preserve"> „Nationality A“, „Birthday A“, „Nick A“, „Referee“, „KO win B“, „KO loss B“, „Sub win B“, „Sub loss B“, „Dec win B“, „Dec loss B“, „Draws B“,</w:t>
      </w:r>
      <w:r w:rsidR="00710469" w:rsidRPr="006157D9">
        <w:t xml:space="preserve"> „UFC win B“, „UFC loss B“, „UFC draws B“,</w:t>
      </w:r>
      <w:r w:rsidR="00176DFB" w:rsidRPr="006157D9">
        <w:t xml:space="preserve"> „Nationality B“, „Birthday B“, „Nick B“, „Referee B“ </w:t>
      </w:r>
      <w:r w:rsidRPr="006157D9">
        <w:t xml:space="preserve">a byl uložen do </w:t>
      </w:r>
      <w:r w:rsidR="00D27DC1" w:rsidRPr="006157D9">
        <w:t>souboru „bouts_detailed.csv“</w:t>
      </w:r>
      <w:r w:rsidR="00290E77" w:rsidRPr="006157D9">
        <w:t>.</w:t>
      </w:r>
    </w:p>
    <w:p w14:paraId="2A7B58C1" w14:textId="70EC99AD" w:rsidR="00547D25" w:rsidRPr="006157D9" w:rsidRDefault="00547D25" w:rsidP="00547D25">
      <w:pPr>
        <w:pStyle w:val="Nadpis2"/>
      </w:pPr>
      <w:bookmarkStart w:id="44" w:name="_Toc164865968"/>
      <w:r w:rsidRPr="006157D9">
        <w:t>Čištění datasetu</w:t>
      </w:r>
      <w:bookmarkEnd w:id="44"/>
    </w:p>
    <w:p w14:paraId="378D9A57" w14:textId="77777777" w:rsidR="00A74D5B" w:rsidRPr="006157D9" w:rsidRDefault="00394B75" w:rsidP="00394B75">
      <w:r w:rsidRPr="006157D9">
        <w:t xml:space="preserve">Konečně jsme získali </w:t>
      </w:r>
      <w:r w:rsidR="00384EEA" w:rsidRPr="006157D9">
        <w:t xml:space="preserve">dataset se všemi potřebnými </w:t>
      </w:r>
      <w:r w:rsidR="001B138B" w:rsidRPr="006157D9">
        <w:t xml:space="preserve">informacemi k další analýze a modelování. Nyní musíme tato data </w:t>
      </w:r>
      <w:r w:rsidR="00CE1271" w:rsidRPr="006157D9">
        <w:t xml:space="preserve">vyčistit, upravit a doplnit </w:t>
      </w:r>
      <w:r w:rsidR="007A7C33" w:rsidRPr="006157D9">
        <w:t>chybějící hodnoty.</w:t>
      </w:r>
      <w:r w:rsidR="00324001" w:rsidRPr="006157D9">
        <w:t xml:space="preserve"> Dataset </w:t>
      </w:r>
      <w:r w:rsidR="001F1B44" w:rsidRPr="006157D9">
        <w:t xml:space="preserve">„bouts_detailed“ </w:t>
      </w:r>
      <w:r w:rsidR="00324001" w:rsidRPr="006157D9">
        <w:t>nyní obsahuje</w:t>
      </w:r>
      <w:r w:rsidR="00970095" w:rsidRPr="006157D9">
        <w:t xml:space="preserve"> padesát tři sloupců</w:t>
      </w:r>
      <w:r w:rsidR="00324001" w:rsidRPr="006157D9">
        <w:t xml:space="preserve"> </w:t>
      </w:r>
      <w:r w:rsidR="00970095" w:rsidRPr="006157D9">
        <w:t>z nichž je velká část zdvojená pro zápasníka „A“ a zápasníka „B“.</w:t>
      </w:r>
    </w:p>
    <w:p w14:paraId="5AB63BF7" w14:textId="77777777" w:rsidR="00002306" w:rsidRPr="006157D9" w:rsidRDefault="00D93A58" w:rsidP="00394B75">
      <w:r w:rsidRPr="006157D9">
        <w:t xml:space="preserve">Všechny sloupce byly podrobeny </w:t>
      </w:r>
      <w:r w:rsidR="00B2087B" w:rsidRPr="006157D9">
        <w:t>základní analýze, kde bylo zjištěno, že sloupce „Nickname A“ a „Nickname B“ se nepodařilo naplnit daty</w:t>
      </w:r>
      <w:r w:rsidR="00636220" w:rsidRPr="006157D9">
        <w:t xml:space="preserve">. </w:t>
      </w:r>
      <w:r w:rsidR="00B97FA4" w:rsidRPr="006157D9">
        <w:t>Sloupce můžeme odstranit a použít místo nich „Nick A“ a „Nick B“, o které jsme data doplnili v minulém kroku.</w:t>
      </w:r>
      <w:r w:rsidR="002F040B" w:rsidRPr="006157D9">
        <w:t xml:space="preserve"> </w:t>
      </w:r>
    </w:p>
    <w:p w14:paraId="7554DDDF" w14:textId="2DF2E935" w:rsidR="00394B75" w:rsidRPr="006157D9" w:rsidRDefault="002F040B" w:rsidP="00394B75">
      <w:r w:rsidRPr="006157D9">
        <w:t xml:space="preserve">Podobně jako v kapitole 2.3.1 </w:t>
      </w:r>
      <w:r w:rsidR="001F1B44" w:rsidRPr="006157D9">
        <w:t xml:space="preserve">musíme v tomto datasetu </w:t>
      </w:r>
      <w:r w:rsidR="008D1999" w:rsidRPr="006157D9">
        <w:t xml:space="preserve">upravit sloupec „Result“, který </w:t>
      </w:r>
      <w:r w:rsidR="002D34DE" w:rsidRPr="006157D9">
        <w:t xml:space="preserve">kromě metody ukončení zápasu obsahuje také její popis. </w:t>
      </w:r>
      <w:r w:rsidR="00814930" w:rsidRPr="006157D9">
        <w:t xml:space="preserve">Vznikl tak </w:t>
      </w:r>
      <w:r w:rsidR="00072D0A" w:rsidRPr="006157D9">
        <w:t>nový sloupec „Description“</w:t>
      </w:r>
      <w:r w:rsidR="00814930" w:rsidRPr="006157D9">
        <w:t xml:space="preserve"> a sloupec „Result“ nyní obsahuje </w:t>
      </w:r>
      <w:r w:rsidR="00FE24AF" w:rsidRPr="006157D9">
        <w:t xml:space="preserve">pouze </w:t>
      </w:r>
      <w:r w:rsidR="00D01ACE" w:rsidRPr="006157D9">
        <w:t>metody ukončení, proto byl jeho název změněn na „Method“.</w:t>
      </w:r>
      <w:r w:rsidR="00FE24AF" w:rsidRPr="006157D9">
        <w:t xml:space="preserve"> </w:t>
      </w:r>
      <w:r w:rsidR="00187786" w:rsidRPr="006157D9">
        <w:t xml:space="preserve">Sloupec „Result“ naplníme </w:t>
      </w:r>
      <w:r w:rsidR="00B4280E" w:rsidRPr="006157D9">
        <w:t xml:space="preserve">skutečným výsledkem zápasu. </w:t>
      </w:r>
      <w:r w:rsidR="00FE24AF" w:rsidRPr="006157D9">
        <w:t xml:space="preserve">Protože jsou data strukturovaná tak, že </w:t>
      </w:r>
      <w:r w:rsidR="00B67EA8" w:rsidRPr="006157D9">
        <w:t>zápasník „A“ je vždy, mimo případů remízy či zápasu bez výsledku</w:t>
      </w:r>
      <w:r w:rsidR="00930AAC" w:rsidRPr="006157D9">
        <w:t>,</w:t>
      </w:r>
      <w:r w:rsidR="00B67EA8" w:rsidRPr="006157D9">
        <w:t xml:space="preserve"> vítěz</w:t>
      </w:r>
      <w:r w:rsidR="00930AAC" w:rsidRPr="006157D9">
        <w:t xml:space="preserve">, </w:t>
      </w:r>
      <w:r w:rsidR="00197508" w:rsidRPr="006157D9">
        <w:t>sloupec bude obsahovat pouze hodnoty „win“, „NC“ a „draw“.</w:t>
      </w:r>
      <w:r w:rsidR="00B12DA9" w:rsidRPr="006157D9">
        <w:t xml:space="preserve"> Hodnot</w:t>
      </w:r>
      <w:r w:rsidR="008463A6" w:rsidRPr="006157D9">
        <w:t>u</w:t>
      </w:r>
      <w:r w:rsidR="00B12DA9" w:rsidRPr="006157D9">
        <w:t xml:space="preserve"> „Draw“ </w:t>
      </w:r>
      <w:r w:rsidR="008463A6" w:rsidRPr="006157D9">
        <w:t>tak nyní můžeme v sloupci „Method“ změnit na „Decision“, jelikož ji už má</w:t>
      </w:r>
      <w:r w:rsidR="00002306" w:rsidRPr="006157D9">
        <w:t>me ve sloupci „Result“.</w:t>
      </w:r>
    </w:p>
    <w:p w14:paraId="478CA541" w14:textId="2896C491" w:rsidR="00002306" w:rsidRPr="006157D9" w:rsidRDefault="00002306" w:rsidP="00394B75">
      <w:r w:rsidRPr="006157D9">
        <w:lastRenderedPageBreak/>
        <w:t>Dále byl</w:t>
      </w:r>
      <w:r w:rsidR="00CA4B56" w:rsidRPr="006157D9">
        <w:t>o ze sloupce</w:t>
      </w:r>
      <w:r w:rsidR="00CC0BEA" w:rsidRPr="006157D9">
        <w:t xml:space="preserve"> „Time“</w:t>
      </w:r>
      <w:r w:rsidR="00D223DF" w:rsidRPr="006157D9">
        <w:t xml:space="preserve"> </w:t>
      </w:r>
      <w:r w:rsidR="00195777" w:rsidRPr="006157D9">
        <w:t>vytaženo kolo ukončení zápasu</w:t>
      </w:r>
      <w:r w:rsidR="00147AF9" w:rsidRPr="006157D9">
        <w:t xml:space="preserve"> a uloženo do sloupce „Finish“</w:t>
      </w:r>
      <w:r w:rsidR="00195777" w:rsidRPr="006157D9">
        <w:t>. V případě, že zápas skončil na body</w:t>
      </w:r>
      <w:r w:rsidR="00147AF9" w:rsidRPr="006157D9">
        <w:t xml:space="preserve">, byla do sloupce přidána hodnota 0, v opačných případech hodnoty </w:t>
      </w:r>
      <w:r w:rsidR="00047719" w:rsidRPr="006157D9">
        <w:t>1</w:t>
      </w:r>
      <w:r w:rsidR="00147AF9" w:rsidRPr="006157D9">
        <w:t xml:space="preserve"> </w:t>
      </w:r>
      <w:r w:rsidR="008822AB">
        <w:t>až</w:t>
      </w:r>
      <w:r w:rsidR="00147AF9" w:rsidRPr="006157D9">
        <w:t xml:space="preserve"> 5</w:t>
      </w:r>
      <w:r w:rsidR="00047719" w:rsidRPr="006157D9">
        <w:t xml:space="preserve"> pro ukončení v prvním až pátém kole</w:t>
      </w:r>
      <w:r w:rsidR="00147AF9" w:rsidRPr="006157D9">
        <w:t>.</w:t>
      </w:r>
    </w:p>
    <w:p w14:paraId="233A6C1A" w14:textId="66DC5DEA" w:rsidR="00047719" w:rsidRPr="006157D9" w:rsidRDefault="00531FAE" w:rsidP="00394B75">
      <w:r w:rsidRPr="006157D9">
        <w:t xml:space="preserve">Pro každý zápas máme dva záznamy o </w:t>
      </w:r>
      <w:r w:rsidR="002D6092" w:rsidRPr="006157D9">
        <w:t xml:space="preserve">ringovém </w:t>
      </w:r>
      <w:r w:rsidRPr="006157D9">
        <w:t xml:space="preserve">rozhodčím, každý zápas však </w:t>
      </w:r>
      <w:r w:rsidR="002D6092" w:rsidRPr="006157D9">
        <w:t xml:space="preserve">má pouze jednoho, proto </w:t>
      </w:r>
      <w:r w:rsidR="003A5253" w:rsidRPr="006157D9">
        <w:t xml:space="preserve">byly doplněny chybějící hodnoty v sloupci „Referee“ </w:t>
      </w:r>
      <w:r w:rsidR="00E8260C" w:rsidRPr="006157D9">
        <w:t>hodnotami ve sloupci „Referee B“ a sloupec „Referee B“ byl smazán.</w:t>
      </w:r>
    </w:p>
    <w:p w14:paraId="7027702E" w14:textId="7FC97B88" w:rsidR="00E8260C" w:rsidRPr="006157D9" w:rsidRDefault="009374CD" w:rsidP="00394B75">
      <w:r w:rsidRPr="006157D9">
        <w:t xml:space="preserve">V dalším kroku </w:t>
      </w:r>
      <w:r w:rsidR="00D63CD6" w:rsidRPr="006157D9">
        <w:t>byly upraveny</w:t>
      </w:r>
      <w:r w:rsidRPr="006157D9">
        <w:t xml:space="preserve"> </w:t>
      </w:r>
      <w:r w:rsidR="00C45FD1" w:rsidRPr="006157D9">
        <w:t xml:space="preserve">sloupce </w:t>
      </w:r>
      <w:r w:rsidR="00547392" w:rsidRPr="006157D9">
        <w:t>„</w:t>
      </w:r>
      <w:r w:rsidR="00C45FD1" w:rsidRPr="006157D9">
        <w:t>Height A</w:t>
      </w:r>
      <w:r w:rsidR="00547392" w:rsidRPr="006157D9">
        <w:t>“</w:t>
      </w:r>
      <w:r w:rsidR="00C45FD1" w:rsidRPr="006157D9">
        <w:t xml:space="preserve">, </w:t>
      </w:r>
      <w:r w:rsidR="00547392" w:rsidRPr="006157D9">
        <w:t>„</w:t>
      </w:r>
      <w:r w:rsidR="00C45FD1" w:rsidRPr="006157D9">
        <w:t>Height B</w:t>
      </w:r>
      <w:r w:rsidR="00547392" w:rsidRPr="006157D9">
        <w:t>“</w:t>
      </w:r>
      <w:r w:rsidR="00C45FD1" w:rsidRPr="006157D9">
        <w:t xml:space="preserve">, </w:t>
      </w:r>
      <w:r w:rsidR="00547392" w:rsidRPr="006157D9">
        <w:t>„</w:t>
      </w:r>
      <w:r w:rsidR="00C45FD1" w:rsidRPr="006157D9">
        <w:t>Reach A</w:t>
      </w:r>
      <w:r w:rsidR="00547392" w:rsidRPr="006157D9">
        <w:t>“</w:t>
      </w:r>
      <w:r w:rsidR="00C45FD1" w:rsidRPr="006157D9">
        <w:t xml:space="preserve"> a </w:t>
      </w:r>
      <w:r w:rsidR="00547392" w:rsidRPr="006157D9">
        <w:t>„</w:t>
      </w:r>
      <w:r w:rsidR="00C45FD1" w:rsidRPr="006157D9">
        <w:t>Reach B</w:t>
      </w:r>
      <w:r w:rsidR="00547392" w:rsidRPr="006157D9">
        <w:t>“</w:t>
      </w:r>
      <w:r w:rsidR="00C45FD1" w:rsidRPr="006157D9">
        <w:t xml:space="preserve">, které obsahují hodnoty v palcích a centimetrech. </w:t>
      </w:r>
      <w:r w:rsidR="00D63CD6" w:rsidRPr="006157D9">
        <w:t>Ponechány byly pouze číselné hodnoty v centimetrech pro snadnější manipulaci.</w:t>
      </w:r>
    </w:p>
    <w:p w14:paraId="7D0056E2" w14:textId="65CF0EC8" w:rsidR="00D63CD6" w:rsidRPr="006157D9" w:rsidRDefault="00547392" w:rsidP="00394B75">
      <w:r w:rsidRPr="006157D9">
        <w:t xml:space="preserve">Sloupce „Weight A“ a „Weight B“, obsahují hmotnost v librách </w:t>
      </w:r>
      <w:r w:rsidR="008F6DD5" w:rsidRPr="006157D9">
        <w:t xml:space="preserve">i v kilogramech, ponechány byly pouze číselné </w:t>
      </w:r>
      <w:r w:rsidR="00007B82" w:rsidRPr="006157D9">
        <w:t>hodnoty v</w:t>
      </w:r>
      <w:r w:rsidR="00C41ACD" w:rsidRPr="006157D9">
        <w:t> </w:t>
      </w:r>
      <w:r w:rsidR="00007B82" w:rsidRPr="006157D9">
        <w:t>librách</w:t>
      </w:r>
      <w:r w:rsidR="00C41ACD" w:rsidRPr="006157D9">
        <w:t xml:space="preserve">. Tohle rozhodnutí bylo učiněno z důvodu, že sloupec „Weightclass“ obsahuje také </w:t>
      </w:r>
      <w:r w:rsidR="00D77C13" w:rsidRPr="006157D9">
        <w:t>hodnoty v librách a při přepočítávání by mohlo dojít k nepřesnostem.</w:t>
      </w:r>
    </w:p>
    <w:p w14:paraId="52180B7A" w14:textId="7607107F" w:rsidR="00DD145C" w:rsidRPr="006157D9" w:rsidRDefault="00DD145C" w:rsidP="00394B75">
      <w:r w:rsidRPr="006157D9">
        <w:t>Ze sloupců „Age A“ a „Age B“</w:t>
      </w:r>
      <w:r w:rsidR="008C210A" w:rsidRPr="006157D9">
        <w:t xml:space="preserve"> </w:t>
      </w:r>
      <w:r w:rsidRPr="006157D9">
        <w:t xml:space="preserve">ponecháme pouze </w:t>
      </w:r>
      <w:r w:rsidR="008C210A" w:rsidRPr="006157D9">
        <w:t>roky. Měsíce, týdny a dny jsou u věku zápasníků irelevantní.</w:t>
      </w:r>
    </w:p>
    <w:p w14:paraId="5820150C" w14:textId="017F340D" w:rsidR="000721EC" w:rsidRPr="006157D9" w:rsidRDefault="003A44C3" w:rsidP="00394B75">
      <w:r w:rsidRPr="006157D9">
        <w:t xml:space="preserve">Sloupce „Odds A“ a „Odds B“ obsahují </w:t>
      </w:r>
      <w:r w:rsidR="00D72B07" w:rsidRPr="006157D9">
        <w:t xml:space="preserve">americké </w:t>
      </w:r>
      <w:r w:rsidRPr="006157D9">
        <w:t xml:space="preserve">kurzy zápasníků a jejich </w:t>
      </w:r>
      <w:r w:rsidR="00D72B07" w:rsidRPr="006157D9">
        <w:t>kategorii</w:t>
      </w:r>
      <w:r w:rsidRPr="006157D9">
        <w:t xml:space="preserve">. </w:t>
      </w:r>
      <w:r w:rsidR="00BC269F" w:rsidRPr="006157D9">
        <w:t>Kategorii</w:t>
      </w:r>
      <w:r w:rsidR="00D72B07" w:rsidRPr="006157D9">
        <w:t xml:space="preserve"> extrahujeme a ulo</w:t>
      </w:r>
      <w:r w:rsidR="00BC269F" w:rsidRPr="006157D9">
        <w:t>žíme do sloupců „Odds cat A“ a „Odds cat B“</w:t>
      </w:r>
      <w:r w:rsidR="006E162F" w:rsidRPr="006157D9">
        <w:t xml:space="preserve">. </w:t>
      </w:r>
      <w:r w:rsidR="00130E5C" w:rsidRPr="006157D9">
        <w:t>V původních sloupcích zůstanou pouze číselné hodnoty.</w:t>
      </w:r>
    </w:p>
    <w:p w14:paraId="5F012DD1" w14:textId="63629D84" w:rsidR="00CC3761" w:rsidRPr="006157D9" w:rsidRDefault="00707909" w:rsidP="00707909">
      <w:pPr>
        <w:pStyle w:val="Nadpis3"/>
      </w:pPr>
      <w:bookmarkStart w:id="45" w:name="_Toc164865969"/>
      <w:r w:rsidRPr="006157D9">
        <w:t xml:space="preserve">Odstranění </w:t>
      </w:r>
      <w:r w:rsidR="00280740" w:rsidRPr="006157D9">
        <w:t xml:space="preserve">nepotřebných </w:t>
      </w:r>
      <w:r w:rsidR="008A351B" w:rsidRPr="006157D9">
        <w:t>sloupců</w:t>
      </w:r>
      <w:bookmarkEnd w:id="45"/>
    </w:p>
    <w:p w14:paraId="36C4E159" w14:textId="3A1B759C" w:rsidR="004772D7" w:rsidRPr="006157D9" w:rsidRDefault="004772D7" w:rsidP="00280740">
      <w:r w:rsidRPr="006157D9">
        <w:t>Pro další analýzu a modelování už nebudeme potřebovat tyto sloupce</w:t>
      </w:r>
      <w:r w:rsidR="00AD18E2" w:rsidRPr="006157D9">
        <w:t>, proto byly odstraněny</w:t>
      </w:r>
      <w:r w:rsidRPr="006157D9">
        <w:t>:</w:t>
      </w:r>
    </w:p>
    <w:p w14:paraId="0E6D3FEE" w14:textId="77777777" w:rsidR="004772D7" w:rsidRPr="006157D9" w:rsidRDefault="004772D7" w:rsidP="004772D7">
      <w:pPr>
        <w:pStyle w:val="Odstavecseseznamem"/>
        <w:numPr>
          <w:ilvl w:val="0"/>
          <w:numId w:val="17"/>
        </w:numPr>
      </w:pPr>
      <w:r w:rsidRPr="006157D9">
        <w:t>„Bout Link“,</w:t>
      </w:r>
    </w:p>
    <w:p w14:paraId="724228C6" w14:textId="77777777" w:rsidR="00286E5F" w:rsidRPr="006157D9" w:rsidRDefault="00286E5F" w:rsidP="004772D7">
      <w:pPr>
        <w:pStyle w:val="Odstavecseseznamem"/>
        <w:numPr>
          <w:ilvl w:val="0"/>
          <w:numId w:val="17"/>
        </w:numPr>
      </w:pPr>
      <w:r w:rsidRPr="006157D9">
        <w:t>„Time“ – důležitou informaci jsme umístili do sloupce „Finish“,</w:t>
      </w:r>
    </w:p>
    <w:p w14:paraId="3B11B73B" w14:textId="77777777" w:rsidR="008C5BC8" w:rsidRPr="006157D9" w:rsidRDefault="00286E5F" w:rsidP="004772D7">
      <w:pPr>
        <w:pStyle w:val="Odstavecseseznamem"/>
        <w:numPr>
          <w:ilvl w:val="0"/>
          <w:numId w:val="17"/>
        </w:numPr>
      </w:pPr>
      <w:r w:rsidRPr="006157D9">
        <w:t xml:space="preserve">„Event Link“ </w:t>
      </w:r>
      <w:r w:rsidR="008C5BC8" w:rsidRPr="006157D9">
        <w:t>–</w:t>
      </w:r>
      <w:r w:rsidRPr="006157D9">
        <w:t xml:space="preserve"> </w:t>
      </w:r>
      <w:r w:rsidR="008C5BC8" w:rsidRPr="006157D9">
        <w:t>ponecháme „Event Name“, který má podobný význam,</w:t>
      </w:r>
    </w:p>
    <w:p w14:paraId="58E57388" w14:textId="77777777" w:rsidR="008C5BC8" w:rsidRPr="006157D9" w:rsidRDefault="008C5BC8" w:rsidP="004772D7">
      <w:pPr>
        <w:pStyle w:val="Odstavecseseznamem"/>
        <w:numPr>
          <w:ilvl w:val="0"/>
          <w:numId w:val="17"/>
        </w:numPr>
      </w:pPr>
      <w:r w:rsidRPr="006157D9">
        <w:t>„Link A“ a „Link B“,</w:t>
      </w:r>
    </w:p>
    <w:p w14:paraId="76D39361" w14:textId="3CE6163C" w:rsidR="00355B4B" w:rsidRPr="006157D9" w:rsidRDefault="008C5BC8" w:rsidP="004772D7">
      <w:pPr>
        <w:pStyle w:val="Odstavecseseznamem"/>
        <w:numPr>
          <w:ilvl w:val="0"/>
          <w:numId w:val="17"/>
        </w:numPr>
      </w:pPr>
      <w:r w:rsidRPr="006157D9">
        <w:t xml:space="preserve">„Record A“, „Record B“ </w:t>
      </w:r>
      <w:r w:rsidR="00355B4B" w:rsidRPr="006157D9">
        <w:t>–</w:t>
      </w:r>
      <w:r w:rsidRPr="006157D9">
        <w:t xml:space="preserve"> </w:t>
      </w:r>
      <w:r w:rsidR="00355B4B" w:rsidRPr="006157D9">
        <w:t>detalní „record“ máme rozložen v jiných sloupcích,</w:t>
      </w:r>
    </w:p>
    <w:p w14:paraId="3F810355" w14:textId="5B8B7754" w:rsidR="00280740" w:rsidRPr="006157D9" w:rsidRDefault="004772D7" w:rsidP="004772D7">
      <w:pPr>
        <w:pStyle w:val="Odstavecseseznamem"/>
        <w:numPr>
          <w:ilvl w:val="0"/>
          <w:numId w:val="17"/>
        </w:numPr>
      </w:pPr>
      <w:r w:rsidRPr="006157D9">
        <w:t xml:space="preserve"> </w:t>
      </w:r>
      <w:r w:rsidR="00BA1296" w:rsidRPr="006157D9">
        <w:t>„Birthday A“ a „Birthday B“ – ve sloupci „</w:t>
      </w:r>
      <w:r w:rsidR="00AD18E2" w:rsidRPr="006157D9">
        <w:t>Age A“ a „Age B“ máme věk zápasníků, se kterým se bude lépe pracovat.</w:t>
      </w:r>
    </w:p>
    <w:p w14:paraId="5C813AA4" w14:textId="1EDD08CB" w:rsidR="00AD18E2" w:rsidRPr="006157D9" w:rsidRDefault="00E768D2" w:rsidP="00AD18E2">
      <w:r w:rsidRPr="006157D9">
        <w:t>Dále bylo rozhodnuto smazat všechny záznamy zápasů, které se odehrály před adopcí „NJSACB“ pravidel, vytvořených v roce 2001</w:t>
      </w:r>
      <w:r w:rsidR="00666B1B" w:rsidRPr="006157D9">
        <w:t xml:space="preserve"> (</w:t>
      </w:r>
      <w:r w:rsidR="00477F68" w:rsidRPr="006157D9">
        <w:fldChar w:fldCharType="begin"/>
      </w:r>
      <w:r w:rsidR="00477F68" w:rsidRPr="006157D9">
        <w:instrText xml:space="preserve"> REF _Ref162539125 \r \h </w:instrText>
      </w:r>
      <w:r w:rsidR="00477F68" w:rsidRPr="006157D9">
        <w:fldChar w:fldCharType="separate"/>
      </w:r>
      <w:r w:rsidR="00477F68" w:rsidRPr="006157D9">
        <w:t>1.1</w:t>
      </w:r>
      <w:r w:rsidR="00477F68" w:rsidRPr="006157D9">
        <w:fldChar w:fldCharType="end"/>
      </w:r>
      <w:r w:rsidRPr="006157D9">
        <w:t>)</w:t>
      </w:r>
      <w:r w:rsidR="00341B40" w:rsidRPr="006157D9">
        <w:t>, protože obsahovali</w:t>
      </w:r>
      <w:r w:rsidR="00F277FB" w:rsidRPr="006157D9">
        <w:t xml:space="preserve"> velké množství nekompatibilních dat se zbytkem datasetu</w:t>
      </w:r>
      <w:r w:rsidRPr="006157D9">
        <w:t>.</w:t>
      </w:r>
      <w:r w:rsidR="00477F68" w:rsidRPr="006157D9">
        <w:t xml:space="preserve"> </w:t>
      </w:r>
      <w:r w:rsidR="00341B40" w:rsidRPr="006157D9">
        <w:t>Smazáno bylo 283 řádků.</w:t>
      </w:r>
    </w:p>
    <w:p w14:paraId="45AFA624" w14:textId="1671605F" w:rsidR="00F277FB" w:rsidRPr="006157D9" w:rsidRDefault="003151F1" w:rsidP="003151F1">
      <w:pPr>
        <w:pStyle w:val="Nadpis3"/>
      </w:pPr>
      <w:bookmarkStart w:id="46" w:name="_Toc164865970"/>
      <w:r w:rsidRPr="006157D9">
        <w:t>Doplnění chybějících hodnot</w:t>
      </w:r>
      <w:bookmarkEnd w:id="46"/>
    </w:p>
    <w:p w14:paraId="2E8DB214" w14:textId="3ED7DE51" w:rsidR="003F2A32" w:rsidRPr="006157D9" w:rsidRDefault="003C5719" w:rsidP="003F2A32">
      <w:r w:rsidRPr="006157D9">
        <w:t>V sloupci „Rounds“ byl</w:t>
      </w:r>
      <w:r w:rsidR="0059620A" w:rsidRPr="006157D9">
        <w:t xml:space="preserve">y nalezeny </w:t>
      </w:r>
      <w:r w:rsidR="00054F98" w:rsidRPr="006157D9">
        <w:t>dva</w:t>
      </w:r>
      <w:r w:rsidR="0059620A" w:rsidRPr="006157D9">
        <w:t xml:space="preserve"> záznamy, které </w:t>
      </w:r>
      <w:r w:rsidR="00977D32" w:rsidRPr="006157D9">
        <w:t xml:space="preserve">nebyli v souladu </w:t>
      </w:r>
      <w:r w:rsidR="00054F98" w:rsidRPr="006157D9">
        <w:t xml:space="preserve">s pravidly MMA od zmíněné změny. Tyto záznamy byly </w:t>
      </w:r>
      <w:r w:rsidR="005A471D" w:rsidRPr="006157D9">
        <w:t xml:space="preserve">manuálně </w:t>
      </w:r>
      <w:r w:rsidR="00054F98" w:rsidRPr="006157D9">
        <w:t>prověřeny a došl</w:t>
      </w:r>
      <w:r w:rsidR="005A471D" w:rsidRPr="006157D9">
        <w:t>o se k závěru, že jsou pouze špatně zapsané a byly změněny na odpovídající hodnotu.</w:t>
      </w:r>
      <w:r w:rsidR="00D4581A" w:rsidRPr="006157D9">
        <w:t xml:space="preserve"> </w:t>
      </w:r>
      <w:r w:rsidR="00053B93" w:rsidRPr="006157D9">
        <w:t>69 c</w:t>
      </w:r>
      <w:r w:rsidR="00D4581A" w:rsidRPr="006157D9">
        <w:t>hybějící</w:t>
      </w:r>
      <w:r w:rsidR="00053B93" w:rsidRPr="006157D9">
        <w:t>ch</w:t>
      </w:r>
      <w:r w:rsidR="00D4581A" w:rsidRPr="006157D9">
        <w:t xml:space="preserve"> hodnot byl</w:t>
      </w:r>
      <w:r w:rsidR="00053B93" w:rsidRPr="006157D9">
        <w:t>o</w:t>
      </w:r>
      <w:r w:rsidR="00D4581A" w:rsidRPr="006157D9">
        <w:t xml:space="preserve"> nahrazen</w:t>
      </w:r>
      <w:r w:rsidR="00053B93" w:rsidRPr="006157D9">
        <w:t>o</w:t>
      </w:r>
      <w:r w:rsidR="00D4581A" w:rsidRPr="006157D9">
        <w:t xml:space="preserve"> </w:t>
      </w:r>
      <w:r w:rsidR="003E0F7E" w:rsidRPr="006157D9">
        <w:t>hodnotou „3 x 5“ pro běžné zápasy a hodnotou „5 x 5“ pro titulové a hlavní zápasy.</w:t>
      </w:r>
    </w:p>
    <w:p w14:paraId="7DA40155" w14:textId="479AEB94" w:rsidR="00053B93" w:rsidRPr="006157D9" w:rsidRDefault="00E97311" w:rsidP="003F2A32">
      <w:r w:rsidRPr="006157D9">
        <w:lastRenderedPageBreak/>
        <w:t xml:space="preserve">Chybějící hodnoty ve sloupci „Odds A“ a „Odds B“ byly nahrazeny </w:t>
      </w:r>
      <w:r w:rsidR="003B352F" w:rsidRPr="006157D9">
        <w:t>hodnotou „+100“, která v amerických kurzech znamená vyrovnan</w:t>
      </w:r>
      <w:r w:rsidR="00AD3349" w:rsidRPr="006157D9">
        <w:t>é šance. Pro sloupce „Odds cat A“ a „Odds cat B“ to byla hodnota „Even“</w:t>
      </w:r>
      <w:r w:rsidR="00F026DD" w:rsidRPr="006157D9">
        <w:t>.</w:t>
      </w:r>
    </w:p>
    <w:p w14:paraId="536EDB67" w14:textId="77777777" w:rsidR="006B6F16" w:rsidRPr="006157D9" w:rsidRDefault="00332FCC" w:rsidP="003F2A32">
      <w:r w:rsidRPr="006157D9">
        <w:t>Ve sloupci „Weight A“ a „Weight B“ nahradíme chybějící hodnoty, hodnotou</w:t>
      </w:r>
      <w:r w:rsidR="0010777E" w:rsidRPr="006157D9">
        <w:t xml:space="preserve"> sloupce „Weightclass“. To znamená, že zápasník navážil přesně domluvenou hmotnost.</w:t>
      </w:r>
    </w:p>
    <w:p w14:paraId="18A7075C" w14:textId="1F9689FB" w:rsidR="00F026DD" w:rsidRPr="006157D9" w:rsidRDefault="00F026DD" w:rsidP="003F2A32">
      <w:r w:rsidRPr="006157D9">
        <w:t xml:space="preserve"> </w:t>
      </w:r>
      <w:r w:rsidR="006B6F16" w:rsidRPr="006157D9">
        <w:t>„Age A“ a „Age B“, tedy věk zápasníků, byl nahrazen průměrem datasetu</w:t>
      </w:r>
      <w:r w:rsidR="00940691" w:rsidRPr="006157D9">
        <w:t xml:space="preserve"> „30“.</w:t>
      </w:r>
    </w:p>
    <w:p w14:paraId="737B3032" w14:textId="0CD8F783" w:rsidR="007D103B" w:rsidRPr="006157D9" w:rsidRDefault="00514B72" w:rsidP="003F2A32">
      <w:r w:rsidRPr="006157D9">
        <w:t xml:space="preserve">Výšku a rozpětí zápasníků „Height A“, „Height B“, „Reach A“ a „Reach B“ nahradíme průměrem </w:t>
      </w:r>
      <w:r w:rsidR="009A5371" w:rsidRPr="006157D9">
        <w:t xml:space="preserve">v </w:t>
      </w:r>
      <w:r w:rsidR="00C66AB2" w:rsidRPr="006157D9">
        <w:t>jejich váhové kategori</w:t>
      </w:r>
      <w:r w:rsidR="009A5371" w:rsidRPr="006157D9">
        <w:t>i</w:t>
      </w:r>
      <w:r w:rsidR="00C66AB2" w:rsidRPr="006157D9">
        <w:t>.</w:t>
      </w:r>
      <w:r w:rsidR="00373439" w:rsidRPr="006157D9">
        <w:t xml:space="preserve"> U jednoho zápasu však stále chyběl</w:t>
      </w:r>
      <w:r w:rsidR="00573254" w:rsidRPr="006157D9">
        <w:t>a hodnota</w:t>
      </w:r>
      <w:r w:rsidR="001342B4" w:rsidRPr="006157D9">
        <w:t xml:space="preserve"> „Reach B“</w:t>
      </w:r>
      <w:r w:rsidR="00573254" w:rsidRPr="006157D9">
        <w:t xml:space="preserve">, protože pro tuto váhovou kategorii nebyl v datasetu žádný záznam. </w:t>
      </w:r>
      <w:r w:rsidR="003A76DF" w:rsidRPr="006157D9">
        <w:t>Informace se</w:t>
      </w:r>
      <w:r w:rsidR="008C618B" w:rsidRPr="006157D9">
        <w:t xml:space="preserve"> </w:t>
      </w:r>
      <w:r w:rsidR="003A76DF" w:rsidRPr="006157D9">
        <w:t>n</w:t>
      </w:r>
      <w:r w:rsidR="001342B4" w:rsidRPr="006157D9">
        <w:t xml:space="preserve">epodařila dohledat, proto byla hodnota v záznamu nahrazena průměrem nejbližší nižší </w:t>
      </w:r>
      <w:r w:rsidR="00467AD1" w:rsidRPr="006157D9">
        <w:t xml:space="preserve">váhové </w:t>
      </w:r>
      <w:r w:rsidR="001342B4" w:rsidRPr="006157D9">
        <w:t>kategorie.</w:t>
      </w:r>
    </w:p>
    <w:p w14:paraId="7071740A" w14:textId="77777777" w:rsidR="00115B51" w:rsidRPr="006157D9" w:rsidRDefault="00892EC7" w:rsidP="003F2A32">
      <w:r w:rsidRPr="006157D9">
        <w:t xml:space="preserve">Po doplnění hodnot byly změněny </w:t>
      </w:r>
      <w:r w:rsidR="00AB7DE7" w:rsidRPr="006157D9">
        <w:t>datové typy sloupců</w:t>
      </w:r>
      <w:r w:rsidR="00115B51" w:rsidRPr="006157D9">
        <w:t>:</w:t>
      </w:r>
    </w:p>
    <w:p w14:paraId="1996AB70" w14:textId="4EA3AD4A" w:rsidR="009A5371" w:rsidRPr="006157D9" w:rsidRDefault="00115B51" w:rsidP="00115B51">
      <w:pPr>
        <w:pStyle w:val="Odstavecseseznamem"/>
        <w:numPr>
          <w:ilvl w:val="0"/>
          <w:numId w:val="18"/>
        </w:numPr>
      </w:pPr>
      <w:r w:rsidRPr="006157D9">
        <w:t xml:space="preserve">Na </w:t>
      </w:r>
      <w:r w:rsidR="00C6337D" w:rsidRPr="006157D9">
        <w:t xml:space="preserve">datový typ „int“: </w:t>
      </w:r>
      <w:r w:rsidR="001C0943" w:rsidRPr="006157D9">
        <w:t>„Rounds“, „Odds A“, „Odds B“, „Age A“, „Age B“ a „Finish“</w:t>
      </w:r>
      <w:r w:rsidR="00C6337D" w:rsidRPr="006157D9">
        <w:t>.</w:t>
      </w:r>
    </w:p>
    <w:p w14:paraId="29A80504" w14:textId="5A5D497B" w:rsidR="00C6337D" w:rsidRPr="006157D9" w:rsidRDefault="00C6337D" w:rsidP="00115B51">
      <w:pPr>
        <w:pStyle w:val="Odstavecseseznamem"/>
        <w:numPr>
          <w:ilvl w:val="0"/>
          <w:numId w:val="18"/>
        </w:numPr>
      </w:pPr>
      <w:r w:rsidRPr="006157D9">
        <w:t>Na datový typ „float“: „Weight A“, „Weight B“, „Height A“</w:t>
      </w:r>
      <w:r w:rsidR="00834C14" w:rsidRPr="006157D9">
        <w:t>.</w:t>
      </w:r>
    </w:p>
    <w:p w14:paraId="3B8A2CC2" w14:textId="64E17870" w:rsidR="002806FE" w:rsidRPr="006157D9" w:rsidRDefault="002806FE" w:rsidP="002806FE">
      <w:r w:rsidRPr="006157D9">
        <w:t>Dataset byl uložen do souboru „ufc_bouts.csv“.</w:t>
      </w:r>
    </w:p>
    <w:p w14:paraId="50662ABE" w14:textId="2649C301" w:rsidR="0024227E" w:rsidRPr="006157D9" w:rsidRDefault="0024227E" w:rsidP="0024227E">
      <w:pPr>
        <w:pStyle w:val="Nadpis2"/>
      </w:pPr>
      <w:bookmarkStart w:id="47" w:name="_Toc164865971"/>
      <w:r w:rsidRPr="006157D9">
        <w:t>Finální podoba datasetu</w:t>
      </w:r>
      <w:bookmarkEnd w:id="47"/>
    </w:p>
    <w:p w14:paraId="024A1D43" w14:textId="5269640A" w:rsidR="002B284A" w:rsidRPr="006157D9" w:rsidRDefault="003A677C" w:rsidP="0024227E">
      <w:r w:rsidRPr="006157D9">
        <w:t xml:space="preserve">Dataset </w:t>
      </w:r>
      <w:r w:rsidR="002806FE" w:rsidRPr="006157D9">
        <w:t xml:space="preserve">„ufc_bouts“ </w:t>
      </w:r>
      <w:r w:rsidRPr="006157D9">
        <w:t>obsahuje 7294 záznamů a</w:t>
      </w:r>
      <w:r w:rsidR="009167E3" w:rsidRPr="006157D9">
        <w:t xml:space="preserve"> má </w:t>
      </w:r>
      <w:r w:rsidR="00D37FD5" w:rsidRPr="006157D9">
        <w:t>52</w:t>
      </w:r>
      <w:r w:rsidR="009167E3" w:rsidRPr="006157D9">
        <w:t xml:space="preserve"> sloupců</w:t>
      </w:r>
      <w:r w:rsidR="0011190B" w:rsidRPr="006157D9">
        <w:t xml:space="preserve"> popsaných v tabulce (</w:t>
      </w:r>
      <w:r w:rsidR="0011190B" w:rsidRPr="006157D9">
        <w:fldChar w:fldCharType="begin"/>
      </w:r>
      <w:r w:rsidR="0011190B" w:rsidRPr="006157D9">
        <w:instrText xml:space="preserve"> REF _Ref162543617 \h </w:instrText>
      </w:r>
      <w:r w:rsidR="0011190B" w:rsidRPr="006157D9">
        <w:fldChar w:fldCharType="separate"/>
      </w:r>
      <w:r w:rsidR="0011190B" w:rsidRPr="006157D9">
        <w:t>Tab. 2.2</w:t>
      </w:r>
      <w:r w:rsidR="0011190B" w:rsidRPr="006157D9">
        <w:fldChar w:fldCharType="end"/>
      </w:r>
      <w:r w:rsidR="0011190B" w:rsidRPr="006157D9">
        <w:t>)</w:t>
      </w:r>
      <w:r w:rsidR="001E4106" w:rsidRPr="006157D9">
        <w:t xml:space="preserve">, z nichž je </w:t>
      </w:r>
      <w:r w:rsidR="00983760" w:rsidRPr="006157D9">
        <w:t>19</w:t>
      </w:r>
      <w:r w:rsidR="001E4106" w:rsidRPr="006157D9">
        <w:t xml:space="preserve"> </w:t>
      </w:r>
      <w:r w:rsidR="00983760" w:rsidRPr="006157D9">
        <w:t>ka</w:t>
      </w:r>
      <w:r w:rsidR="001E4106" w:rsidRPr="006157D9">
        <w:t>tegoriálních</w:t>
      </w:r>
      <w:r w:rsidR="00983760" w:rsidRPr="006157D9">
        <w:t xml:space="preserve"> a </w:t>
      </w:r>
      <w:r w:rsidR="00D37FD5" w:rsidRPr="006157D9">
        <w:t>33</w:t>
      </w:r>
      <w:r w:rsidR="00983760" w:rsidRPr="006157D9">
        <w:t xml:space="preserve"> numerických</w:t>
      </w:r>
      <w:r w:rsidR="001E4106" w:rsidRPr="006157D9">
        <w:t>.</w:t>
      </w:r>
      <w:r w:rsidR="002B284A" w:rsidRPr="006157D9">
        <w:t xml:space="preserve"> </w:t>
      </w:r>
    </w:p>
    <w:p w14:paraId="3207EC0C" w14:textId="71383917" w:rsidR="00D128F4" w:rsidRPr="006157D9" w:rsidRDefault="00983760" w:rsidP="0024227E">
      <w:r w:rsidRPr="006157D9">
        <w:t>Kategoriální</w:t>
      </w:r>
      <w:r w:rsidR="00D128F4" w:rsidRPr="006157D9">
        <w:t xml:space="preserve"> proměnné</w:t>
      </w:r>
      <w:r w:rsidR="00997071" w:rsidRPr="006157D9">
        <w:t xml:space="preserve"> jsou</w:t>
      </w:r>
      <w:r w:rsidR="00D128F4" w:rsidRPr="006157D9">
        <w:t>: „Fighter A“, „Fighter B“, „Result“, „Venue“, „Date“, „Location“, „Billing“, „Event Name“, „Referee“, „Description“, „Method“, „Title A“, „Nationality A“, „Nick A“, „Odds cat A“, „Title B“, „Nationality B“, „Nick B“, „Odds cat B“.</w:t>
      </w:r>
    </w:p>
    <w:p w14:paraId="68E07EA7" w14:textId="736E7153" w:rsidR="00D54A8D" w:rsidRPr="006157D9" w:rsidRDefault="00983760" w:rsidP="0024227E">
      <w:r w:rsidRPr="006157D9">
        <w:t>Numerické</w:t>
      </w:r>
      <w:r w:rsidR="00D128F4" w:rsidRPr="006157D9">
        <w:t xml:space="preserve"> proměnné</w:t>
      </w:r>
      <w:r w:rsidR="00997071" w:rsidRPr="006157D9">
        <w:t xml:space="preserve"> jsou</w:t>
      </w:r>
      <w:r w:rsidR="00D128F4" w:rsidRPr="006157D9">
        <w:t xml:space="preserve">: </w:t>
      </w:r>
      <w:r w:rsidRPr="006157D9">
        <w:t>„Weightclass“, „Rounds“, „Finish“, „Odds A“, „Weight A“, „Age A“, „Height A“, „Reach A“, „KO win A“, „KO loss A“, „Sub win A“, „Sub loss A“, „Dec win A“, „Dec loss A“, „Draws A“,</w:t>
      </w:r>
      <w:r w:rsidR="00D302C9" w:rsidRPr="006157D9">
        <w:t xml:space="preserve"> „UFC win A“, „UFC loss A“, „UFC draws A“,</w:t>
      </w:r>
      <w:r w:rsidRPr="006157D9">
        <w:t xml:space="preserve"> „Odds B“, „Weight B“, „Age B“, „Height B“, „Reach B“, „KO win B“, „KO loss B“, „Sub win B“, „Sub loss B“, „Dec win B“, „Dec loss B“, „Draws B“</w:t>
      </w:r>
      <w:r w:rsidR="00E4202D" w:rsidRPr="006157D9">
        <w:t>, „UFC win B“, „UFC loss B“, „UFC draws B“</w:t>
      </w:r>
      <w:r w:rsidRPr="006157D9">
        <w:t>.</w:t>
      </w:r>
    </w:p>
    <w:p w14:paraId="361C83A6" w14:textId="56B578A3" w:rsidR="00381E2E" w:rsidRPr="006157D9" w:rsidRDefault="00381E2E" w:rsidP="00BB0836">
      <w:pPr>
        <w:pStyle w:val="Titulek"/>
        <w:keepNext/>
        <w:jc w:val="center"/>
      </w:pPr>
      <w:bookmarkStart w:id="48" w:name="_Ref162543617"/>
      <w:bookmarkStart w:id="49" w:name="_Toc164719609"/>
      <w:r w:rsidRPr="006157D9">
        <w:t xml:space="preserve">Tab. </w:t>
      </w:r>
      <w:r w:rsidR="005F59ED">
        <w:fldChar w:fldCharType="begin"/>
      </w:r>
      <w:r w:rsidR="005F59ED">
        <w:instrText xml:space="preserve"> STYLEREF 1 \s </w:instrText>
      </w:r>
      <w:r w:rsidR="005F59ED">
        <w:fldChar w:fldCharType="separate"/>
      </w:r>
      <w:r w:rsidR="005F59ED">
        <w:rPr>
          <w:noProof/>
        </w:rPr>
        <w:t>2</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2</w:t>
      </w:r>
      <w:r w:rsidR="005F59ED">
        <w:fldChar w:fldCharType="end"/>
      </w:r>
      <w:bookmarkEnd w:id="48"/>
      <w:r w:rsidRPr="006157D9">
        <w:t xml:space="preserve"> Popis sloupců tabulky "ufc_bouts"</w:t>
      </w:r>
      <w:r w:rsidR="00BB0836" w:rsidRPr="006157D9">
        <w:t xml:space="preserve"> (vlastní zpracování</w:t>
      </w:r>
      <w:bookmarkEnd w:id="49"/>
    </w:p>
    <w:tbl>
      <w:tblPr>
        <w:tblStyle w:val="Styl1"/>
        <w:tblW w:w="0" w:type="auto"/>
        <w:tblLook w:val="04A0" w:firstRow="1" w:lastRow="0" w:firstColumn="1" w:lastColumn="0" w:noHBand="0" w:noVBand="1"/>
      </w:tblPr>
      <w:tblGrid>
        <w:gridCol w:w="1701"/>
        <w:gridCol w:w="2691"/>
        <w:gridCol w:w="1704"/>
        <w:gridCol w:w="2690"/>
      </w:tblGrid>
      <w:tr w:rsidR="00260871" w:rsidRPr="006157D9" w14:paraId="22551BA6" w14:textId="77777777" w:rsidTr="00D913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276551B" w14:textId="09CFA72F" w:rsidR="00260871" w:rsidRPr="006157D9" w:rsidRDefault="00260871" w:rsidP="00B02726">
            <w:pPr>
              <w:jc w:val="center"/>
              <w:rPr>
                <w:lang w:val="cs-CZ"/>
              </w:rPr>
            </w:pPr>
            <w:r w:rsidRPr="006157D9">
              <w:rPr>
                <w:lang w:val="cs-CZ"/>
              </w:rPr>
              <w:t>Název sloupce</w:t>
            </w:r>
          </w:p>
        </w:tc>
        <w:tc>
          <w:tcPr>
            <w:tcW w:w="2691" w:type="dxa"/>
            <w:tcBorders>
              <w:top w:val="single" w:sz="18" w:space="0" w:color="auto"/>
              <w:right w:val="single" w:sz="4" w:space="0" w:color="auto"/>
            </w:tcBorders>
          </w:tcPr>
          <w:p w14:paraId="10AB8DEE" w14:textId="6E6E611B" w:rsidR="00260871" w:rsidRPr="006157D9"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pis</w:t>
            </w:r>
          </w:p>
        </w:tc>
        <w:tc>
          <w:tcPr>
            <w:tcW w:w="1704" w:type="dxa"/>
            <w:tcBorders>
              <w:left w:val="single" w:sz="4" w:space="0" w:color="auto"/>
            </w:tcBorders>
          </w:tcPr>
          <w:p w14:paraId="2070A1E1" w14:textId="3A2B7E9D" w:rsidR="00260871" w:rsidRPr="006157D9"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Název sloupce</w:t>
            </w:r>
          </w:p>
        </w:tc>
        <w:tc>
          <w:tcPr>
            <w:tcW w:w="2690" w:type="dxa"/>
          </w:tcPr>
          <w:p w14:paraId="1BFF0AFC" w14:textId="42469089" w:rsidR="00260871" w:rsidRPr="006157D9"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pis</w:t>
            </w:r>
          </w:p>
        </w:tc>
      </w:tr>
      <w:tr w:rsidR="0071615C" w:rsidRPr="006157D9" w14:paraId="12968D29"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6126853" w14:textId="10750A23" w:rsidR="0071615C" w:rsidRPr="006157D9" w:rsidRDefault="0071615C" w:rsidP="0071615C">
            <w:pPr>
              <w:rPr>
                <w:lang w:val="cs-CZ"/>
              </w:rPr>
            </w:pPr>
            <w:r w:rsidRPr="006157D9">
              <w:rPr>
                <w:lang w:val="cs-CZ"/>
              </w:rPr>
              <w:t>Fighter A</w:t>
            </w:r>
          </w:p>
        </w:tc>
        <w:tc>
          <w:tcPr>
            <w:tcW w:w="2691" w:type="dxa"/>
            <w:tcBorders>
              <w:right w:val="single" w:sz="4" w:space="0" w:color="auto"/>
            </w:tcBorders>
          </w:tcPr>
          <w:p w14:paraId="7B391AC1" w14:textId="02AEFA77" w:rsidR="0071615C" w:rsidRPr="006157D9"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Jméno zápasníka A</w:t>
            </w:r>
          </w:p>
        </w:tc>
        <w:tc>
          <w:tcPr>
            <w:tcW w:w="1704" w:type="dxa"/>
            <w:tcBorders>
              <w:left w:val="single" w:sz="4" w:space="0" w:color="auto"/>
            </w:tcBorders>
          </w:tcPr>
          <w:p w14:paraId="58C45FD0" w14:textId="4BFFEB90" w:rsidR="0071615C" w:rsidRPr="006157D9" w:rsidRDefault="0011079B"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Location</w:t>
            </w:r>
          </w:p>
        </w:tc>
        <w:tc>
          <w:tcPr>
            <w:tcW w:w="2690" w:type="dxa"/>
          </w:tcPr>
          <w:p w14:paraId="009C9897" w14:textId="5A29CB96" w:rsidR="0071615C" w:rsidRPr="006157D9"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Lokace zápasu</w:t>
            </w:r>
          </w:p>
        </w:tc>
      </w:tr>
      <w:tr w:rsidR="0071615C" w:rsidRPr="006157D9" w14:paraId="6F3742C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4B20921" w14:textId="4F54F36C" w:rsidR="0071615C" w:rsidRPr="006157D9" w:rsidRDefault="0071615C" w:rsidP="0071615C">
            <w:pPr>
              <w:rPr>
                <w:lang w:val="cs-CZ"/>
              </w:rPr>
            </w:pPr>
            <w:r w:rsidRPr="006157D9">
              <w:rPr>
                <w:lang w:val="cs-CZ"/>
              </w:rPr>
              <w:t>Fighter B</w:t>
            </w:r>
          </w:p>
        </w:tc>
        <w:tc>
          <w:tcPr>
            <w:tcW w:w="2691" w:type="dxa"/>
            <w:tcBorders>
              <w:right w:val="single" w:sz="4" w:space="0" w:color="auto"/>
            </w:tcBorders>
          </w:tcPr>
          <w:p w14:paraId="2D1514EA" w14:textId="393EA577" w:rsidR="0071615C" w:rsidRPr="006157D9"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Jméno zápasníka B</w:t>
            </w:r>
          </w:p>
        </w:tc>
        <w:tc>
          <w:tcPr>
            <w:tcW w:w="1704" w:type="dxa"/>
            <w:tcBorders>
              <w:left w:val="single" w:sz="4" w:space="0" w:color="auto"/>
            </w:tcBorders>
          </w:tcPr>
          <w:p w14:paraId="1CD00FA4" w14:textId="55915014"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Billing</w:t>
            </w:r>
          </w:p>
        </w:tc>
        <w:tc>
          <w:tcPr>
            <w:tcW w:w="2690" w:type="dxa"/>
          </w:tcPr>
          <w:p w14:paraId="74F4D25D" w14:textId="4C75A819" w:rsidR="0071615C" w:rsidRPr="006157D9" w:rsidRDefault="0022666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Označení zápasu v rámci turnaje</w:t>
            </w:r>
          </w:p>
        </w:tc>
      </w:tr>
      <w:tr w:rsidR="0071615C" w:rsidRPr="006157D9" w14:paraId="5135B8FD"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60A3180" w14:textId="01F6C4EB" w:rsidR="0071615C" w:rsidRPr="006157D9" w:rsidRDefault="0071615C" w:rsidP="0071615C">
            <w:pPr>
              <w:rPr>
                <w:lang w:val="cs-CZ"/>
              </w:rPr>
            </w:pPr>
            <w:r w:rsidRPr="006157D9">
              <w:rPr>
                <w:lang w:val="cs-CZ"/>
              </w:rPr>
              <w:t>Result</w:t>
            </w:r>
          </w:p>
        </w:tc>
        <w:tc>
          <w:tcPr>
            <w:tcW w:w="2691" w:type="dxa"/>
            <w:tcBorders>
              <w:right w:val="single" w:sz="4" w:space="0" w:color="auto"/>
            </w:tcBorders>
          </w:tcPr>
          <w:p w14:paraId="4019C78D" w14:textId="1DD7D397" w:rsidR="0071615C" w:rsidRPr="006157D9"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ýsledek zápasu</w:t>
            </w:r>
          </w:p>
        </w:tc>
        <w:tc>
          <w:tcPr>
            <w:tcW w:w="1704" w:type="dxa"/>
            <w:tcBorders>
              <w:left w:val="single" w:sz="4" w:space="0" w:color="auto"/>
            </w:tcBorders>
          </w:tcPr>
          <w:p w14:paraId="38095413" w14:textId="42B9ED87"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Event Name</w:t>
            </w:r>
          </w:p>
        </w:tc>
        <w:tc>
          <w:tcPr>
            <w:tcW w:w="2690" w:type="dxa"/>
          </w:tcPr>
          <w:p w14:paraId="58EB2D4D" w14:textId="26F7CAFC" w:rsidR="0071615C" w:rsidRPr="006157D9" w:rsidRDefault="0022666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Jméno turnaje</w:t>
            </w:r>
          </w:p>
        </w:tc>
      </w:tr>
      <w:tr w:rsidR="0071615C" w:rsidRPr="006157D9" w14:paraId="3BC52D5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506AFD5" w14:textId="644ACC40" w:rsidR="0071615C" w:rsidRPr="006157D9" w:rsidRDefault="0071615C" w:rsidP="0071615C">
            <w:pPr>
              <w:rPr>
                <w:lang w:val="cs-CZ"/>
              </w:rPr>
            </w:pPr>
            <w:r w:rsidRPr="006157D9">
              <w:rPr>
                <w:lang w:val="cs-CZ"/>
              </w:rPr>
              <w:lastRenderedPageBreak/>
              <w:t>Weightclass</w:t>
            </w:r>
          </w:p>
        </w:tc>
        <w:tc>
          <w:tcPr>
            <w:tcW w:w="2691" w:type="dxa"/>
            <w:tcBorders>
              <w:right w:val="single" w:sz="4" w:space="0" w:color="auto"/>
            </w:tcBorders>
          </w:tcPr>
          <w:p w14:paraId="3C9443C3" w14:textId="4FA18EDA" w:rsidR="0071615C" w:rsidRPr="006157D9" w:rsidRDefault="00642E67"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áhová kategorie, ve které byl zápas vypsán</w:t>
            </w:r>
          </w:p>
        </w:tc>
        <w:tc>
          <w:tcPr>
            <w:tcW w:w="1704" w:type="dxa"/>
            <w:tcBorders>
              <w:left w:val="single" w:sz="4" w:space="0" w:color="auto"/>
            </w:tcBorders>
          </w:tcPr>
          <w:p w14:paraId="1EF87153" w14:textId="71DA1AD9"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Referee</w:t>
            </w:r>
          </w:p>
        </w:tc>
        <w:tc>
          <w:tcPr>
            <w:tcW w:w="2690" w:type="dxa"/>
          </w:tcPr>
          <w:p w14:paraId="3C203CB1" w14:textId="4B19F5D7" w:rsidR="0071615C" w:rsidRPr="006157D9"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Rozhodčí v kleci</w:t>
            </w:r>
          </w:p>
        </w:tc>
      </w:tr>
      <w:tr w:rsidR="0071615C" w:rsidRPr="006157D9" w14:paraId="2A2C70D6"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66930AF" w14:textId="00C4A621" w:rsidR="0071615C" w:rsidRPr="006157D9" w:rsidRDefault="0071615C" w:rsidP="0071615C">
            <w:pPr>
              <w:rPr>
                <w:lang w:val="cs-CZ"/>
              </w:rPr>
            </w:pPr>
            <w:r w:rsidRPr="006157D9">
              <w:rPr>
                <w:lang w:val="cs-CZ"/>
              </w:rPr>
              <w:t>Rounds</w:t>
            </w:r>
          </w:p>
        </w:tc>
        <w:tc>
          <w:tcPr>
            <w:tcW w:w="2691" w:type="dxa"/>
            <w:tcBorders>
              <w:right w:val="single" w:sz="4" w:space="0" w:color="auto"/>
            </w:tcBorders>
          </w:tcPr>
          <w:p w14:paraId="5C7D6763" w14:textId="59B792C1" w:rsidR="0071615C" w:rsidRPr="006157D9" w:rsidRDefault="0027626E"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ypsaných kol zápasu</w:t>
            </w:r>
          </w:p>
        </w:tc>
        <w:tc>
          <w:tcPr>
            <w:tcW w:w="1704" w:type="dxa"/>
            <w:tcBorders>
              <w:left w:val="single" w:sz="4" w:space="0" w:color="auto"/>
            </w:tcBorders>
          </w:tcPr>
          <w:p w14:paraId="51F43B8C" w14:textId="5744E99F"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Description</w:t>
            </w:r>
          </w:p>
        </w:tc>
        <w:tc>
          <w:tcPr>
            <w:tcW w:w="2690" w:type="dxa"/>
          </w:tcPr>
          <w:p w14:paraId="219D49FF" w14:textId="1B2849FB" w:rsidR="0071615C" w:rsidRPr="006157D9"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pis ukončení zápasu</w:t>
            </w:r>
          </w:p>
        </w:tc>
      </w:tr>
      <w:tr w:rsidR="0071615C" w:rsidRPr="006157D9" w14:paraId="6DFE21B3"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5F19A3D" w14:textId="54EB9773" w:rsidR="0071615C" w:rsidRPr="006157D9" w:rsidRDefault="0071615C" w:rsidP="0071615C">
            <w:pPr>
              <w:rPr>
                <w:lang w:val="cs-CZ"/>
              </w:rPr>
            </w:pPr>
            <w:r w:rsidRPr="006157D9">
              <w:rPr>
                <w:lang w:val="cs-CZ"/>
              </w:rPr>
              <w:t>Venue</w:t>
            </w:r>
          </w:p>
        </w:tc>
        <w:tc>
          <w:tcPr>
            <w:tcW w:w="2691" w:type="dxa"/>
            <w:tcBorders>
              <w:right w:val="single" w:sz="4" w:space="0" w:color="auto"/>
            </w:tcBorders>
          </w:tcPr>
          <w:p w14:paraId="20B6B721" w14:textId="0E8AB0A0" w:rsidR="0071615C" w:rsidRPr="006157D9"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Aréna, ve které se zápasilo</w:t>
            </w:r>
          </w:p>
        </w:tc>
        <w:tc>
          <w:tcPr>
            <w:tcW w:w="1704" w:type="dxa"/>
            <w:tcBorders>
              <w:left w:val="single" w:sz="4" w:space="0" w:color="auto"/>
            </w:tcBorders>
          </w:tcPr>
          <w:p w14:paraId="1C9C43D5" w14:textId="09C35D18"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thod</w:t>
            </w:r>
          </w:p>
        </w:tc>
        <w:tc>
          <w:tcPr>
            <w:tcW w:w="2690" w:type="dxa"/>
          </w:tcPr>
          <w:p w14:paraId="31E309DD" w14:textId="3F444922" w:rsidR="0071615C" w:rsidRPr="006157D9"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toda ukončení zápasu</w:t>
            </w:r>
          </w:p>
        </w:tc>
      </w:tr>
      <w:tr w:rsidR="0071615C" w:rsidRPr="006157D9" w14:paraId="1030239E"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95FB5A1" w14:textId="04C10EE1" w:rsidR="0071615C" w:rsidRPr="006157D9" w:rsidRDefault="0011079B" w:rsidP="0071615C">
            <w:pPr>
              <w:rPr>
                <w:lang w:val="cs-CZ"/>
              </w:rPr>
            </w:pPr>
            <w:r w:rsidRPr="006157D9">
              <w:rPr>
                <w:lang w:val="cs-CZ"/>
              </w:rPr>
              <w:t>Date</w:t>
            </w:r>
          </w:p>
        </w:tc>
        <w:tc>
          <w:tcPr>
            <w:tcW w:w="2691" w:type="dxa"/>
            <w:tcBorders>
              <w:right w:val="single" w:sz="4" w:space="0" w:color="auto"/>
            </w:tcBorders>
          </w:tcPr>
          <w:p w14:paraId="77C7C703" w14:textId="095297C4" w:rsidR="0071615C" w:rsidRPr="006157D9"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Datum zápasu</w:t>
            </w:r>
          </w:p>
        </w:tc>
        <w:tc>
          <w:tcPr>
            <w:tcW w:w="1704" w:type="dxa"/>
            <w:tcBorders>
              <w:left w:val="single" w:sz="4" w:space="0" w:color="auto"/>
            </w:tcBorders>
          </w:tcPr>
          <w:p w14:paraId="462AC303" w14:textId="26D71D83" w:rsidR="0071615C" w:rsidRPr="006157D9"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Finish</w:t>
            </w:r>
          </w:p>
        </w:tc>
        <w:tc>
          <w:tcPr>
            <w:tcW w:w="2690" w:type="dxa"/>
          </w:tcPr>
          <w:p w14:paraId="71882CEB" w14:textId="386778B8" w:rsidR="0071615C" w:rsidRPr="006157D9"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olo ukončení zápasu</w:t>
            </w:r>
          </w:p>
        </w:tc>
      </w:tr>
      <w:tr w:rsidR="0071615C" w:rsidRPr="006157D9" w14:paraId="70F1ABC2"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1D31BC6" w14:textId="1C6C795D" w:rsidR="0071615C" w:rsidRPr="006157D9" w:rsidRDefault="0011079B" w:rsidP="0071615C">
            <w:pPr>
              <w:rPr>
                <w:lang w:val="cs-CZ"/>
              </w:rPr>
            </w:pPr>
            <w:r w:rsidRPr="006157D9">
              <w:rPr>
                <w:lang w:val="cs-CZ"/>
              </w:rPr>
              <w:t>Odds A</w:t>
            </w:r>
          </w:p>
        </w:tc>
        <w:tc>
          <w:tcPr>
            <w:tcW w:w="2691" w:type="dxa"/>
            <w:tcBorders>
              <w:right w:val="single" w:sz="4" w:space="0" w:color="auto"/>
            </w:tcBorders>
          </w:tcPr>
          <w:p w14:paraId="3ADD3753" w14:textId="6CB7A7F7" w:rsidR="0071615C" w:rsidRPr="006157D9" w:rsidRDefault="00272287"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urz na vítězství záp</w:t>
            </w:r>
            <w:r w:rsidR="00E04994" w:rsidRPr="006157D9">
              <w:rPr>
                <w:lang w:val="cs-CZ"/>
              </w:rPr>
              <w:t>asníka</w:t>
            </w:r>
            <w:r w:rsidRPr="006157D9">
              <w:rPr>
                <w:lang w:val="cs-CZ"/>
              </w:rPr>
              <w:t xml:space="preserve"> A</w:t>
            </w:r>
          </w:p>
        </w:tc>
        <w:tc>
          <w:tcPr>
            <w:tcW w:w="1704" w:type="dxa"/>
            <w:tcBorders>
              <w:left w:val="single" w:sz="4" w:space="0" w:color="auto"/>
            </w:tcBorders>
          </w:tcPr>
          <w:p w14:paraId="53A02E10" w14:textId="0A7A1BB9" w:rsidR="0071615C" w:rsidRPr="006157D9" w:rsidRDefault="0011079B"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Odds B</w:t>
            </w:r>
          </w:p>
        </w:tc>
        <w:tc>
          <w:tcPr>
            <w:tcW w:w="2690" w:type="dxa"/>
          </w:tcPr>
          <w:p w14:paraId="4313FD85" w14:textId="71D8404D" w:rsidR="0071615C" w:rsidRPr="006157D9" w:rsidRDefault="00213E16" w:rsidP="0071615C">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urz na vítězství zápasníka B</w:t>
            </w:r>
          </w:p>
        </w:tc>
      </w:tr>
      <w:tr w:rsidR="00D77457" w:rsidRPr="006157D9" w14:paraId="29AE9E7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2572685" w14:textId="00177692" w:rsidR="00D77457" w:rsidRPr="006157D9" w:rsidRDefault="00D77457" w:rsidP="00D77457">
            <w:pPr>
              <w:rPr>
                <w:lang w:val="cs-CZ"/>
              </w:rPr>
            </w:pPr>
            <w:r w:rsidRPr="006157D9">
              <w:rPr>
                <w:lang w:val="cs-CZ"/>
              </w:rPr>
              <w:t>Title A</w:t>
            </w:r>
          </w:p>
        </w:tc>
        <w:tc>
          <w:tcPr>
            <w:tcW w:w="2691" w:type="dxa"/>
            <w:tcBorders>
              <w:right w:val="single" w:sz="4" w:space="0" w:color="auto"/>
            </w:tcBorders>
          </w:tcPr>
          <w:p w14:paraId="646D654D" w14:textId="33F0F052"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Titulový status zápasníka A</w:t>
            </w:r>
          </w:p>
        </w:tc>
        <w:tc>
          <w:tcPr>
            <w:tcW w:w="1704" w:type="dxa"/>
            <w:tcBorders>
              <w:left w:val="single" w:sz="4" w:space="0" w:color="auto"/>
            </w:tcBorders>
          </w:tcPr>
          <w:p w14:paraId="53D42286" w14:textId="13505499"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Title B</w:t>
            </w:r>
          </w:p>
        </w:tc>
        <w:tc>
          <w:tcPr>
            <w:tcW w:w="2690" w:type="dxa"/>
          </w:tcPr>
          <w:p w14:paraId="0C3D6093" w14:textId="491C9F20"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Titulový status zápasníka B</w:t>
            </w:r>
          </w:p>
        </w:tc>
      </w:tr>
      <w:tr w:rsidR="00D77457" w:rsidRPr="006157D9" w14:paraId="26D91ED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B027534" w14:textId="46AC7D26" w:rsidR="00D77457" w:rsidRPr="006157D9" w:rsidRDefault="00D77457" w:rsidP="00D77457">
            <w:pPr>
              <w:rPr>
                <w:lang w:val="cs-CZ"/>
              </w:rPr>
            </w:pPr>
            <w:r w:rsidRPr="006157D9">
              <w:rPr>
                <w:lang w:val="cs-CZ"/>
              </w:rPr>
              <w:t>Weight A</w:t>
            </w:r>
          </w:p>
        </w:tc>
        <w:tc>
          <w:tcPr>
            <w:tcW w:w="2691" w:type="dxa"/>
            <w:tcBorders>
              <w:right w:val="single" w:sz="4" w:space="0" w:color="auto"/>
            </w:tcBorders>
          </w:tcPr>
          <w:p w14:paraId="18571F4A" w14:textId="2D8485A7"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ýsledek vážení záp. A</w:t>
            </w:r>
          </w:p>
        </w:tc>
        <w:tc>
          <w:tcPr>
            <w:tcW w:w="1704" w:type="dxa"/>
            <w:tcBorders>
              <w:left w:val="single" w:sz="4" w:space="0" w:color="auto"/>
            </w:tcBorders>
          </w:tcPr>
          <w:p w14:paraId="615813BA" w14:textId="0F8FF3F5"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Weight B</w:t>
            </w:r>
          </w:p>
        </w:tc>
        <w:tc>
          <w:tcPr>
            <w:tcW w:w="2690" w:type="dxa"/>
          </w:tcPr>
          <w:p w14:paraId="0AF9A91B" w14:textId="36A288C5"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ýsledek vážení záp. B</w:t>
            </w:r>
          </w:p>
        </w:tc>
      </w:tr>
      <w:tr w:rsidR="00D77457" w:rsidRPr="006157D9" w14:paraId="587D146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727FFFA1" w14:textId="7186B0F1" w:rsidR="00D77457" w:rsidRPr="006157D9" w:rsidRDefault="00D77457" w:rsidP="00D77457">
            <w:pPr>
              <w:rPr>
                <w:lang w:val="cs-CZ"/>
              </w:rPr>
            </w:pPr>
            <w:r w:rsidRPr="006157D9">
              <w:rPr>
                <w:lang w:val="cs-CZ"/>
              </w:rPr>
              <w:t>Age A</w:t>
            </w:r>
          </w:p>
        </w:tc>
        <w:tc>
          <w:tcPr>
            <w:tcW w:w="2691" w:type="dxa"/>
            <w:tcBorders>
              <w:right w:val="single" w:sz="4" w:space="0" w:color="auto"/>
            </w:tcBorders>
          </w:tcPr>
          <w:p w14:paraId="337EBD2C" w14:textId="67B03808"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k v době zápasu záp. A</w:t>
            </w:r>
          </w:p>
        </w:tc>
        <w:tc>
          <w:tcPr>
            <w:tcW w:w="1704" w:type="dxa"/>
            <w:tcBorders>
              <w:left w:val="single" w:sz="4" w:space="0" w:color="auto"/>
            </w:tcBorders>
          </w:tcPr>
          <w:p w14:paraId="202C1A3A" w14:textId="6203F6B0"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Age B</w:t>
            </w:r>
          </w:p>
        </w:tc>
        <w:tc>
          <w:tcPr>
            <w:tcW w:w="2690" w:type="dxa"/>
          </w:tcPr>
          <w:p w14:paraId="56F6E35C" w14:textId="1C979560"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k v době zápasu záp. B</w:t>
            </w:r>
          </w:p>
        </w:tc>
      </w:tr>
      <w:tr w:rsidR="00D77457" w:rsidRPr="006157D9" w14:paraId="75DDD61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1851819" w14:textId="502061AD" w:rsidR="00D77457" w:rsidRPr="006157D9" w:rsidRDefault="00D77457" w:rsidP="00D77457">
            <w:pPr>
              <w:rPr>
                <w:lang w:val="cs-CZ"/>
              </w:rPr>
            </w:pPr>
            <w:r w:rsidRPr="006157D9">
              <w:rPr>
                <w:lang w:val="cs-CZ"/>
              </w:rPr>
              <w:t>Height A</w:t>
            </w:r>
          </w:p>
        </w:tc>
        <w:tc>
          <w:tcPr>
            <w:tcW w:w="2691" w:type="dxa"/>
            <w:tcBorders>
              <w:right w:val="single" w:sz="4" w:space="0" w:color="auto"/>
            </w:tcBorders>
          </w:tcPr>
          <w:p w14:paraId="79FA5F01" w14:textId="1ADF6614"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ýška záp. A</w:t>
            </w:r>
          </w:p>
        </w:tc>
        <w:tc>
          <w:tcPr>
            <w:tcW w:w="1704" w:type="dxa"/>
            <w:tcBorders>
              <w:left w:val="single" w:sz="4" w:space="0" w:color="auto"/>
            </w:tcBorders>
          </w:tcPr>
          <w:p w14:paraId="151BA719" w14:textId="030557DD"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Height B</w:t>
            </w:r>
          </w:p>
        </w:tc>
        <w:tc>
          <w:tcPr>
            <w:tcW w:w="2690" w:type="dxa"/>
          </w:tcPr>
          <w:p w14:paraId="60E615C3" w14:textId="002EC9E4"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ýška záp. B</w:t>
            </w:r>
          </w:p>
        </w:tc>
      </w:tr>
      <w:tr w:rsidR="00D77457" w:rsidRPr="006157D9" w14:paraId="6C795B59"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A6A5085" w14:textId="5942A89A" w:rsidR="00D77457" w:rsidRPr="006157D9" w:rsidRDefault="00D77457" w:rsidP="00D77457">
            <w:pPr>
              <w:rPr>
                <w:lang w:val="cs-CZ"/>
              </w:rPr>
            </w:pPr>
            <w:r w:rsidRPr="006157D9">
              <w:rPr>
                <w:lang w:val="cs-CZ"/>
              </w:rPr>
              <w:t>Reach A</w:t>
            </w:r>
          </w:p>
        </w:tc>
        <w:tc>
          <w:tcPr>
            <w:tcW w:w="2691" w:type="dxa"/>
            <w:tcBorders>
              <w:right w:val="single" w:sz="4" w:space="0" w:color="auto"/>
            </w:tcBorders>
          </w:tcPr>
          <w:p w14:paraId="3B9FF262" w14:textId="45D8D302"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Rozpětí paží záp. A</w:t>
            </w:r>
          </w:p>
        </w:tc>
        <w:tc>
          <w:tcPr>
            <w:tcW w:w="1704" w:type="dxa"/>
            <w:tcBorders>
              <w:left w:val="single" w:sz="4" w:space="0" w:color="auto"/>
            </w:tcBorders>
          </w:tcPr>
          <w:p w14:paraId="02225AF1" w14:textId="01BCE0F5"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Reach B</w:t>
            </w:r>
          </w:p>
        </w:tc>
        <w:tc>
          <w:tcPr>
            <w:tcW w:w="2690" w:type="dxa"/>
          </w:tcPr>
          <w:p w14:paraId="7B079202" w14:textId="12E11F4B"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Rozpětí paží záp. B</w:t>
            </w:r>
          </w:p>
        </w:tc>
      </w:tr>
      <w:tr w:rsidR="00D77457" w:rsidRPr="006157D9" w14:paraId="15AD10C0"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6B26996" w14:textId="1ECDD427" w:rsidR="00D77457" w:rsidRPr="006157D9" w:rsidRDefault="00D77457" w:rsidP="00D77457">
            <w:pPr>
              <w:rPr>
                <w:lang w:val="cs-CZ"/>
              </w:rPr>
            </w:pPr>
            <w:r w:rsidRPr="006157D9">
              <w:rPr>
                <w:lang w:val="cs-CZ"/>
              </w:rPr>
              <w:t>KO win A</w:t>
            </w:r>
          </w:p>
        </w:tc>
        <w:tc>
          <w:tcPr>
            <w:tcW w:w="2691" w:type="dxa"/>
            <w:tcBorders>
              <w:right w:val="single" w:sz="4" w:space="0" w:color="auto"/>
            </w:tcBorders>
          </w:tcPr>
          <w:p w14:paraId="05894389" w14:textId="13D75E4C"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ýher KO/TKO záp. A</w:t>
            </w:r>
          </w:p>
        </w:tc>
        <w:tc>
          <w:tcPr>
            <w:tcW w:w="1704" w:type="dxa"/>
            <w:tcBorders>
              <w:left w:val="single" w:sz="4" w:space="0" w:color="auto"/>
            </w:tcBorders>
          </w:tcPr>
          <w:p w14:paraId="7DF0A067" w14:textId="404CA46D"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O win B</w:t>
            </w:r>
          </w:p>
        </w:tc>
        <w:tc>
          <w:tcPr>
            <w:tcW w:w="2690" w:type="dxa"/>
          </w:tcPr>
          <w:p w14:paraId="1346941E" w14:textId="11E576D8" w:rsidR="00D77457" w:rsidRPr="006157D9"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ýher KO/TKO záp. B</w:t>
            </w:r>
          </w:p>
        </w:tc>
      </w:tr>
      <w:tr w:rsidR="00561FF3" w:rsidRPr="006157D9" w14:paraId="55468B05"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B686507" w14:textId="5B0C3F5C" w:rsidR="00561FF3" w:rsidRPr="006157D9" w:rsidRDefault="00561FF3" w:rsidP="00561FF3">
            <w:pPr>
              <w:rPr>
                <w:lang w:val="cs-CZ"/>
              </w:rPr>
            </w:pPr>
            <w:r w:rsidRPr="006157D9">
              <w:rPr>
                <w:lang w:val="cs-CZ"/>
              </w:rPr>
              <w:t>KO loss A</w:t>
            </w:r>
          </w:p>
        </w:tc>
        <w:tc>
          <w:tcPr>
            <w:tcW w:w="2691" w:type="dxa"/>
            <w:tcBorders>
              <w:right w:val="single" w:sz="4" w:space="0" w:color="auto"/>
            </w:tcBorders>
          </w:tcPr>
          <w:p w14:paraId="5EF877C3" w14:textId="5BEC789D"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proher KO/TKO záp. A</w:t>
            </w:r>
          </w:p>
        </w:tc>
        <w:tc>
          <w:tcPr>
            <w:tcW w:w="1704" w:type="dxa"/>
            <w:tcBorders>
              <w:left w:val="single" w:sz="4" w:space="0" w:color="auto"/>
            </w:tcBorders>
          </w:tcPr>
          <w:p w14:paraId="7D1752D8" w14:textId="38B5BD0E"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O loss B</w:t>
            </w:r>
          </w:p>
        </w:tc>
        <w:tc>
          <w:tcPr>
            <w:tcW w:w="2690" w:type="dxa"/>
          </w:tcPr>
          <w:p w14:paraId="02D234F7" w14:textId="106A2B3A"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proher KO/TKO záp. B</w:t>
            </w:r>
          </w:p>
        </w:tc>
      </w:tr>
      <w:tr w:rsidR="00561FF3" w:rsidRPr="006157D9" w14:paraId="7AF64B8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E502DDE" w14:textId="46D8325C" w:rsidR="00561FF3" w:rsidRPr="006157D9" w:rsidRDefault="00561FF3" w:rsidP="00561FF3">
            <w:pPr>
              <w:rPr>
                <w:lang w:val="cs-CZ"/>
              </w:rPr>
            </w:pPr>
            <w:r w:rsidRPr="006157D9">
              <w:rPr>
                <w:lang w:val="cs-CZ"/>
              </w:rPr>
              <w:t>Sub win A</w:t>
            </w:r>
          </w:p>
        </w:tc>
        <w:tc>
          <w:tcPr>
            <w:tcW w:w="2691" w:type="dxa"/>
            <w:tcBorders>
              <w:right w:val="single" w:sz="4" w:space="0" w:color="auto"/>
            </w:tcBorders>
          </w:tcPr>
          <w:p w14:paraId="34FC491C" w14:textId="274656C8"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ýher submisí záp. A</w:t>
            </w:r>
          </w:p>
        </w:tc>
        <w:tc>
          <w:tcPr>
            <w:tcW w:w="1704" w:type="dxa"/>
            <w:tcBorders>
              <w:left w:val="single" w:sz="4" w:space="0" w:color="auto"/>
            </w:tcBorders>
          </w:tcPr>
          <w:p w14:paraId="4D8D7822" w14:textId="5E79BC9F"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Sub win B</w:t>
            </w:r>
          </w:p>
        </w:tc>
        <w:tc>
          <w:tcPr>
            <w:tcW w:w="2690" w:type="dxa"/>
          </w:tcPr>
          <w:p w14:paraId="47469CB3" w14:textId="540916E0"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ýher submisí záp. B</w:t>
            </w:r>
          </w:p>
        </w:tc>
      </w:tr>
      <w:tr w:rsidR="00561FF3" w:rsidRPr="006157D9" w14:paraId="0A78BD2F"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5BC6557" w14:textId="17592151" w:rsidR="00561FF3" w:rsidRPr="006157D9" w:rsidRDefault="00561FF3" w:rsidP="00561FF3">
            <w:pPr>
              <w:rPr>
                <w:lang w:val="cs-CZ"/>
              </w:rPr>
            </w:pPr>
            <w:r w:rsidRPr="006157D9">
              <w:rPr>
                <w:lang w:val="cs-CZ"/>
              </w:rPr>
              <w:t>Sub loss A</w:t>
            </w:r>
          </w:p>
        </w:tc>
        <w:tc>
          <w:tcPr>
            <w:tcW w:w="2691" w:type="dxa"/>
            <w:tcBorders>
              <w:right w:val="single" w:sz="4" w:space="0" w:color="auto"/>
            </w:tcBorders>
          </w:tcPr>
          <w:p w14:paraId="378898A4" w14:textId="3F5E6EAB"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proher submisí záp. A</w:t>
            </w:r>
          </w:p>
        </w:tc>
        <w:tc>
          <w:tcPr>
            <w:tcW w:w="1704" w:type="dxa"/>
            <w:tcBorders>
              <w:left w:val="single" w:sz="4" w:space="0" w:color="auto"/>
            </w:tcBorders>
          </w:tcPr>
          <w:p w14:paraId="0E54A3D9" w14:textId="36528C71"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Sub loss B</w:t>
            </w:r>
          </w:p>
        </w:tc>
        <w:tc>
          <w:tcPr>
            <w:tcW w:w="2690" w:type="dxa"/>
          </w:tcPr>
          <w:p w14:paraId="601E6E42" w14:textId="7BBF8229"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proher submisí záp. B</w:t>
            </w:r>
          </w:p>
        </w:tc>
      </w:tr>
      <w:tr w:rsidR="00561FF3" w:rsidRPr="006157D9" w14:paraId="562494CC"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4FE7A6E" w14:textId="011B8BCA" w:rsidR="00561FF3" w:rsidRPr="006157D9" w:rsidRDefault="00561FF3" w:rsidP="00561FF3">
            <w:pPr>
              <w:rPr>
                <w:lang w:val="cs-CZ"/>
              </w:rPr>
            </w:pPr>
            <w:r w:rsidRPr="006157D9">
              <w:rPr>
                <w:lang w:val="cs-CZ"/>
              </w:rPr>
              <w:t>Dec win A</w:t>
            </w:r>
          </w:p>
        </w:tc>
        <w:tc>
          <w:tcPr>
            <w:tcW w:w="2691" w:type="dxa"/>
            <w:tcBorders>
              <w:right w:val="single" w:sz="4" w:space="0" w:color="auto"/>
            </w:tcBorders>
          </w:tcPr>
          <w:p w14:paraId="41ABBD4E" w14:textId="36347C4B"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ýher na body záp. A</w:t>
            </w:r>
          </w:p>
        </w:tc>
        <w:tc>
          <w:tcPr>
            <w:tcW w:w="1704" w:type="dxa"/>
            <w:tcBorders>
              <w:left w:val="single" w:sz="4" w:space="0" w:color="auto"/>
            </w:tcBorders>
          </w:tcPr>
          <w:p w14:paraId="748A3006" w14:textId="6B4FE258"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Dec win B</w:t>
            </w:r>
          </w:p>
        </w:tc>
        <w:tc>
          <w:tcPr>
            <w:tcW w:w="2690" w:type="dxa"/>
          </w:tcPr>
          <w:p w14:paraId="74615C73" w14:textId="7CF16995"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ýher na body záp. B</w:t>
            </w:r>
          </w:p>
        </w:tc>
      </w:tr>
      <w:tr w:rsidR="00561FF3" w:rsidRPr="006157D9" w14:paraId="10A29B92"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46D3B09" w14:textId="30843CEE" w:rsidR="00561FF3" w:rsidRPr="006157D9" w:rsidRDefault="00561FF3" w:rsidP="00561FF3">
            <w:pPr>
              <w:rPr>
                <w:lang w:val="cs-CZ"/>
              </w:rPr>
            </w:pPr>
            <w:r w:rsidRPr="006157D9">
              <w:rPr>
                <w:lang w:val="cs-CZ"/>
              </w:rPr>
              <w:t>Dec loss A</w:t>
            </w:r>
          </w:p>
        </w:tc>
        <w:tc>
          <w:tcPr>
            <w:tcW w:w="2691" w:type="dxa"/>
            <w:tcBorders>
              <w:right w:val="single" w:sz="4" w:space="0" w:color="auto"/>
            </w:tcBorders>
          </w:tcPr>
          <w:p w14:paraId="7D7EBBCE" w14:textId="57CE023E"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proher na body záp. A</w:t>
            </w:r>
          </w:p>
        </w:tc>
        <w:tc>
          <w:tcPr>
            <w:tcW w:w="1704" w:type="dxa"/>
            <w:tcBorders>
              <w:left w:val="single" w:sz="4" w:space="0" w:color="auto"/>
            </w:tcBorders>
          </w:tcPr>
          <w:p w14:paraId="01F7D17D" w14:textId="2F355826"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Dec loss B</w:t>
            </w:r>
          </w:p>
        </w:tc>
        <w:tc>
          <w:tcPr>
            <w:tcW w:w="2690" w:type="dxa"/>
          </w:tcPr>
          <w:p w14:paraId="1B2C616F" w14:textId="546C81B9" w:rsidR="00561FF3" w:rsidRPr="006157D9"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proher na body záp. B</w:t>
            </w:r>
          </w:p>
        </w:tc>
      </w:tr>
      <w:tr w:rsidR="00375247" w:rsidRPr="006157D9" w14:paraId="05A1432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936FC04" w14:textId="26E8115E" w:rsidR="00375247" w:rsidRPr="006157D9" w:rsidRDefault="00375247" w:rsidP="00375247">
            <w:pPr>
              <w:rPr>
                <w:lang w:val="cs-CZ"/>
              </w:rPr>
            </w:pPr>
            <w:r w:rsidRPr="006157D9">
              <w:rPr>
                <w:lang w:val="cs-CZ"/>
              </w:rPr>
              <w:t>Draws A</w:t>
            </w:r>
          </w:p>
        </w:tc>
        <w:tc>
          <w:tcPr>
            <w:tcW w:w="2691" w:type="dxa"/>
            <w:tcBorders>
              <w:right w:val="single" w:sz="4" w:space="0" w:color="auto"/>
            </w:tcBorders>
          </w:tcPr>
          <w:p w14:paraId="5D6F0655" w14:textId="22B34E51"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remíz záp. A</w:t>
            </w:r>
          </w:p>
        </w:tc>
        <w:tc>
          <w:tcPr>
            <w:tcW w:w="1704" w:type="dxa"/>
            <w:tcBorders>
              <w:left w:val="single" w:sz="4" w:space="0" w:color="auto"/>
            </w:tcBorders>
          </w:tcPr>
          <w:p w14:paraId="0752E5C4" w14:textId="496744C1"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Draws B</w:t>
            </w:r>
          </w:p>
        </w:tc>
        <w:tc>
          <w:tcPr>
            <w:tcW w:w="2690" w:type="dxa"/>
          </w:tcPr>
          <w:p w14:paraId="12453F7C" w14:textId="77A6E4EC"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remíz záp. B</w:t>
            </w:r>
          </w:p>
        </w:tc>
      </w:tr>
      <w:tr w:rsidR="00375247" w:rsidRPr="006157D9" w14:paraId="206FFB9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698FC9E" w14:textId="1712ACEC" w:rsidR="00375247" w:rsidRPr="006157D9" w:rsidRDefault="00375247" w:rsidP="00375247">
            <w:pPr>
              <w:rPr>
                <w:lang w:val="cs-CZ"/>
              </w:rPr>
            </w:pPr>
            <w:r w:rsidRPr="006157D9">
              <w:rPr>
                <w:lang w:val="cs-CZ"/>
              </w:rPr>
              <w:t>Nationality A</w:t>
            </w:r>
          </w:p>
        </w:tc>
        <w:tc>
          <w:tcPr>
            <w:tcW w:w="2691" w:type="dxa"/>
            <w:tcBorders>
              <w:right w:val="single" w:sz="4" w:space="0" w:color="auto"/>
            </w:tcBorders>
          </w:tcPr>
          <w:p w14:paraId="061FF2A6" w14:textId="12649D63"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Národnost záp. A</w:t>
            </w:r>
          </w:p>
        </w:tc>
        <w:tc>
          <w:tcPr>
            <w:tcW w:w="1704" w:type="dxa"/>
            <w:tcBorders>
              <w:left w:val="single" w:sz="4" w:space="0" w:color="auto"/>
            </w:tcBorders>
          </w:tcPr>
          <w:p w14:paraId="12AC7518" w14:textId="49E4004B"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Nationality B</w:t>
            </w:r>
          </w:p>
        </w:tc>
        <w:tc>
          <w:tcPr>
            <w:tcW w:w="2690" w:type="dxa"/>
          </w:tcPr>
          <w:p w14:paraId="7D14C254" w14:textId="4064D75D"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Národnost záp. B</w:t>
            </w:r>
          </w:p>
        </w:tc>
      </w:tr>
      <w:tr w:rsidR="00375247" w:rsidRPr="006157D9" w14:paraId="0FE02B6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3139911" w14:textId="49872EDB" w:rsidR="00375247" w:rsidRPr="006157D9" w:rsidRDefault="00375247" w:rsidP="00375247">
            <w:pPr>
              <w:rPr>
                <w:lang w:val="cs-CZ"/>
              </w:rPr>
            </w:pPr>
            <w:r w:rsidRPr="006157D9">
              <w:rPr>
                <w:lang w:val="cs-CZ"/>
              </w:rPr>
              <w:t>Nick A</w:t>
            </w:r>
          </w:p>
        </w:tc>
        <w:tc>
          <w:tcPr>
            <w:tcW w:w="2691" w:type="dxa"/>
            <w:tcBorders>
              <w:right w:val="single" w:sz="4" w:space="0" w:color="auto"/>
            </w:tcBorders>
          </w:tcPr>
          <w:p w14:paraId="21E3C00C" w14:textId="6E582B1E"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řezdívka záp. A</w:t>
            </w:r>
          </w:p>
        </w:tc>
        <w:tc>
          <w:tcPr>
            <w:tcW w:w="1704" w:type="dxa"/>
            <w:tcBorders>
              <w:left w:val="single" w:sz="4" w:space="0" w:color="auto"/>
            </w:tcBorders>
          </w:tcPr>
          <w:p w14:paraId="394B5FE8" w14:textId="5D7B0175"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Nick B</w:t>
            </w:r>
          </w:p>
        </w:tc>
        <w:tc>
          <w:tcPr>
            <w:tcW w:w="2690" w:type="dxa"/>
          </w:tcPr>
          <w:p w14:paraId="1BAB2611" w14:textId="6B21D636"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řezdívka záp. B</w:t>
            </w:r>
          </w:p>
        </w:tc>
      </w:tr>
      <w:tr w:rsidR="00375247" w:rsidRPr="006157D9" w14:paraId="4B0E324F"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79026BCB" w14:textId="4C121BCE" w:rsidR="00375247" w:rsidRPr="006157D9" w:rsidRDefault="00375247" w:rsidP="00375247">
            <w:pPr>
              <w:rPr>
                <w:lang w:val="cs-CZ"/>
              </w:rPr>
            </w:pPr>
            <w:r w:rsidRPr="006157D9">
              <w:rPr>
                <w:lang w:val="cs-CZ"/>
              </w:rPr>
              <w:t>Odds cat A</w:t>
            </w:r>
          </w:p>
        </w:tc>
        <w:tc>
          <w:tcPr>
            <w:tcW w:w="2691" w:type="dxa"/>
            <w:tcBorders>
              <w:right w:val="single" w:sz="4" w:space="0" w:color="auto"/>
            </w:tcBorders>
          </w:tcPr>
          <w:p w14:paraId="6CEE4806" w14:textId="60A67120"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ur</w:t>
            </w:r>
            <w:r w:rsidR="002F3B88" w:rsidRPr="006157D9">
              <w:rPr>
                <w:lang w:val="cs-CZ"/>
              </w:rPr>
              <w:t>z</w:t>
            </w:r>
            <w:r w:rsidRPr="006157D9">
              <w:rPr>
                <w:lang w:val="cs-CZ"/>
              </w:rPr>
              <w:t>ová</w:t>
            </w:r>
            <w:r w:rsidR="00E232C5" w:rsidRPr="006157D9">
              <w:rPr>
                <w:lang w:val="cs-CZ"/>
              </w:rPr>
              <w:t xml:space="preserve"> </w:t>
            </w:r>
            <w:r w:rsidRPr="006157D9">
              <w:rPr>
                <w:lang w:val="cs-CZ"/>
              </w:rPr>
              <w:t>kategorie na vítězství záp. A</w:t>
            </w:r>
          </w:p>
        </w:tc>
        <w:tc>
          <w:tcPr>
            <w:tcW w:w="1704" w:type="dxa"/>
            <w:tcBorders>
              <w:left w:val="single" w:sz="4" w:space="0" w:color="auto"/>
            </w:tcBorders>
          </w:tcPr>
          <w:p w14:paraId="0C4E02FF" w14:textId="6DAF913D"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Odds cat B</w:t>
            </w:r>
          </w:p>
        </w:tc>
        <w:tc>
          <w:tcPr>
            <w:tcW w:w="2690" w:type="dxa"/>
          </w:tcPr>
          <w:p w14:paraId="27D5AB02" w14:textId="551F992A" w:rsidR="00375247" w:rsidRPr="006157D9"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Kur</w:t>
            </w:r>
            <w:r w:rsidR="002F3B88" w:rsidRPr="006157D9">
              <w:rPr>
                <w:lang w:val="cs-CZ"/>
              </w:rPr>
              <w:t>z</w:t>
            </w:r>
            <w:r w:rsidRPr="006157D9">
              <w:rPr>
                <w:lang w:val="cs-CZ"/>
              </w:rPr>
              <w:t>ová kategorie na vítězství záp. B</w:t>
            </w:r>
          </w:p>
        </w:tc>
      </w:tr>
      <w:tr w:rsidR="00E232C5" w:rsidRPr="006157D9" w14:paraId="5FCA902C"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2B7CFB9B" w14:textId="452E5D4E" w:rsidR="00E232C5" w:rsidRPr="006157D9" w:rsidRDefault="00E232C5" w:rsidP="00E232C5">
            <w:pPr>
              <w:rPr>
                <w:lang w:val="cs-CZ"/>
              </w:rPr>
            </w:pPr>
            <w:r w:rsidRPr="006157D9">
              <w:rPr>
                <w:lang w:val="cs-CZ"/>
              </w:rPr>
              <w:t>UFC win A</w:t>
            </w:r>
          </w:p>
        </w:tc>
        <w:tc>
          <w:tcPr>
            <w:tcW w:w="2691" w:type="dxa"/>
            <w:tcBorders>
              <w:right w:val="single" w:sz="4" w:space="0" w:color="auto"/>
            </w:tcBorders>
          </w:tcPr>
          <w:p w14:paraId="74CD3343" w14:textId="27F7CDB7"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ýher v UFC záp. A</w:t>
            </w:r>
          </w:p>
        </w:tc>
        <w:tc>
          <w:tcPr>
            <w:tcW w:w="1704" w:type="dxa"/>
            <w:tcBorders>
              <w:left w:val="single" w:sz="4" w:space="0" w:color="auto"/>
            </w:tcBorders>
          </w:tcPr>
          <w:p w14:paraId="7F3475E4" w14:textId="4679787E"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UFC win B</w:t>
            </w:r>
          </w:p>
        </w:tc>
        <w:tc>
          <w:tcPr>
            <w:tcW w:w="2690" w:type="dxa"/>
          </w:tcPr>
          <w:p w14:paraId="1A9BA30B" w14:textId="3790C859"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výher v UFC záp. B</w:t>
            </w:r>
          </w:p>
        </w:tc>
      </w:tr>
      <w:tr w:rsidR="00E232C5" w:rsidRPr="006157D9" w14:paraId="26674603"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05E7EF4B" w14:textId="7318823D" w:rsidR="00E232C5" w:rsidRPr="006157D9" w:rsidRDefault="00E232C5" w:rsidP="00E232C5">
            <w:pPr>
              <w:rPr>
                <w:lang w:val="cs-CZ"/>
              </w:rPr>
            </w:pPr>
            <w:r w:rsidRPr="006157D9">
              <w:rPr>
                <w:lang w:val="cs-CZ"/>
              </w:rPr>
              <w:t>UFC loss A</w:t>
            </w:r>
          </w:p>
        </w:tc>
        <w:tc>
          <w:tcPr>
            <w:tcW w:w="2691" w:type="dxa"/>
            <w:tcBorders>
              <w:right w:val="single" w:sz="4" w:space="0" w:color="auto"/>
            </w:tcBorders>
          </w:tcPr>
          <w:p w14:paraId="2DD3C3A6" w14:textId="1EF6CE9B"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proher v UFC záp. A</w:t>
            </w:r>
          </w:p>
        </w:tc>
        <w:tc>
          <w:tcPr>
            <w:tcW w:w="1704" w:type="dxa"/>
            <w:tcBorders>
              <w:left w:val="single" w:sz="4" w:space="0" w:color="auto"/>
            </w:tcBorders>
          </w:tcPr>
          <w:p w14:paraId="30058202" w14:textId="36927DA4"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UFC loss B</w:t>
            </w:r>
          </w:p>
        </w:tc>
        <w:tc>
          <w:tcPr>
            <w:tcW w:w="2690" w:type="dxa"/>
          </w:tcPr>
          <w:p w14:paraId="5E59643C" w14:textId="0A950ACD"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proher v UFC záp. B</w:t>
            </w:r>
          </w:p>
        </w:tc>
      </w:tr>
      <w:tr w:rsidR="00E232C5" w:rsidRPr="006157D9" w14:paraId="63E192AF"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7510DF9" w14:textId="43744A5A" w:rsidR="00E232C5" w:rsidRPr="006157D9" w:rsidRDefault="00E232C5" w:rsidP="00E232C5">
            <w:pPr>
              <w:rPr>
                <w:lang w:val="cs-CZ"/>
              </w:rPr>
            </w:pPr>
            <w:r w:rsidRPr="006157D9">
              <w:rPr>
                <w:lang w:val="cs-CZ"/>
              </w:rPr>
              <w:t>UFC draws A</w:t>
            </w:r>
          </w:p>
        </w:tc>
        <w:tc>
          <w:tcPr>
            <w:tcW w:w="2691" w:type="dxa"/>
            <w:tcBorders>
              <w:bottom w:val="single" w:sz="18" w:space="0" w:color="auto"/>
              <w:right w:val="single" w:sz="4" w:space="0" w:color="auto"/>
            </w:tcBorders>
          </w:tcPr>
          <w:p w14:paraId="0B91F189" w14:textId="1A64D7AD"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remíz v UFC záp. A</w:t>
            </w:r>
          </w:p>
        </w:tc>
        <w:tc>
          <w:tcPr>
            <w:tcW w:w="1704" w:type="dxa"/>
            <w:tcBorders>
              <w:left w:val="single" w:sz="4" w:space="0" w:color="auto"/>
            </w:tcBorders>
          </w:tcPr>
          <w:p w14:paraId="78EBD3B5" w14:textId="43FD88E9"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UFC draws B</w:t>
            </w:r>
          </w:p>
        </w:tc>
        <w:tc>
          <w:tcPr>
            <w:tcW w:w="2690" w:type="dxa"/>
          </w:tcPr>
          <w:p w14:paraId="0A25B6C6" w14:textId="1AFAD7DC" w:rsidR="00E232C5" w:rsidRPr="006157D9"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Počet remíz v UFC záp. B</w:t>
            </w:r>
          </w:p>
        </w:tc>
      </w:tr>
    </w:tbl>
    <w:p w14:paraId="376AE85F" w14:textId="29E69A25" w:rsidR="00BE73E0" w:rsidRPr="006157D9" w:rsidRDefault="0054664B" w:rsidP="00553501">
      <w:pPr>
        <w:pStyle w:val="Nadpis1"/>
      </w:pPr>
      <w:bookmarkStart w:id="50" w:name="_Toc164865972"/>
      <w:r w:rsidRPr="006157D9">
        <w:lastRenderedPageBreak/>
        <w:t>Analýza</w:t>
      </w:r>
      <w:r w:rsidR="000E3D83" w:rsidRPr="006157D9">
        <w:t xml:space="preserve"> klíčových proměnných</w:t>
      </w:r>
      <w:bookmarkEnd w:id="50"/>
    </w:p>
    <w:p w14:paraId="47695D2B" w14:textId="77777777" w:rsidR="003701D2" w:rsidRPr="006157D9" w:rsidRDefault="00065AF9" w:rsidP="00AB4673">
      <w:r w:rsidRPr="006157D9">
        <w:t>Tato část práce se</w:t>
      </w:r>
      <w:r w:rsidR="00AB4673" w:rsidRPr="006157D9">
        <w:t xml:space="preserve"> zaměř</w:t>
      </w:r>
      <w:r w:rsidRPr="006157D9">
        <w:t>uje</w:t>
      </w:r>
      <w:r w:rsidR="00AB4673" w:rsidRPr="006157D9">
        <w:t xml:space="preserve"> na studium faktorů ovlivňujících výsledky zápasů </w:t>
      </w:r>
      <w:r w:rsidR="00E25369" w:rsidRPr="006157D9">
        <w:t>v získaném datasetu</w:t>
      </w:r>
      <w:r w:rsidR="00AB4673" w:rsidRPr="006157D9">
        <w:t xml:space="preserve">. </w:t>
      </w:r>
      <w:r w:rsidR="006440B6" w:rsidRPr="006157D9">
        <w:t>Zkoumá vliv fyzických charakteristik, jako je výška, rozpětí a věk zápasníků, stejně jako další faktory, jako je nesplnění váhy nebo předešlé výsledky. Dále analyzuje správnost kurzů a vliv externích podmínek na způsob ukončení zápasu</w:t>
      </w:r>
      <w:r w:rsidR="002754AE" w:rsidRPr="006157D9">
        <w:t>.</w:t>
      </w:r>
      <w:r w:rsidR="00F64936" w:rsidRPr="006157D9">
        <w:t xml:space="preserve"> Tato analýza má za cíl poskytnout hlubší vhled do faktorů ovlivňujících výsledky zápasů UFC a přispět k lepšímu porozumění jejich dynamiky.</w:t>
      </w:r>
      <w:r w:rsidR="00EB324E" w:rsidRPr="006157D9">
        <w:t xml:space="preserve"> </w:t>
      </w:r>
    </w:p>
    <w:p w14:paraId="4C8CEBF8" w14:textId="5FC65100" w:rsidR="00E95C9E" w:rsidRPr="006157D9" w:rsidRDefault="00EB324E" w:rsidP="00AB4673">
      <w:r w:rsidRPr="006157D9">
        <w:t xml:space="preserve">Analýza byla provedena </w:t>
      </w:r>
      <w:r w:rsidR="003701D2" w:rsidRPr="006157D9">
        <w:t xml:space="preserve">pomocí </w:t>
      </w:r>
      <w:r w:rsidR="0092624B" w:rsidRPr="006157D9">
        <w:t xml:space="preserve">Python knihoven pandas, numpy, matplotlib a seaborn v </w:t>
      </w:r>
      <w:r w:rsidRPr="006157D9">
        <w:t>přílo</w:t>
      </w:r>
      <w:r w:rsidR="0092624B" w:rsidRPr="006157D9">
        <w:t>ze</w:t>
      </w:r>
      <w:r w:rsidRPr="006157D9">
        <w:t xml:space="preserve"> </w:t>
      </w:r>
      <w:r w:rsidR="00342214">
        <w:t>D</w:t>
      </w:r>
      <w:r w:rsidR="003701D2" w:rsidRPr="006157D9">
        <w:t xml:space="preserve"> </w:t>
      </w:r>
      <w:r w:rsidR="00B90D2F" w:rsidRPr="006157D9">
        <w:t>- „</w:t>
      </w:r>
      <w:r w:rsidRPr="006157D9">
        <w:t>ufc_analysis.ip</w:t>
      </w:r>
      <w:r w:rsidR="003701D2" w:rsidRPr="006157D9">
        <w:t>ynb</w:t>
      </w:r>
      <w:r w:rsidR="00B90D2F" w:rsidRPr="006157D9">
        <w:t>“</w:t>
      </w:r>
      <w:r w:rsidR="003701D2" w:rsidRPr="006157D9">
        <w:t>.</w:t>
      </w:r>
    </w:p>
    <w:p w14:paraId="21082037" w14:textId="77777777" w:rsidR="00CD4962" w:rsidRPr="006157D9" w:rsidRDefault="00CD4962" w:rsidP="00CD4962">
      <w:r w:rsidRPr="006157D9">
        <w:t>Předměty analýzy:</w:t>
      </w:r>
    </w:p>
    <w:p w14:paraId="4FC8938E" w14:textId="13F6D471" w:rsidR="00CD4962" w:rsidRPr="006157D9" w:rsidRDefault="00CD4962" w:rsidP="00CD4962">
      <w:pPr>
        <w:pStyle w:val="Odstavecseseznamem"/>
        <w:numPr>
          <w:ilvl w:val="0"/>
          <w:numId w:val="21"/>
        </w:numPr>
      </w:pPr>
      <w:r w:rsidRPr="006157D9">
        <w:t>Vliv fyzických charakteristik (výška, rozpětí</w:t>
      </w:r>
      <w:r w:rsidR="008822AB">
        <w:t xml:space="preserve"> paží</w:t>
      </w:r>
      <w:r w:rsidRPr="006157D9">
        <w:t>, věk) zápasníků A a B na výsledek zápasu.</w:t>
      </w:r>
    </w:p>
    <w:p w14:paraId="5CD1838E" w14:textId="77777777" w:rsidR="00CD4962" w:rsidRPr="006157D9" w:rsidRDefault="00CD4962" w:rsidP="00CD4962">
      <w:pPr>
        <w:pStyle w:val="Odstavecseseznamem"/>
        <w:numPr>
          <w:ilvl w:val="0"/>
          <w:numId w:val="21"/>
        </w:numPr>
      </w:pPr>
      <w:r w:rsidRPr="006157D9">
        <w:t>Vliv jiných charakteristik (nesplnění váhy, titul, národnost) zápasníků A a B na výsledek zápasu.</w:t>
      </w:r>
    </w:p>
    <w:p w14:paraId="6CB0B7AC" w14:textId="77777777" w:rsidR="00CD4962" w:rsidRPr="006157D9" w:rsidRDefault="00CD4962" w:rsidP="00CD4962">
      <w:pPr>
        <w:pStyle w:val="Odstavecseseznamem"/>
        <w:numPr>
          <w:ilvl w:val="0"/>
          <w:numId w:val="21"/>
        </w:numPr>
      </w:pPr>
      <w:r w:rsidRPr="006157D9">
        <w:t>Vliv předešlých výsledků zápasníka A a B na výsledek zápasu.</w:t>
      </w:r>
    </w:p>
    <w:p w14:paraId="52834090" w14:textId="77777777" w:rsidR="00CD4962" w:rsidRPr="006157D9" w:rsidRDefault="00CD4962" w:rsidP="00CD4962">
      <w:pPr>
        <w:pStyle w:val="Odstavecseseznamem"/>
        <w:numPr>
          <w:ilvl w:val="0"/>
          <w:numId w:val="21"/>
        </w:numPr>
      </w:pPr>
      <w:r w:rsidRPr="006157D9">
        <w:t>Správnost vypsaných kurzů.</w:t>
      </w:r>
    </w:p>
    <w:p w14:paraId="1050B08D" w14:textId="77777777" w:rsidR="00CD4962" w:rsidRPr="006157D9" w:rsidRDefault="00CD4962" w:rsidP="00CD4962">
      <w:pPr>
        <w:pStyle w:val="Odstavecseseznamem"/>
        <w:numPr>
          <w:ilvl w:val="0"/>
          <w:numId w:val="21"/>
        </w:numPr>
      </w:pPr>
      <w:r w:rsidRPr="006157D9">
        <w:t>Vliv externích podmínek zápasu (rozhodčí, váhová kategorie, počet kol, aréna) na způsob ukončení zápasu?</w:t>
      </w:r>
    </w:p>
    <w:p w14:paraId="0291DBB5" w14:textId="77777777" w:rsidR="00CD4962" w:rsidRPr="006157D9" w:rsidRDefault="00CD4962" w:rsidP="00CD4962">
      <w:pPr>
        <w:pStyle w:val="Odstavecseseznamem"/>
        <w:numPr>
          <w:ilvl w:val="0"/>
          <w:numId w:val="21"/>
        </w:numPr>
      </w:pPr>
      <w:r w:rsidRPr="006157D9">
        <w:t>Historické změny v rozložení způsobu ukončení zápasů.</w:t>
      </w:r>
    </w:p>
    <w:p w14:paraId="30A650FF" w14:textId="4E8F3236" w:rsidR="00CD4962" w:rsidRPr="006157D9" w:rsidRDefault="00CD4962" w:rsidP="00CD4962">
      <w:pPr>
        <w:pStyle w:val="Odstavecseseznamem"/>
        <w:numPr>
          <w:ilvl w:val="0"/>
          <w:numId w:val="21"/>
        </w:numPr>
      </w:pPr>
      <w:r w:rsidRPr="006157D9">
        <w:t xml:space="preserve">Vliv předešlých </w:t>
      </w:r>
      <w:r w:rsidR="00EC0243" w:rsidRPr="006157D9">
        <w:t>ukončení</w:t>
      </w:r>
      <w:r w:rsidRPr="006157D9">
        <w:t xml:space="preserve"> zápasníků na způsob ukončení zápasu</w:t>
      </w:r>
      <w:r w:rsidR="00BB57F1" w:rsidRPr="006157D9">
        <w:t>.</w:t>
      </w:r>
    </w:p>
    <w:p w14:paraId="777E20DA" w14:textId="77777777" w:rsidR="00CD4962" w:rsidRPr="006157D9" w:rsidRDefault="00CD4962" w:rsidP="00CD4962">
      <w:pPr>
        <w:pStyle w:val="Odstavecseseznamem"/>
        <w:numPr>
          <w:ilvl w:val="0"/>
          <w:numId w:val="21"/>
        </w:numPr>
      </w:pPr>
      <w:r w:rsidRPr="006157D9">
        <w:t>Rozdíly v ukončení tříkolových a pětikolových zápasů.</w:t>
      </w:r>
    </w:p>
    <w:p w14:paraId="436548B1" w14:textId="42FDEF4E" w:rsidR="00054709" w:rsidRPr="006157D9" w:rsidRDefault="00E75AA4" w:rsidP="00054709">
      <w:pPr>
        <w:pStyle w:val="Nadpis2"/>
      </w:pPr>
      <w:bookmarkStart w:id="51" w:name="_Toc164865973"/>
      <w:r w:rsidRPr="006157D9">
        <w:t xml:space="preserve">Vliv fyzických charakteristik na </w:t>
      </w:r>
      <w:r w:rsidR="00054709" w:rsidRPr="006157D9">
        <w:t>výsledek zápasu</w:t>
      </w:r>
      <w:bookmarkEnd w:id="51"/>
    </w:p>
    <w:p w14:paraId="46E243E6" w14:textId="780CBE9E" w:rsidR="00B90D2F" w:rsidRPr="006157D9" w:rsidRDefault="00065AF9" w:rsidP="00AB4673">
      <w:r w:rsidRPr="006157D9">
        <w:t>V první části naší analýzy se zaměříme na fyzické charakteristiky zápasníků</w:t>
      </w:r>
      <w:r w:rsidR="00BC1871" w:rsidRPr="006157D9">
        <w:t xml:space="preserve">. </w:t>
      </w:r>
      <w:r w:rsidRPr="006157D9">
        <w:t>Budeme zkoumat výšku, rozpětí a věk zápasníků a sledovat, jak tyto faktory mohou ovlivnit jejich výkonnost a šance na úspěch</w:t>
      </w:r>
      <w:r w:rsidR="003E1879" w:rsidRPr="006157D9">
        <w:t xml:space="preserve">. </w:t>
      </w:r>
      <w:r w:rsidR="00AC10F4" w:rsidRPr="006157D9">
        <w:t>Tuto analýzu omezíme pouze na zápasy, které skončili vítězstvím jednoho z bojovníků. Zápasy</w:t>
      </w:r>
      <w:r w:rsidR="00BD0249" w:rsidRPr="006157D9">
        <w:t>,</w:t>
      </w:r>
      <w:r w:rsidR="00AC10F4" w:rsidRPr="006157D9">
        <w:t xml:space="preserve"> které skončil</w:t>
      </w:r>
      <w:r w:rsidR="00BD0249" w:rsidRPr="006157D9">
        <w:t>y</w:t>
      </w:r>
      <w:r w:rsidR="00AC10F4" w:rsidRPr="006157D9">
        <w:t xml:space="preserve"> remízou nebo </w:t>
      </w:r>
      <w:r w:rsidR="00CE7A8B" w:rsidRPr="006157D9">
        <w:t>bez výsledku budeme nyní ignorovat.</w:t>
      </w:r>
    </w:p>
    <w:p w14:paraId="74E5D9BC" w14:textId="1C08C3BE" w:rsidR="0079600F" w:rsidRPr="006157D9" w:rsidRDefault="004D3F43" w:rsidP="00FE739C">
      <w:pPr>
        <w:pStyle w:val="Nadpis3"/>
      </w:pPr>
      <w:bookmarkStart w:id="52" w:name="_Toc164865974"/>
      <w:r w:rsidRPr="006157D9">
        <w:t>Rozdíl ve výšce</w:t>
      </w:r>
      <w:bookmarkEnd w:id="52"/>
    </w:p>
    <w:p w14:paraId="65C2BC15" w14:textId="104DB706" w:rsidR="003701D2" w:rsidRPr="006157D9" w:rsidRDefault="0069710F" w:rsidP="004F1BDC">
      <w:r w:rsidRPr="006157D9">
        <w:t>K</w:t>
      </w:r>
      <w:r w:rsidR="0056140C" w:rsidRPr="006157D9">
        <w:t> </w:t>
      </w:r>
      <w:r w:rsidRPr="006157D9">
        <w:t>prozkoumání</w:t>
      </w:r>
      <w:r w:rsidR="0056140C" w:rsidRPr="006157D9">
        <w:t>,</w:t>
      </w:r>
      <w:r w:rsidRPr="006157D9">
        <w:t xml:space="preserve"> zda má výška vliv na výsledek zápasu byl nejdříve vytvořen sloupec „Height Diff“, který </w:t>
      </w:r>
      <w:r w:rsidR="00C4730E" w:rsidRPr="006157D9">
        <w:t>obsahuje rozdíl výšky vítěze (</w:t>
      </w:r>
      <w:r w:rsidR="00D74359" w:rsidRPr="006157D9">
        <w:t>„Height A“</w:t>
      </w:r>
      <w:r w:rsidR="00C4730E" w:rsidRPr="006157D9">
        <w:t>) a poraženého (</w:t>
      </w:r>
      <w:r w:rsidR="00D74359" w:rsidRPr="006157D9">
        <w:t>„Height B“</w:t>
      </w:r>
      <w:r w:rsidR="00C4730E" w:rsidRPr="006157D9">
        <w:t xml:space="preserve">). </w:t>
      </w:r>
      <w:r w:rsidR="005109CA" w:rsidRPr="006157D9">
        <w:t>Na tomto</w:t>
      </w:r>
      <w:r w:rsidR="0056140C" w:rsidRPr="006157D9">
        <w:t xml:space="preserve"> rozdíl</w:t>
      </w:r>
      <w:r w:rsidR="005109CA" w:rsidRPr="006157D9">
        <w:t>u</w:t>
      </w:r>
      <w:r w:rsidR="0056140C" w:rsidRPr="006157D9">
        <w:t xml:space="preserve"> byl poté</w:t>
      </w:r>
      <w:r w:rsidR="005109CA" w:rsidRPr="006157D9">
        <w:t xml:space="preserve"> </w:t>
      </w:r>
      <w:r w:rsidR="00146598" w:rsidRPr="006157D9">
        <w:t xml:space="preserve">s použitím </w:t>
      </w:r>
      <w:r w:rsidR="002C4469" w:rsidRPr="006157D9">
        <w:t>i</w:t>
      </w:r>
      <w:r w:rsidR="008D273D" w:rsidRPr="006157D9">
        <w:t>n</w:t>
      </w:r>
      <w:r w:rsidR="002C4469" w:rsidRPr="006157D9">
        <w:t>tervalů</w:t>
      </w:r>
      <w:r w:rsidR="008D273D" w:rsidRPr="006157D9">
        <w:t xml:space="preserve"> po pěti centimetrech od </w:t>
      </w:r>
      <w:r w:rsidR="001C1A47" w:rsidRPr="006157D9">
        <w:t xml:space="preserve">-17,5 cm </w:t>
      </w:r>
      <w:r w:rsidR="00FB0046" w:rsidRPr="006157D9">
        <w:t>d</w:t>
      </w:r>
      <w:r w:rsidR="001C1A47" w:rsidRPr="006157D9">
        <w:t>o 17,5 cm</w:t>
      </w:r>
      <w:r w:rsidR="002B4B41" w:rsidRPr="006157D9">
        <w:t xml:space="preserve"> a parametru</w:t>
      </w:r>
      <w:r w:rsidR="009F24CA" w:rsidRPr="006157D9">
        <w:t>, který převádí hodnoty</w:t>
      </w:r>
      <w:r w:rsidR="00FB0046" w:rsidRPr="006157D9">
        <w:t xml:space="preserve"> </w:t>
      </w:r>
      <w:r w:rsidR="00017CF3" w:rsidRPr="006157D9">
        <w:t>do procent</w:t>
      </w:r>
      <w:r w:rsidR="00B36685" w:rsidRPr="006157D9">
        <w:t>,</w:t>
      </w:r>
      <w:r w:rsidR="00017CF3" w:rsidRPr="006157D9">
        <w:t xml:space="preserve"> </w:t>
      </w:r>
      <w:r w:rsidR="00B13F3F" w:rsidRPr="006157D9">
        <w:t>vytvořen histogram</w:t>
      </w:r>
      <w:r w:rsidR="0099543E" w:rsidRPr="006157D9">
        <w:t xml:space="preserve"> (</w:t>
      </w:r>
      <w:r w:rsidR="0099543E" w:rsidRPr="006157D9">
        <w:fldChar w:fldCharType="begin"/>
      </w:r>
      <w:r w:rsidR="0099543E" w:rsidRPr="006157D9">
        <w:instrText xml:space="preserve"> REF _Ref163940119 \h </w:instrText>
      </w:r>
      <w:r w:rsidR="0099543E" w:rsidRPr="006157D9">
        <w:fldChar w:fldCharType="separate"/>
      </w:r>
      <w:r w:rsidR="0099543E" w:rsidRPr="006157D9">
        <w:t>Obr. 3.1</w:t>
      </w:r>
      <w:r w:rsidR="0099543E" w:rsidRPr="006157D9">
        <w:fldChar w:fldCharType="end"/>
      </w:r>
      <w:r w:rsidR="0099543E" w:rsidRPr="006157D9">
        <w:t>)</w:t>
      </w:r>
      <w:r w:rsidR="00B13F3F" w:rsidRPr="006157D9">
        <w:t>.</w:t>
      </w:r>
      <w:r w:rsidR="00A3440B" w:rsidRPr="006157D9">
        <w:t xml:space="preserve"> </w:t>
      </w:r>
    </w:p>
    <w:p w14:paraId="4A689724" w14:textId="7427EC53" w:rsidR="00B90D2F" w:rsidRPr="006157D9" w:rsidRDefault="00B90D2F" w:rsidP="004F1BDC"/>
    <w:p w14:paraId="7B0FB689" w14:textId="3C36BA51" w:rsidR="004F1BDC" w:rsidRPr="006157D9" w:rsidRDefault="00A3440B" w:rsidP="004F1BDC">
      <w:r w:rsidRPr="006157D9">
        <w:lastRenderedPageBreak/>
        <w:t>Z</w:t>
      </w:r>
      <w:r w:rsidR="009E43F9" w:rsidRPr="006157D9">
        <w:t> </w:t>
      </w:r>
      <w:r w:rsidRPr="006157D9">
        <w:t>histogramu</w:t>
      </w:r>
      <w:r w:rsidR="009E43F9" w:rsidRPr="006157D9">
        <w:t xml:space="preserve"> (</w:t>
      </w:r>
      <w:r w:rsidR="003371B2" w:rsidRPr="006157D9">
        <w:fldChar w:fldCharType="begin"/>
      </w:r>
      <w:r w:rsidR="003371B2" w:rsidRPr="006157D9">
        <w:instrText xml:space="preserve"> REF _Ref163940119 \h </w:instrText>
      </w:r>
      <w:r w:rsidR="003371B2" w:rsidRPr="006157D9">
        <w:fldChar w:fldCharType="separate"/>
      </w:r>
      <w:r w:rsidR="003371B2" w:rsidRPr="006157D9">
        <w:t>Obr. 3.1</w:t>
      </w:r>
      <w:r w:rsidR="003371B2" w:rsidRPr="006157D9">
        <w:fldChar w:fldCharType="end"/>
      </w:r>
      <w:r w:rsidR="009E43F9" w:rsidRPr="006157D9">
        <w:t>), který se velmi blíží normálnímu rozdělení</w:t>
      </w:r>
      <w:r w:rsidRPr="006157D9">
        <w:t xml:space="preserve"> je patrné, že nejvyšší podíl </w:t>
      </w:r>
      <w:r w:rsidR="0015633D" w:rsidRPr="006157D9">
        <w:t>zá</w:t>
      </w:r>
      <w:r w:rsidR="007A14ED" w:rsidRPr="006157D9">
        <w:t xml:space="preserve">pasů spadá do </w:t>
      </w:r>
      <w:r w:rsidR="00583893" w:rsidRPr="006157D9">
        <w:t xml:space="preserve">střední </w:t>
      </w:r>
      <w:r w:rsidR="00EE663E" w:rsidRPr="006157D9">
        <w:t xml:space="preserve">kategorie -2,5 cm až 2,5 cm, tedy kategorie, která </w:t>
      </w:r>
      <w:r w:rsidR="00D66140" w:rsidRPr="006157D9">
        <w:t>obsahuje zápasníky s minimálním výškovým rozdílem</w:t>
      </w:r>
      <w:r w:rsidR="009E43F9" w:rsidRPr="006157D9">
        <w:t xml:space="preserve">. </w:t>
      </w:r>
      <w:r w:rsidR="00C16CDF" w:rsidRPr="006157D9">
        <w:t>Dále si můžeme všimnout jemného zešikmení zleva</w:t>
      </w:r>
      <w:r w:rsidR="00793E19" w:rsidRPr="006157D9">
        <w:t xml:space="preserve"> značící, že vyšší zápasní</w:t>
      </w:r>
      <w:r w:rsidR="00852724" w:rsidRPr="006157D9">
        <w:t>ci vítězí častěji</w:t>
      </w:r>
      <w:r w:rsidR="00350F08" w:rsidRPr="006157D9">
        <w:t>, a to konkrétně v</w:t>
      </w:r>
      <w:r w:rsidR="00852724" w:rsidRPr="006157D9">
        <w:t xml:space="preserve"> </w:t>
      </w:r>
      <w:r w:rsidR="00350F08" w:rsidRPr="006157D9">
        <w:t>51,8 % případů.</w:t>
      </w:r>
    </w:p>
    <w:p w14:paraId="420DCA37" w14:textId="77777777" w:rsidR="00DA194C" w:rsidRPr="006157D9" w:rsidRDefault="004F1BDC" w:rsidP="00230644">
      <w:pPr>
        <w:keepNext/>
        <w:jc w:val="center"/>
      </w:pPr>
      <w:r w:rsidRPr="006157D9">
        <w:rPr>
          <w:noProof/>
        </w:rPr>
        <w:drawing>
          <wp:inline distT="0" distB="0" distL="0" distR="0" wp14:anchorId="5443FB2D" wp14:editId="53E3376A">
            <wp:extent cx="4846733" cy="3733800"/>
            <wp:effectExtent l="0" t="0" r="0" b="0"/>
            <wp:docPr id="186334985" name="Obrázek 1" descr="Obsah obrázku diagram, text, Vykreslený graf, snímek obrazov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4985" name="Obrázek 1" descr="Obsah obrázku diagram, text, Vykreslený graf, snímek obrazovky&#10;&#10;Popis byl vytvořen automatick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58200" cy="3742634"/>
                    </a:xfrm>
                    <a:prstGeom prst="rect">
                      <a:avLst/>
                    </a:prstGeom>
                    <a:noFill/>
                    <a:ln>
                      <a:noFill/>
                    </a:ln>
                  </pic:spPr>
                </pic:pic>
              </a:graphicData>
            </a:graphic>
          </wp:inline>
        </w:drawing>
      </w:r>
    </w:p>
    <w:p w14:paraId="6FBFBA00" w14:textId="329439EF" w:rsidR="004F1BDC" w:rsidRPr="006157D9" w:rsidRDefault="00DA194C" w:rsidP="00DA194C">
      <w:pPr>
        <w:pStyle w:val="Titulek"/>
        <w:jc w:val="center"/>
      </w:pPr>
      <w:bookmarkStart w:id="53" w:name="_Ref163940119"/>
      <w:bookmarkStart w:id="54" w:name="_Toc164719581"/>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53"/>
      <w:r w:rsidRPr="006157D9">
        <w:t xml:space="preserve"> Histogram rozdílu ve výšce zápasníků</w:t>
      </w:r>
      <w:r w:rsidR="001C127F" w:rsidRPr="006157D9">
        <w:t xml:space="preserve"> (vlastní zpracování)</w:t>
      </w:r>
      <w:bookmarkEnd w:id="54"/>
    </w:p>
    <w:p w14:paraId="0FB49ED9" w14:textId="3A7E5F8E" w:rsidR="00230644" w:rsidRPr="006157D9" w:rsidRDefault="00B76E72" w:rsidP="003701D2">
      <w:pPr>
        <w:pStyle w:val="Nadpis3"/>
      </w:pPr>
      <w:bookmarkStart w:id="55" w:name="_Toc164865975"/>
      <w:r w:rsidRPr="006157D9">
        <w:t xml:space="preserve">Rozdíl </w:t>
      </w:r>
      <w:r w:rsidR="00840647" w:rsidRPr="006157D9">
        <w:t>v</w:t>
      </w:r>
      <w:r w:rsidR="000C7504">
        <w:t> </w:t>
      </w:r>
      <w:r w:rsidR="00840647" w:rsidRPr="006157D9">
        <w:t>rozpětí</w:t>
      </w:r>
      <w:r w:rsidR="000C7504">
        <w:t xml:space="preserve"> paží</w:t>
      </w:r>
      <w:bookmarkEnd w:id="55"/>
    </w:p>
    <w:p w14:paraId="2A964178" w14:textId="3AAE1DA0" w:rsidR="00DA194C" w:rsidRPr="006157D9" w:rsidRDefault="00E651B9" w:rsidP="00DA194C">
      <w:r w:rsidRPr="006157D9">
        <w:t xml:space="preserve">Vliv rozpětí na výsledek zápasu byl zkoumán stejným způsobem jako výška. Byl vytvořen sloupec „Reach Diff“, který obsahuje rozdíl rozpětí vítěze („Reach A“) a poraženého („Reach B“). Na tomto rozdílu byl poté vytvořen </w:t>
      </w:r>
      <w:r w:rsidR="001B11B0" w:rsidRPr="006157D9">
        <w:t>histogram</w:t>
      </w:r>
      <w:r w:rsidR="0099543E" w:rsidRPr="006157D9">
        <w:t xml:space="preserve"> (</w:t>
      </w:r>
      <w:r w:rsidR="0099543E" w:rsidRPr="006157D9">
        <w:fldChar w:fldCharType="begin"/>
      </w:r>
      <w:r w:rsidR="0099543E" w:rsidRPr="006157D9">
        <w:instrText xml:space="preserve"> REF _Ref164089408 \h </w:instrText>
      </w:r>
      <w:r w:rsidR="0099543E" w:rsidRPr="006157D9">
        <w:fldChar w:fldCharType="separate"/>
      </w:r>
      <w:r w:rsidR="0099543E" w:rsidRPr="006157D9">
        <w:t>Obr. 3.2</w:t>
      </w:r>
      <w:r w:rsidR="0099543E" w:rsidRPr="006157D9">
        <w:fldChar w:fldCharType="end"/>
      </w:r>
      <w:r w:rsidR="0099543E" w:rsidRPr="006157D9">
        <w:t>)</w:t>
      </w:r>
      <w:r w:rsidR="001B11B0" w:rsidRPr="006157D9">
        <w:t xml:space="preserve">, nyní </w:t>
      </w:r>
      <w:r w:rsidRPr="006157D9">
        <w:t>s použitím intervalů</w:t>
      </w:r>
      <w:r w:rsidR="004440CE" w:rsidRPr="006157D9">
        <w:t xml:space="preserve"> </w:t>
      </w:r>
      <w:r w:rsidRPr="006157D9">
        <w:t>po pěti centimetrech</w:t>
      </w:r>
      <w:r w:rsidR="004440CE" w:rsidRPr="006157D9">
        <w:t>,</w:t>
      </w:r>
      <w:r w:rsidRPr="006157D9">
        <w:t xml:space="preserve"> od -</w:t>
      </w:r>
      <w:r w:rsidR="001B11B0" w:rsidRPr="006157D9">
        <w:t>22,</w:t>
      </w:r>
      <w:r w:rsidRPr="006157D9">
        <w:t xml:space="preserve">5 cm do </w:t>
      </w:r>
      <w:r w:rsidR="001B11B0" w:rsidRPr="006157D9">
        <w:t>22</w:t>
      </w:r>
      <w:r w:rsidRPr="006157D9">
        <w:t>,5 cm a parametru, který převádí hodnoty do procent</w:t>
      </w:r>
      <w:r w:rsidR="001B11B0" w:rsidRPr="006157D9">
        <w:t>.</w:t>
      </w:r>
    </w:p>
    <w:p w14:paraId="56B37752" w14:textId="60832D8A" w:rsidR="003701D2" w:rsidRPr="006157D9" w:rsidRDefault="007B34C3" w:rsidP="00DA194C">
      <w:r w:rsidRPr="006157D9">
        <w:t>Histogram</w:t>
      </w:r>
      <w:r w:rsidR="003701D2" w:rsidRPr="006157D9">
        <w:t xml:space="preserve"> (</w:t>
      </w:r>
      <w:r w:rsidR="003701D2" w:rsidRPr="006157D9">
        <w:fldChar w:fldCharType="begin"/>
      </w:r>
      <w:r w:rsidR="003701D2" w:rsidRPr="006157D9">
        <w:instrText xml:space="preserve"> REF _Ref164098004 \h </w:instrText>
      </w:r>
      <w:r w:rsidR="003701D2" w:rsidRPr="006157D9">
        <w:fldChar w:fldCharType="separate"/>
      </w:r>
      <w:r w:rsidR="003701D2" w:rsidRPr="006157D9">
        <w:t>Obr. 3.2 Histogram rozdílu v rozpětí zápasníků (vlastní zpracování)</w:t>
      </w:r>
      <w:r w:rsidR="003701D2" w:rsidRPr="006157D9">
        <w:fldChar w:fldCharType="end"/>
      </w:r>
      <w:r w:rsidR="003701D2" w:rsidRPr="006157D9">
        <w:t>)</w:t>
      </w:r>
      <w:r w:rsidRPr="006157D9">
        <w:t xml:space="preserve"> vypadá </w:t>
      </w:r>
      <w:r w:rsidR="007D2565" w:rsidRPr="006157D9">
        <w:t xml:space="preserve">podobně, jako ten s rozdílem ve výšce, s tím rozdílem, že </w:t>
      </w:r>
      <w:r w:rsidR="00DC10B7" w:rsidRPr="006157D9">
        <w:t>zde je zešikmení zleva</w:t>
      </w:r>
      <w:r w:rsidR="00596D23" w:rsidRPr="006157D9">
        <w:t xml:space="preserve"> na první pohled</w:t>
      </w:r>
      <w:r w:rsidR="00DC10B7" w:rsidRPr="006157D9">
        <w:t xml:space="preserve"> vidět až </w:t>
      </w:r>
      <w:r w:rsidR="00596D23" w:rsidRPr="006157D9">
        <w:t>od rozdílu 7,5 centimetrů.</w:t>
      </w:r>
      <w:r w:rsidR="009403B3" w:rsidRPr="006157D9">
        <w:t xml:space="preserve"> </w:t>
      </w:r>
      <w:r w:rsidR="00187C21" w:rsidRPr="006157D9">
        <w:t xml:space="preserve">Bylo spočítáno, že zápasníci s větším rozpětím </w:t>
      </w:r>
      <w:r w:rsidR="00E52994" w:rsidRPr="006157D9">
        <w:t>vítězí v 52,7 % případů.</w:t>
      </w:r>
      <w:r w:rsidR="003701D2" w:rsidRPr="006157D9">
        <w:t xml:space="preserve"> </w:t>
      </w:r>
    </w:p>
    <w:p w14:paraId="15DE7F9E" w14:textId="77777777" w:rsidR="003701D2" w:rsidRPr="006157D9" w:rsidRDefault="003701D2" w:rsidP="003701D2">
      <w:pPr>
        <w:pStyle w:val="Titulek"/>
        <w:jc w:val="center"/>
      </w:pPr>
      <w:r w:rsidRPr="006157D9">
        <w:rPr>
          <w:noProof/>
        </w:rPr>
        <w:lastRenderedPageBreak/>
        <w:drawing>
          <wp:inline distT="0" distB="0" distL="0" distR="0" wp14:anchorId="5EBA2F71" wp14:editId="2405C0AB">
            <wp:extent cx="4981575" cy="3831301"/>
            <wp:effectExtent l="0" t="0" r="0" b="0"/>
            <wp:docPr id="394729333" name="Obrázek 2" descr="Obsah obrázku diagram, text, řada/pruh,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29333" name="Obrázek 2" descr="Obsah obrázku diagram, text, řada/pruh, Vykreslený graf&#10;&#10;Popis byl vytvořen automatick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3400" cy="3871160"/>
                    </a:xfrm>
                    <a:prstGeom prst="rect">
                      <a:avLst/>
                    </a:prstGeom>
                    <a:noFill/>
                  </pic:spPr>
                </pic:pic>
              </a:graphicData>
            </a:graphic>
          </wp:inline>
        </w:drawing>
      </w:r>
      <w:bookmarkStart w:id="56" w:name="_Ref164089408"/>
      <w:r w:rsidRPr="006157D9">
        <w:t xml:space="preserve"> </w:t>
      </w:r>
    </w:p>
    <w:p w14:paraId="2A578E44" w14:textId="7D13050A" w:rsidR="0099543E" w:rsidRPr="006157D9" w:rsidRDefault="003701D2" w:rsidP="003C4B22">
      <w:pPr>
        <w:pStyle w:val="Titulek"/>
        <w:jc w:val="center"/>
      </w:pPr>
      <w:bookmarkStart w:id="57" w:name="_Ref164098004"/>
      <w:bookmarkStart w:id="58" w:name="_Toc164719582"/>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2</w:t>
      </w:r>
      <w:r w:rsidR="00E6707D" w:rsidRPr="006157D9">
        <w:fldChar w:fldCharType="end"/>
      </w:r>
      <w:bookmarkEnd w:id="56"/>
      <w:r w:rsidRPr="006157D9">
        <w:t xml:space="preserve"> Histogram rozdílu v rozpětí zápasníků (vlastní zpracování)</w:t>
      </w:r>
      <w:bookmarkEnd w:id="57"/>
      <w:bookmarkEnd w:id="58"/>
    </w:p>
    <w:p w14:paraId="31014A92" w14:textId="6A77AD29" w:rsidR="00E52994" w:rsidRPr="006157D9" w:rsidRDefault="0029722D" w:rsidP="0029722D">
      <w:pPr>
        <w:pStyle w:val="Nadpis3"/>
      </w:pPr>
      <w:bookmarkStart w:id="59" w:name="_Toc164865976"/>
      <w:r w:rsidRPr="006157D9">
        <w:t>Rozdíl ve věku</w:t>
      </w:r>
      <w:bookmarkEnd w:id="59"/>
    </w:p>
    <w:p w14:paraId="50153BA2" w14:textId="77777777" w:rsidR="003C4B22" w:rsidRPr="006157D9" w:rsidRDefault="003C4B22" w:rsidP="003C4B22">
      <w:pPr>
        <w:pStyle w:val="Titulek"/>
        <w:jc w:val="center"/>
      </w:pPr>
      <w:r w:rsidRPr="006157D9">
        <w:rPr>
          <w:noProof/>
        </w:rPr>
        <w:drawing>
          <wp:inline distT="0" distB="0" distL="0" distR="0" wp14:anchorId="05C2A7E3" wp14:editId="0C2F2DDE">
            <wp:extent cx="4943475" cy="3799150"/>
            <wp:effectExtent l="0" t="0" r="0" b="0"/>
            <wp:docPr id="1515399230" name="Obrázek 3" descr="Obsah obrázku diagram, text, řada/pruh,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399230" name="Obrázek 3" descr="Obsah obrázku diagram, text, řada/pruh, Vykreslený graf&#10;&#10;Popis byl vytvořen automatick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2992" cy="3821834"/>
                    </a:xfrm>
                    <a:prstGeom prst="rect">
                      <a:avLst/>
                    </a:prstGeom>
                    <a:noFill/>
                    <a:ln>
                      <a:noFill/>
                    </a:ln>
                  </pic:spPr>
                </pic:pic>
              </a:graphicData>
            </a:graphic>
          </wp:inline>
        </w:drawing>
      </w:r>
      <w:bookmarkStart w:id="60" w:name="_Ref164091189"/>
      <w:r w:rsidRPr="006157D9">
        <w:t xml:space="preserve"> </w:t>
      </w:r>
    </w:p>
    <w:p w14:paraId="18EDA408" w14:textId="592E5A22" w:rsidR="003C4B22" w:rsidRPr="006157D9" w:rsidRDefault="003C4B22" w:rsidP="003C4B22">
      <w:pPr>
        <w:pStyle w:val="Titulek"/>
        <w:jc w:val="center"/>
      </w:pPr>
      <w:bookmarkStart w:id="61" w:name="_Toc164719583"/>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3</w:t>
      </w:r>
      <w:r w:rsidR="00E6707D" w:rsidRPr="006157D9">
        <w:fldChar w:fldCharType="end"/>
      </w:r>
      <w:bookmarkEnd w:id="60"/>
      <w:r w:rsidRPr="006157D9">
        <w:t xml:space="preserve"> Histogram rozdílu věku zápasníků (vlastní zpracování)</w:t>
      </w:r>
      <w:bookmarkEnd w:id="61"/>
    </w:p>
    <w:p w14:paraId="784DBB0C" w14:textId="6FBA89D1" w:rsidR="003C4B22" w:rsidRPr="006157D9" w:rsidRDefault="003C4B22" w:rsidP="003C4B22">
      <w:pPr>
        <w:jc w:val="center"/>
      </w:pPr>
    </w:p>
    <w:p w14:paraId="73588892" w14:textId="1853083F" w:rsidR="003C4B22" w:rsidRPr="006157D9" w:rsidRDefault="00F93D56" w:rsidP="0029722D">
      <w:r w:rsidRPr="006157D9">
        <w:t>Pro v</w:t>
      </w:r>
      <w:r w:rsidR="00CB2AF2" w:rsidRPr="006157D9">
        <w:t>liv rozdílu ve věku na výsledek zápasu</w:t>
      </w:r>
      <w:r w:rsidRPr="006157D9">
        <w:t xml:space="preserve"> byl</w:t>
      </w:r>
      <w:r w:rsidR="00042329" w:rsidRPr="006157D9">
        <w:t xml:space="preserve"> </w:t>
      </w:r>
      <w:r w:rsidRPr="006157D9">
        <w:t xml:space="preserve">vytvořen sloupec „Age Diff“, který obsahuje rozdíl ve věku vítěze („Age A“) a poraženého („Age B“). Na tomto </w:t>
      </w:r>
      <w:r w:rsidR="00042329" w:rsidRPr="006157D9">
        <w:t>sloupci byl opět vytvořen histogram</w:t>
      </w:r>
      <w:r w:rsidR="00887927" w:rsidRPr="006157D9">
        <w:t xml:space="preserve"> (</w:t>
      </w:r>
      <w:r w:rsidR="00887927" w:rsidRPr="006157D9">
        <w:fldChar w:fldCharType="begin"/>
      </w:r>
      <w:r w:rsidR="00887927" w:rsidRPr="006157D9">
        <w:instrText xml:space="preserve"> REF _Ref164091189 \h </w:instrText>
      </w:r>
      <w:r w:rsidR="00887927" w:rsidRPr="006157D9">
        <w:fldChar w:fldCharType="separate"/>
      </w:r>
      <w:r w:rsidR="00887927" w:rsidRPr="006157D9">
        <w:t>Obr. 3.3</w:t>
      </w:r>
      <w:r w:rsidR="00887927" w:rsidRPr="006157D9">
        <w:fldChar w:fldCharType="end"/>
      </w:r>
      <w:r w:rsidR="00887927" w:rsidRPr="006157D9">
        <w:t>)</w:t>
      </w:r>
      <w:r w:rsidR="00042329" w:rsidRPr="006157D9">
        <w:t xml:space="preserve"> </w:t>
      </w:r>
      <w:r w:rsidR="00A02B6D" w:rsidRPr="006157D9">
        <w:t>s intervaly po pěti letech od -17,5 do 17,5</w:t>
      </w:r>
      <w:r w:rsidR="00A37DB0" w:rsidRPr="006157D9">
        <w:t xml:space="preserve"> a obdobným parametrem</w:t>
      </w:r>
      <w:r w:rsidR="00A02B6D" w:rsidRPr="006157D9">
        <w:t>.</w:t>
      </w:r>
    </w:p>
    <w:p w14:paraId="06DBB8F3" w14:textId="6988B2DE" w:rsidR="007536A6" w:rsidRPr="006157D9" w:rsidRDefault="00A21FC5" w:rsidP="003C4B22">
      <w:r w:rsidRPr="006157D9">
        <w:t xml:space="preserve">Histogram je </w:t>
      </w:r>
      <w:r w:rsidR="005D2C7C" w:rsidRPr="006157D9">
        <w:t xml:space="preserve">oproti předchozím dvěma </w:t>
      </w:r>
      <w:r w:rsidR="009E5872" w:rsidRPr="006157D9">
        <w:t>výrazněji</w:t>
      </w:r>
      <w:r w:rsidR="005D2C7C" w:rsidRPr="006157D9">
        <w:t xml:space="preserve"> </w:t>
      </w:r>
      <w:r w:rsidRPr="006157D9">
        <w:t>zešikmený zprava</w:t>
      </w:r>
      <w:r w:rsidR="009E5872" w:rsidRPr="006157D9">
        <w:t>, což značí</w:t>
      </w:r>
      <w:r w:rsidR="00C6109A" w:rsidRPr="006157D9">
        <w:t xml:space="preserve"> výraznější vliv věku na výsledek zápasu. </w:t>
      </w:r>
      <w:r w:rsidR="00960D85" w:rsidRPr="006157D9">
        <w:t xml:space="preserve">Rozdíl vidíme </w:t>
      </w:r>
      <w:r w:rsidR="00F2260F" w:rsidRPr="006157D9">
        <w:t>již</w:t>
      </w:r>
      <w:r w:rsidR="00960D85" w:rsidRPr="006157D9">
        <w:t xml:space="preserve"> na prvním intervalu od středu</w:t>
      </w:r>
      <w:r w:rsidR="004B387F" w:rsidRPr="006157D9">
        <w:t xml:space="preserve">, kdy </w:t>
      </w:r>
      <w:r w:rsidR="002C41BE" w:rsidRPr="006157D9">
        <w:t xml:space="preserve">podíl </w:t>
      </w:r>
      <w:r w:rsidR="00F01E85" w:rsidRPr="006157D9">
        <w:t xml:space="preserve">vítězných </w:t>
      </w:r>
      <w:r w:rsidR="004B387F" w:rsidRPr="006157D9">
        <w:t>zápasní</w:t>
      </w:r>
      <w:r w:rsidR="002C41BE" w:rsidRPr="006157D9">
        <w:t>ků</w:t>
      </w:r>
      <w:r w:rsidR="00675AE7" w:rsidRPr="006157D9">
        <w:t xml:space="preserve"> mladší</w:t>
      </w:r>
      <w:r w:rsidR="002C41BE" w:rsidRPr="006157D9">
        <w:t>ch</w:t>
      </w:r>
      <w:r w:rsidR="00675AE7" w:rsidRPr="006157D9">
        <w:t xml:space="preserve"> o 3 až 7 let</w:t>
      </w:r>
      <w:r w:rsidR="00F01E85" w:rsidRPr="006157D9">
        <w:t xml:space="preserve"> je 27,4 %, oproti </w:t>
      </w:r>
      <w:r w:rsidR="00835201" w:rsidRPr="006157D9">
        <w:t xml:space="preserve">20,6 % zápasníků starších </w:t>
      </w:r>
      <w:r w:rsidR="00F2260F" w:rsidRPr="006157D9">
        <w:t>o 3 až 7 let.</w:t>
      </w:r>
      <w:r w:rsidR="00D10CF6" w:rsidRPr="006157D9">
        <w:t xml:space="preserve"> Pro rozdíl 7 až 12 let je to </w:t>
      </w:r>
      <w:r w:rsidR="00993393" w:rsidRPr="006157D9">
        <w:t xml:space="preserve">8,7 % resp. </w:t>
      </w:r>
      <w:r w:rsidR="00106BC4" w:rsidRPr="006157D9">
        <w:t>5,1 %.</w:t>
      </w:r>
      <w:r w:rsidR="0086028B" w:rsidRPr="006157D9">
        <w:t xml:space="preserve"> </w:t>
      </w:r>
      <w:r w:rsidR="00600F0F" w:rsidRPr="006157D9">
        <w:t>Celkový podíl vítězných mladších zápasníků</w:t>
      </w:r>
      <w:r w:rsidR="006E0507" w:rsidRPr="006157D9">
        <w:t xml:space="preserve"> </w:t>
      </w:r>
      <w:r w:rsidR="00106BC4" w:rsidRPr="006157D9">
        <w:t>proti</w:t>
      </w:r>
      <w:r w:rsidR="006E0507" w:rsidRPr="006157D9">
        <w:t xml:space="preserve"> </w:t>
      </w:r>
      <w:r w:rsidR="00F340BD" w:rsidRPr="006157D9">
        <w:t>vítězný</w:t>
      </w:r>
      <w:r w:rsidR="00106BC4" w:rsidRPr="006157D9">
        <w:t>m</w:t>
      </w:r>
      <w:r w:rsidR="00F340BD" w:rsidRPr="006157D9">
        <w:t xml:space="preserve"> starší</w:t>
      </w:r>
      <w:r w:rsidR="00106BC4" w:rsidRPr="006157D9">
        <w:t>m</w:t>
      </w:r>
      <w:r w:rsidR="00F340BD" w:rsidRPr="006157D9">
        <w:t xml:space="preserve"> zápasníků</w:t>
      </w:r>
      <w:r w:rsidR="00106BC4" w:rsidRPr="006157D9">
        <w:t>m</w:t>
      </w:r>
      <w:r w:rsidR="00600F0F" w:rsidRPr="006157D9">
        <w:t xml:space="preserve"> je </w:t>
      </w:r>
      <w:r w:rsidR="006E0507" w:rsidRPr="006157D9">
        <w:t>56,6 %.</w:t>
      </w:r>
      <w:r w:rsidR="0086028B" w:rsidRPr="006157D9">
        <w:t xml:space="preserve"> </w:t>
      </w:r>
    </w:p>
    <w:p w14:paraId="0476C524" w14:textId="1EA1D4E8" w:rsidR="0099543E" w:rsidRPr="006157D9" w:rsidRDefault="00887927" w:rsidP="00887927">
      <w:pPr>
        <w:pStyle w:val="Nadpis3"/>
      </w:pPr>
      <w:bookmarkStart w:id="62" w:name="_Toc164865977"/>
      <w:r w:rsidRPr="006157D9">
        <w:t>Srovnání</w:t>
      </w:r>
      <w:r w:rsidR="00562009" w:rsidRPr="006157D9">
        <w:t xml:space="preserve"> vlivu fyzických charakteristik</w:t>
      </w:r>
      <w:bookmarkEnd w:id="62"/>
    </w:p>
    <w:p w14:paraId="3D432982" w14:textId="61E6EEE6" w:rsidR="00562009" w:rsidRPr="006157D9" w:rsidRDefault="006D1C6F" w:rsidP="00562009">
      <w:r w:rsidRPr="006157D9">
        <w:t xml:space="preserve">V této podkapitole </w:t>
      </w:r>
      <w:r w:rsidR="000713DF" w:rsidRPr="006157D9">
        <w:t xml:space="preserve">bylo provedeno porovnání </w:t>
      </w:r>
      <w:r w:rsidR="00D71DE5" w:rsidRPr="006157D9">
        <w:t xml:space="preserve">vlivu </w:t>
      </w:r>
      <w:r w:rsidR="000713DF" w:rsidRPr="006157D9">
        <w:t>fyzických charakteristik</w:t>
      </w:r>
      <w:r w:rsidR="00D71DE5" w:rsidRPr="006157D9">
        <w:t xml:space="preserve"> na výhru zápasníků. </w:t>
      </w:r>
      <w:r w:rsidR="00C35D48" w:rsidRPr="006157D9">
        <w:t>Graf</w:t>
      </w:r>
      <w:r w:rsidR="00084B65" w:rsidRPr="006157D9">
        <w:t xml:space="preserve"> (</w:t>
      </w:r>
      <w:r w:rsidR="00084B65" w:rsidRPr="006157D9">
        <w:fldChar w:fldCharType="begin"/>
      </w:r>
      <w:r w:rsidR="00084B65" w:rsidRPr="006157D9">
        <w:instrText xml:space="preserve"> REF _Ref164091946 \h </w:instrText>
      </w:r>
      <w:r w:rsidR="00084B65" w:rsidRPr="006157D9">
        <w:fldChar w:fldCharType="separate"/>
      </w:r>
      <w:r w:rsidR="00084B65" w:rsidRPr="006157D9">
        <w:t>Obr. 3.4</w:t>
      </w:r>
      <w:r w:rsidR="00084B65" w:rsidRPr="006157D9">
        <w:fldChar w:fldCharType="end"/>
      </w:r>
      <w:r w:rsidR="00084B65" w:rsidRPr="006157D9">
        <w:t>)</w:t>
      </w:r>
      <w:r w:rsidR="00CF631E" w:rsidRPr="006157D9">
        <w:t xml:space="preserve"> </w:t>
      </w:r>
      <w:r w:rsidR="00155972">
        <w:t>porovnává vliv</w:t>
      </w:r>
      <w:r w:rsidR="00AB1DE0">
        <w:t xml:space="preserve"> výšky, rozpětí a věku</w:t>
      </w:r>
      <w:r w:rsidR="00417030" w:rsidRPr="006157D9">
        <w:t xml:space="preserve"> na </w:t>
      </w:r>
      <w:r w:rsidR="00AB1DE0">
        <w:t xml:space="preserve">podíl </w:t>
      </w:r>
      <w:r w:rsidR="00417030" w:rsidRPr="006157D9">
        <w:t>vítězství v zápase</w:t>
      </w:r>
      <w:r w:rsidR="0065364B" w:rsidRPr="006157D9">
        <w:t xml:space="preserve">. </w:t>
      </w:r>
      <w:r w:rsidR="00417030" w:rsidRPr="006157D9">
        <w:t xml:space="preserve">Je z něj </w:t>
      </w:r>
      <w:r w:rsidR="00D71DE5" w:rsidRPr="006157D9">
        <w:t xml:space="preserve">patrné, že </w:t>
      </w:r>
      <w:r w:rsidR="00084B65" w:rsidRPr="006157D9">
        <w:t xml:space="preserve">věk má největší vliv na </w:t>
      </w:r>
      <w:r w:rsidR="00F92570" w:rsidRPr="006157D9">
        <w:t>výhru či prohru zápasníka</w:t>
      </w:r>
      <w:r w:rsidR="00D67416" w:rsidRPr="006157D9">
        <w:t>. Zatímco u výšky a rozpětí je větší hodnota výhodou, u věku je to naopak.</w:t>
      </w:r>
    </w:p>
    <w:p w14:paraId="7A5C310A" w14:textId="77777777" w:rsidR="004D0C81" w:rsidRPr="006157D9" w:rsidRDefault="00417030" w:rsidP="007A49F0">
      <w:pPr>
        <w:keepNext/>
        <w:jc w:val="center"/>
      </w:pPr>
      <w:r w:rsidRPr="006157D9">
        <w:rPr>
          <w:noProof/>
        </w:rPr>
        <w:drawing>
          <wp:inline distT="0" distB="0" distL="0" distR="0" wp14:anchorId="67F862AA" wp14:editId="6854719B">
            <wp:extent cx="5063912" cy="3867150"/>
            <wp:effectExtent l="0" t="0" r="3810" b="0"/>
            <wp:docPr id="1564008312"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63912" cy="3867150"/>
                    </a:xfrm>
                    <a:prstGeom prst="rect">
                      <a:avLst/>
                    </a:prstGeom>
                    <a:noFill/>
                  </pic:spPr>
                </pic:pic>
              </a:graphicData>
            </a:graphic>
          </wp:inline>
        </w:drawing>
      </w:r>
    </w:p>
    <w:p w14:paraId="7678DFFE" w14:textId="35384F70" w:rsidR="003C4B22" w:rsidRPr="006157D9" w:rsidRDefault="004D0C81" w:rsidP="00AB1DE0">
      <w:pPr>
        <w:pStyle w:val="Titulek"/>
        <w:jc w:val="center"/>
      </w:pPr>
      <w:bookmarkStart w:id="63" w:name="_Toc164719584"/>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4</w:t>
      </w:r>
      <w:r w:rsidR="00E6707D" w:rsidRPr="006157D9">
        <w:fldChar w:fldCharType="end"/>
      </w:r>
      <w:r w:rsidRPr="006157D9">
        <w:t xml:space="preserve"> Podíl výšky, rozpětí a věku na vítězství v zápase (vlastní zpracování)</w:t>
      </w:r>
      <w:bookmarkEnd w:id="63"/>
    </w:p>
    <w:p w14:paraId="1B7272B0" w14:textId="7235011E" w:rsidR="00084B65" w:rsidRPr="006157D9" w:rsidRDefault="00D42A30" w:rsidP="00084B65">
      <w:r w:rsidRPr="006157D9">
        <w:t>Dále byla vytvořena tabulka</w:t>
      </w:r>
      <w:r w:rsidR="003135EF" w:rsidRPr="006157D9">
        <w:t xml:space="preserve"> (</w:t>
      </w:r>
      <w:r w:rsidR="005577F6" w:rsidRPr="006157D9">
        <w:fldChar w:fldCharType="begin"/>
      </w:r>
      <w:r w:rsidR="005577F6" w:rsidRPr="006157D9">
        <w:instrText xml:space="preserve"> REF _Ref164093485 \h </w:instrText>
      </w:r>
      <w:r w:rsidR="005577F6" w:rsidRPr="006157D9">
        <w:fldChar w:fldCharType="separate"/>
      </w:r>
      <w:r w:rsidR="005577F6" w:rsidRPr="006157D9">
        <w:t>Tab. 3.1 Zastoupení skupin podle výšky, rozpětí a věku (vlastní zpracování)</w:t>
      </w:r>
      <w:r w:rsidR="005577F6" w:rsidRPr="006157D9">
        <w:fldChar w:fldCharType="end"/>
      </w:r>
      <w:r w:rsidR="003135EF" w:rsidRPr="006157D9">
        <w:t>)</w:t>
      </w:r>
      <w:r w:rsidRPr="006157D9">
        <w:t xml:space="preserve">, která </w:t>
      </w:r>
      <w:r w:rsidR="009926F9" w:rsidRPr="006157D9">
        <w:t>seskupuje</w:t>
      </w:r>
      <w:r w:rsidR="00B8159F" w:rsidRPr="006157D9">
        <w:t xml:space="preserve"> výhry zápasníků</w:t>
      </w:r>
      <w:r w:rsidR="009926F9" w:rsidRPr="006157D9">
        <w:t xml:space="preserve"> na základě těchto </w:t>
      </w:r>
      <w:r w:rsidR="00782334" w:rsidRPr="006157D9">
        <w:t xml:space="preserve">tří </w:t>
      </w:r>
      <w:r w:rsidR="009926F9" w:rsidRPr="006157D9">
        <w:t>charakteristik</w:t>
      </w:r>
      <w:r w:rsidR="0093181D" w:rsidRPr="006157D9">
        <w:t xml:space="preserve"> do skupin a porovnává počet výskytů </w:t>
      </w:r>
      <w:r w:rsidR="00782334" w:rsidRPr="006157D9">
        <w:t>skupin v datasetu.</w:t>
      </w:r>
      <w:r w:rsidR="0093181D" w:rsidRPr="006157D9">
        <w:t xml:space="preserve"> </w:t>
      </w:r>
      <w:r w:rsidR="001B5109" w:rsidRPr="006157D9">
        <w:t xml:space="preserve">Pro každou z metrik byl vytvořen sloupec, který </w:t>
      </w:r>
      <w:r w:rsidR="002B777B" w:rsidRPr="006157D9">
        <w:t>porovnává,</w:t>
      </w:r>
      <w:r w:rsidR="001B5109" w:rsidRPr="006157D9">
        <w:t xml:space="preserve"> jestli je </w:t>
      </w:r>
      <w:r w:rsidR="003F4944" w:rsidRPr="006157D9">
        <w:t xml:space="preserve">u vítězného zápasníka </w:t>
      </w:r>
      <w:r w:rsidR="001B5109" w:rsidRPr="006157D9">
        <w:t>větší, menší nebo stejná</w:t>
      </w:r>
      <w:r w:rsidR="003F4944" w:rsidRPr="006157D9">
        <w:t>.</w:t>
      </w:r>
      <w:r w:rsidR="00E625BD" w:rsidRPr="006157D9">
        <w:t xml:space="preserve"> </w:t>
      </w:r>
      <w:r w:rsidR="002B777B" w:rsidRPr="006157D9">
        <w:t>Pro přehlednost t</w:t>
      </w:r>
      <w:r w:rsidR="00E625BD" w:rsidRPr="006157D9">
        <w:t xml:space="preserve">abulka obsahuje </w:t>
      </w:r>
      <w:r w:rsidR="002B777B" w:rsidRPr="006157D9">
        <w:t xml:space="preserve">pouze </w:t>
      </w:r>
      <w:r w:rsidR="00E625BD" w:rsidRPr="006157D9">
        <w:t>top</w:t>
      </w:r>
      <w:r w:rsidR="002B777B" w:rsidRPr="006157D9">
        <w:t xml:space="preserve"> 5 nejčetnějších skupin.</w:t>
      </w:r>
    </w:p>
    <w:p w14:paraId="302184AD" w14:textId="3D865146" w:rsidR="00CC4925" w:rsidRPr="006157D9" w:rsidRDefault="005577F6" w:rsidP="00084B65">
      <w:r w:rsidRPr="006157D9">
        <w:lastRenderedPageBreak/>
        <w:t>Nej</w:t>
      </w:r>
      <w:r w:rsidR="00E04170" w:rsidRPr="006157D9">
        <w:t>větší počet výher měla</w:t>
      </w:r>
      <w:r w:rsidRPr="006157D9">
        <w:t xml:space="preserve"> skupina </w:t>
      </w:r>
      <w:r w:rsidR="009D3D32" w:rsidRPr="006157D9">
        <w:t>složená z vyšších, delších a mladších zápasníků</w:t>
      </w:r>
      <w:r w:rsidR="000A6837" w:rsidRPr="006157D9">
        <w:t xml:space="preserve">, což odpovídá zjištěným </w:t>
      </w:r>
      <w:r w:rsidR="005B47C8" w:rsidRPr="006157D9">
        <w:t>skutečnostem. Druhá nejpočetnější skupina, byla</w:t>
      </w:r>
      <w:r w:rsidR="004022F2" w:rsidRPr="006157D9">
        <w:t xml:space="preserve"> skupina nižších, kratších a mladších zápasníků. </w:t>
      </w:r>
      <w:r w:rsidR="00D47638" w:rsidRPr="006157D9">
        <w:t xml:space="preserve">Můžeme vidět, že </w:t>
      </w:r>
      <w:r w:rsidR="00EE32C3" w:rsidRPr="006157D9">
        <w:t>i v dalších dvou skupinách</w:t>
      </w:r>
      <w:r w:rsidR="00CB6BC0" w:rsidRPr="006157D9">
        <w:t>, platí, že zápasník s větší výškou má i větší rozpětí a naopak.</w:t>
      </w:r>
      <w:r w:rsidR="008926A8" w:rsidRPr="006157D9">
        <w:t xml:space="preserve"> V těchto případech však mají zápasníci vyšší věk. Až v posledním řádku můžeme vidět neshodu výšky</w:t>
      </w:r>
      <w:r w:rsidR="00122D4E" w:rsidRPr="006157D9">
        <w:t xml:space="preserve"> s rozpětím </w:t>
      </w:r>
      <w:r w:rsidR="00C82244" w:rsidRPr="006157D9">
        <w:t>a výrazný pokles v četnosti této skupiny.</w:t>
      </w:r>
    </w:p>
    <w:p w14:paraId="7E637F13" w14:textId="5074E2DB" w:rsidR="003135EF" w:rsidRPr="006157D9" w:rsidRDefault="003135EF" w:rsidP="003135EF">
      <w:pPr>
        <w:pStyle w:val="Titulek"/>
        <w:keepNext/>
      </w:pPr>
      <w:bookmarkStart w:id="64" w:name="_Ref164093485"/>
      <w:bookmarkStart w:id="65" w:name="_Toc164719610"/>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1</w:t>
      </w:r>
      <w:r w:rsidR="005F59ED">
        <w:fldChar w:fldCharType="end"/>
      </w:r>
      <w:r w:rsidRPr="006157D9">
        <w:t xml:space="preserve"> Zastoupení skupin podle výšky, rozpětí a věku (vlastní zpracování)</w:t>
      </w:r>
      <w:bookmarkEnd w:id="64"/>
      <w:bookmarkEnd w:id="65"/>
    </w:p>
    <w:tbl>
      <w:tblPr>
        <w:tblStyle w:val="Styl1"/>
        <w:tblW w:w="0" w:type="auto"/>
        <w:tblLook w:val="04A0" w:firstRow="1" w:lastRow="0" w:firstColumn="1" w:lastColumn="0" w:noHBand="0" w:noVBand="1"/>
      </w:tblPr>
      <w:tblGrid>
        <w:gridCol w:w="2552"/>
        <w:gridCol w:w="2835"/>
        <w:gridCol w:w="2268"/>
        <w:gridCol w:w="1131"/>
      </w:tblGrid>
      <w:tr w:rsidR="002B777B" w:rsidRPr="006157D9" w14:paraId="38A5F360" w14:textId="77777777" w:rsidTr="00BC0D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89AC0BF" w14:textId="236CBB83" w:rsidR="002B777B" w:rsidRPr="006157D9" w:rsidRDefault="00BC0D95" w:rsidP="00CD6CBD">
            <w:pPr>
              <w:jc w:val="center"/>
              <w:rPr>
                <w:lang w:val="cs-CZ"/>
              </w:rPr>
            </w:pPr>
            <w:r w:rsidRPr="006157D9">
              <w:rPr>
                <w:lang w:val="cs-CZ"/>
              </w:rPr>
              <w:t>Po</w:t>
            </w:r>
            <w:r w:rsidR="002B777B" w:rsidRPr="006157D9">
              <w:rPr>
                <w:lang w:val="cs-CZ"/>
              </w:rPr>
              <w:t>rovnání výšky</w:t>
            </w:r>
          </w:p>
        </w:tc>
        <w:tc>
          <w:tcPr>
            <w:tcW w:w="2835" w:type="dxa"/>
          </w:tcPr>
          <w:p w14:paraId="33E11F3A" w14:textId="68282146" w:rsidR="002B777B" w:rsidRPr="006157D9"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w:t>
            </w:r>
            <w:r w:rsidR="002B777B" w:rsidRPr="006157D9">
              <w:rPr>
                <w:lang w:val="cs-CZ"/>
              </w:rPr>
              <w:t xml:space="preserve">rovnání </w:t>
            </w:r>
            <w:r w:rsidRPr="006157D9">
              <w:rPr>
                <w:lang w:val="cs-CZ"/>
              </w:rPr>
              <w:t>rozpětí</w:t>
            </w:r>
          </w:p>
        </w:tc>
        <w:tc>
          <w:tcPr>
            <w:tcW w:w="2268" w:type="dxa"/>
          </w:tcPr>
          <w:p w14:paraId="5E77C49E" w14:textId="0F498C0A" w:rsidR="002B777B" w:rsidRPr="006157D9"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rovnání věku</w:t>
            </w:r>
          </w:p>
        </w:tc>
        <w:tc>
          <w:tcPr>
            <w:tcW w:w="1131" w:type="dxa"/>
          </w:tcPr>
          <w:p w14:paraId="33BEC55B" w14:textId="70B4BB32" w:rsidR="002B777B" w:rsidRPr="006157D9"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čet</w:t>
            </w:r>
          </w:p>
        </w:tc>
      </w:tr>
      <w:tr w:rsidR="00214604" w:rsidRPr="006157D9" w14:paraId="7C37360D"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51767002" w14:textId="77DE1BDD" w:rsidR="00214604" w:rsidRPr="006157D9" w:rsidRDefault="00214604" w:rsidP="00CD6CBD">
            <w:pPr>
              <w:jc w:val="center"/>
              <w:rPr>
                <w:lang w:val="cs-CZ"/>
              </w:rPr>
            </w:pPr>
            <w:r w:rsidRPr="006157D9">
              <w:rPr>
                <w:lang w:val="cs-CZ"/>
              </w:rPr>
              <w:t>Větší</w:t>
            </w:r>
          </w:p>
        </w:tc>
        <w:tc>
          <w:tcPr>
            <w:tcW w:w="2835" w:type="dxa"/>
          </w:tcPr>
          <w:p w14:paraId="47B3D72A" w14:textId="4FA1B54C"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2268" w:type="dxa"/>
          </w:tcPr>
          <w:p w14:paraId="59524950" w14:textId="669C4154"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1131" w:type="dxa"/>
          </w:tcPr>
          <w:p w14:paraId="44D360D9" w14:textId="49DC5F61"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41</w:t>
            </w:r>
          </w:p>
        </w:tc>
      </w:tr>
      <w:tr w:rsidR="00214604" w:rsidRPr="006157D9" w14:paraId="1F11F618"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6D218D07" w14:textId="376F4A06" w:rsidR="00214604" w:rsidRPr="006157D9" w:rsidRDefault="00214604" w:rsidP="00CD6CBD">
            <w:pPr>
              <w:jc w:val="center"/>
              <w:rPr>
                <w:lang w:val="cs-CZ"/>
              </w:rPr>
            </w:pPr>
            <w:r w:rsidRPr="006157D9">
              <w:rPr>
                <w:lang w:val="cs-CZ"/>
              </w:rPr>
              <w:t>Menší</w:t>
            </w:r>
          </w:p>
        </w:tc>
        <w:tc>
          <w:tcPr>
            <w:tcW w:w="2835" w:type="dxa"/>
          </w:tcPr>
          <w:p w14:paraId="3B2C2C92" w14:textId="09B50B1D"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2268" w:type="dxa"/>
          </w:tcPr>
          <w:p w14:paraId="28B6AD97" w14:textId="3C9B3924"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1131" w:type="dxa"/>
          </w:tcPr>
          <w:p w14:paraId="032E3773" w14:textId="6B88ECB8"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38</w:t>
            </w:r>
          </w:p>
        </w:tc>
      </w:tr>
      <w:tr w:rsidR="00214604" w:rsidRPr="006157D9" w14:paraId="25C908A6"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0F1ABCDB" w14:textId="6C28B812" w:rsidR="00214604" w:rsidRPr="006157D9" w:rsidRDefault="00214604" w:rsidP="00CD6CBD">
            <w:pPr>
              <w:jc w:val="center"/>
              <w:rPr>
                <w:lang w:val="cs-CZ"/>
              </w:rPr>
            </w:pPr>
            <w:r w:rsidRPr="006157D9">
              <w:rPr>
                <w:lang w:val="cs-CZ"/>
              </w:rPr>
              <w:t>Menší</w:t>
            </w:r>
          </w:p>
        </w:tc>
        <w:tc>
          <w:tcPr>
            <w:tcW w:w="2835" w:type="dxa"/>
          </w:tcPr>
          <w:p w14:paraId="0FCBE8A4" w14:textId="01781D99"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2268" w:type="dxa"/>
          </w:tcPr>
          <w:p w14:paraId="1CA88F35" w14:textId="1C0EB363" w:rsidR="00214604" w:rsidRPr="006157D9" w:rsidRDefault="009D321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1131" w:type="dxa"/>
          </w:tcPr>
          <w:p w14:paraId="098A9D81" w14:textId="31676044"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33</w:t>
            </w:r>
          </w:p>
        </w:tc>
      </w:tr>
      <w:tr w:rsidR="00214604" w:rsidRPr="006157D9" w14:paraId="13089567"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2C5D9748" w14:textId="61BE9403" w:rsidR="00214604" w:rsidRPr="006157D9" w:rsidRDefault="00214604" w:rsidP="00CD6CBD">
            <w:pPr>
              <w:jc w:val="center"/>
              <w:rPr>
                <w:lang w:val="cs-CZ"/>
              </w:rPr>
            </w:pPr>
            <w:r w:rsidRPr="006157D9">
              <w:rPr>
                <w:lang w:val="cs-CZ"/>
              </w:rPr>
              <w:t>Větší</w:t>
            </w:r>
          </w:p>
        </w:tc>
        <w:tc>
          <w:tcPr>
            <w:tcW w:w="2835" w:type="dxa"/>
          </w:tcPr>
          <w:p w14:paraId="1D8169DE" w14:textId="781423B0"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2268" w:type="dxa"/>
          </w:tcPr>
          <w:p w14:paraId="08C732C8" w14:textId="5AABDF0B"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1131" w:type="dxa"/>
          </w:tcPr>
          <w:p w14:paraId="5CF3E0EC" w14:textId="7C9BA0F6"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809</w:t>
            </w:r>
          </w:p>
        </w:tc>
      </w:tr>
      <w:tr w:rsidR="00214604" w:rsidRPr="006157D9" w14:paraId="70F4A7CE"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4B5857D3" w14:textId="5F550561" w:rsidR="00214604" w:rsidRPr="006157D9" w:rsidRDefault="00214604" w:rsidP="00CD6CBD">
            <w:pPr>
              <w:jc w:val="center"/>
              <w:rPr>
                <w:lang w:val="cs-CZ"/>
              </w:rPr>
            </w:pPr>
            <w:r w:rsidRPr="006157D9">
              <w:rPr>
                <w:lang w:val="cs-CZ"/>
              </w:rPr>
              <w:t>Menší</w:t>
            </w:r>
          </w:p>
        </w:tc>
        <w:tc>
          <w:tcPr>
            <w:tcW w:w="2835" w:type="dxa"/>
          </w:tcPr>
          <w:p w14:paraId="172E1777" w14:textId="2E8354AC"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Větší</w:t>
            </w:r>
          </w:p>
        </w:tc>
        <w:tc>
          <w:tcPr>
            <w:tcW w:w="2268" w:type="dxa"/>
          </w:tcPr>
          <w:p w14:paraId="5E46F397" w14:textId="0E989412" w:rsidR="00214604" w:rsidRPr="006157D9"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Menší</w:t>
            </w:r>
          </w:p>
        </w:tc>
        <w:tc>
          <w:tcPr>
            <w:tcW w:w="1131" w:type="dxa"/>
          </w:tcPr>
          <w:p w14:paraId="62FBCD02" w14:textId="7ACBB72B" w:rsidR="00214604" w:rsidRPr="006157D9"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373</w:t>
            </w:r>
          </w:p>
        </w:tc>
      </w:tr>
    </w:tbl>
    <w:p w14:paraId="0E487FE3" w14:textId="77777777" w:rsidR="002B777B" w:rsidRPr="006157D9" w:rsidRDefault="002B777B" w:rsidP="00084B65"/>
    <w:p w14:paraId="0BE5B803" w14:textId="7F46729C" w:rsidR="00200DA9" w:rsidRPr="006157D9" w:rsidRDefault="00B94C7F" w:rsidP="00B94C7F">
      <w:pPr>
        <w:pStyle w:val="Nadpis2"/>
      </w:pPr>
      <w:bookmarkStart w:id="66" w:name="_Toc164865978"/>
      <w:r w:rsidRPr="006157D9">
        <w:t>Vliv jiných charakteristik na výsledek zápasu</w:t>
      </w:r>
      <w:bookmarkEnd w:id="66"/>
    </w:p>
    <w:p w14:paraId="67B0D816" w14:textId="6AE46200" w:rsidR="000356E1" w:rsidRPr="006157D9" w:rsidRDefault="00ED4C42" w:rsidP="00084B65">
      <w:r w:rsidRPr="006157D9">
        <w:t>V další části analýzy se budeme věnovat doplňujícím informacím o zápasnících</w:t>
      </w:r>
      <w:r w:rsidR="0052120D" w:rsidRPr="006157D9">
        <w:t>. Pokusíme se zjistit jak</w:t>
      </w:r>
      <w:r w:rsidR="00C71C35" w:rsidRPr="006157D9">
        <w:t>ý vliv má národnost, nesplnění stanovené váhy či titul</w:t>
      </w:r>
      <w:r w:rsidR="00245604" w:rsidRPr="006157D9">
        <w:t xml:space="preserve"> vliv na výsledek zápasu. </w:t>
      </w:r>
      <w:r w:rsidR="000356E1" w:rsidRPr="006157D9">
        <w:t>Stejně jako v předešlé části budeme</w:t>
      </w:r>
      <w:r w:rsidR="0052120D" w:rsidRPr="006157D9">
        <w:t xml:space="preserve"> remízy a zápasy bez výsledku ignorovat.</w:t>
      </w:r>
    </w:p>
    <w:p w14:paraId="5C5E0246" w14:textId="09C87B6D" w:rsidR="00B94C7F" w:rsidRPr="006157D9" w:rsidRDefault="0031143E" w:rsidP="00DC69D8">
      <w:pPr>
        <w:pStyle w:val="Nadpis3"/>
      </w:pPr>
      <w:bookmarkStart w:id="67" w:name="_Toc164865979"/>
      <w:r w:rsidRPr="006157D9">
        <w:t>Národnost</w:t>
      </w:r>
      <w:bookmarkEnd w:id="67"/>
    </w:p>
    <w:p w14:paraId="4B7E579F" w14:textId="77777777" w:rsidR="003556D5" w:rsidRPr="006157D9" w:rsidRDefault="000A124E" w:rsidP="0031143E">
      <w:r w:rsidRPr="006157D9">
        <w:t xml:space="preserve">Existují národy, které </w:t>
      </w:r>
      <w:r w:rsidR="0041454E" w:rsidRPr="006157D9">
        <w:t>jsou</w:t>
      </w:r>
      <w:r w:rsidRPr="006157D9">
        <w:t xml:space="preserve"> UFC </w:t>
      </w:r>
      <w:r w:rsidR="0041454E" w:rsidRPr="006157D9">
        <w:t xml:space="preserve">úspěšnější než jiné? </w:t>
      </w:r>
      <w:r w:rsidR="00DA4C2A" w:rsidRPr="006157D9">
        <w:t>Na tuto otázku se pokusíme odpovědět především prostřednictvím sloupců „Nationality A“ a „Nationality B“.</w:t>
      </w:r>
      <w:r w:rsidR="005D6387" w:rsidRPr="006157D9">
        <w:t xml:space="preserve"> </w:t>
      </w:r>
    </w:p>
    <w:p w14:paraId="5D9E5848" w14:textId="3C6253BF" w:rsidR="000013F7" w:rsidRDefault="00402DCF" w:rsidP="0031143E">
      <w:r w:rsidRPr="006157D9">
        <w:t>Nejdříve byl z těchto sloupců získán seznam všech unikátních národností</w:t>
      </w:r>
      <w:r w:rsidR="00A94649" w:rsidRPr="006157D9">
        <w:t xml:space="preserve"> a</w:t>
      </w:r>
      <w:r w:rsidRPr="006157D9">
        <w:t xml:space="preserve"> </w:t>
      </w:r>
      <w:r w:rsidR="00AB7DCC" w:rsidRPr="006157D9">
        <w:t>spočítán</w:t>
      </w:r>
      <w:r w:rsidRPr="006157D9">
        <w:t xml:space="preserve"> počet </w:t>
      </w:r>
      <w:r w:rsidR="00A94649" w:rsidRPr="006157D9">
        <w:t>výher</w:t>
      </w:r>
      <w:r w:rsidR="008C4F75" w:rsidRPr="006157D9">
        <w:t xml:space="preserve"> a</w:t>
      </w:r>
      <w:r w:rsidRPr="006157D9">
        <w:t xml:space="preserve"> proher </w:t>
      </w:r>
      <w:r w:rsidR="00A94649" w:rsidRPr="006157D9">
        <w:t>ke každé z nich.</w:t>
      </w:r>
      <w:r w:rsidR="007A656B" w:rsidRPr="006157D9">
        <w:t xml:space="preserve"> </w:t>
      </w:r>
      <w:r w:rsidR="00A67246" w:rsidRPr="006157D9">
        <w:t xml:space="preserve">Dále byl </w:t>
      </w:r>
      <w:r w:rsidR="00AB7DCC" w:rsidRPr="006157D9">
        <w:t>vy</w:t>
      </w:r>
      <w:r w:rsidR="00A67246" w:rsidRPr="006157D9">
        <w:t xml:space="preserve">počítán celkový počet zápasů a podíl vítězství. </w:t>
      </w:r>
      <w:r w:rsidR="007A656B" w:rsidRPr="006157D9">
        <w:t xml:space="preserve">Z těchto informací byla vytvořena tabulka </w:t>
      </w:r>
      <w:r w:rsidR="006D2E12" w:rsidRPr="006157D9">
        <w:t>(</w:t>
      </w:r>
      <w:r w:rsidR="00391DA8" w:rsidRPr="006157D9">
        <w:fldChar w:fldCharType="begin"/>
      </w:r>
      <w:r w:rsidR="00391DA8" w:rsidRPr="006157D9">
        <w:instrText xml:space="preserve"> REF _Ref164096315 \h </w:instrText>
      </w:r>
      <w:r w:rsidR="00391DA8" w:rsidRPr="006157D9">
        <w:fldChar w:fldCharType="separate"/>
      </w:r>
      <w:r w:rsidR="00391DA8" w:rsidRPr="006157D9">
        <w:t>Tab. 3.2 Výsledky zápasů podle národnosti (vlastní zpracování)</w:t>
      </w:r>
      <w:r w:rsidR="00391DA8" w:rsidRPr="006157D9">
        <w:fldChar w:fldCharType="end"/>
      </w:r>
      <w:r w:rsidR="006D2E12" w:rsidRPr="006157D9">
        <w:t>)</w:t>
      </w:r>
      <w:r w:rsidR="004B2132" w:rsidRPr="006157D9">
        <w:t xml:space="preserve"> o 13 řádcích</w:t>
      </w:r>
      <w:r w:rsidR="006D2E12" w:rsidRPr="006157D9">
        <w:t xml:space="preserve">, obsahující </w:t>
      </w:r>
      <w:r w:rsidR="008355B2" w:rsidRPr="006157D9">
        <w:t>pouze národnosti, jeji</w:t>
      </w:r>
      <w:r w:rsidR="0034501D" w:rsidRPr="006157D9">
        <w:t>chž počet zápasů je alespoň 100.</w:t>
      </w:r>
      <w:r w:rsidR="004B2132" w:rsidRPr="006157D9">
        <w:t xml:space="preserve"> </w:t>
      </w:r>
      <w:r w:rsidR="000922FB" w:rsidRPr="006157D9">
        <w:t xml:space="preserve">Musíme </w:t>
      </w:r>
      <w:r w:rsidR="0063568D" w:rsidRPr="006157D9">
        <w:t>podotknout</w:t>
      </w:r>
      <w:r w:rsidR="000922FB" w:rsidRPr="006157D9">
        <w:t xml:space="preserve">, že je velký rozdíl mezi počtem zápasů jednotlivých národů, přičemž </w:t>
      </w:r>
      <w:r w:rsidR="0063568D" w:rsidRPr="006157D9">
        <w:t xml:space="preserve">„United States“ </w:t>
      </w:r>
      <w:r w:rsidR="000922FB" w:rsidRPr="006157D9">
        <w:t xml:space="preserve">mají 7743 a </w:t>
      </w:r>
      <w:r w:rsidR="0063568D" w:rsidRPr="006157D9">
        <w:t>„Brazil“</w:t>
      </w:r>
      <w:r w:rsidR="000922FB" w:rsidRPr="006157D9">
        <w:t xml:space="preserve"> 2127. Ostatních 11 zemí se pohybuje mezi 582 a 127.</w:t>
      </w:r>
    </w:p>
    <w:p w14:paraId="2388FB1C" w14:textId="77777777" w:rsidR="00AB1DE0" w:rsidRPr="006157D9" w:rsidRDefault="00AB1DE0" w:rsidP="0031143E"/>
    <w:p w14:paraId="3E3CC99C" w14:textId="62880004" w:rsidR="00036369" w:rsidRPr="006157D9" w:rsidRDefault="00036369" w:rsidP="00036369">
      <w:pPr>
        <w:pStyle w:val="Titulek"/>
        <w:keepNext/>
      </w:pPr>
      <w:bookmarkStart w:id="68" w:name="_Ref164097570"/>
      <w:bookmarkStart w:id="69" w:name="_Ref164096315"/>
      <w:bookmarkStart w:id="70" w:name="_Toc164719611"/>
      <w:r w:rsidRPr="006157D9">
        <w:lastRenderedPageBreak/>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2</w:t>
      </w:r>
      <w:r w:rsidR="005F59ED">
        <w:fldChar w:fldCharType="end"/>
      </w:r>
      <w:bookmarkEnd w:id="68"/>
      <w:r w:rsidRPr="006157D9">
        <w:t xml:space="preserve"> Výsledky zápasů podle národnosti (vlastní zpracování)</w:t>
      </w:r>
      <w:bookmarkEnd w:id="69"/>
      <w:bookmarkEnd w:id="70"/>
    </w:p>
    <w:tbl>
      <w:tblPr>
        <w:tblStyle w:val="Styl1"/>
        <w:tblW w:w="0" w:type="auto"/>
        <w:tblLook w:val="04A0" w:firstRow="1" w:lastRow="0" w:firstColumn="1" w:lastColumn="0" w:noHBand="0" w:noVBand="1"/>
      </w:tblPr>
      <w:tblGrid>
        <w:gridCol w:w="1907"/>
        <w:gridCol w:w="1748"/>
        <w:gridCol w:w="1784"/>
        <w:gridCol w:w="1799"/>
        <w:gridCol w:w="1548"/>
      </w:tblGrid>
      <w:tr w:rsidR="00ED5918" w:rsidRPr="006157D9" w14:paraId="540A54C8" w14:textId="4DF22702" w:rsidTr="00935C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dxa"/>
            <w:vAlign w:val="top"/>
          </w:tcPr>
          <w:p w14:paraId="2639A5C4" w14:textId="6A2D08B2" w:rsidR="00ED5918" w:rsidRPr="006157D9" w:rsidRDefault="00C53508" w:rsidP="00ED5918">
            <w:pPr>
              <w:jc w:val="center"/>
              <w:rPr>
                <w:lang w:val="cs-CZ"/>
              </w:rPr>
            </w:pPr>
            <w:r w:rsidRPr="006157D9">
              <w:rPr>
                <w:lang w:val="cs-CZ"/>
              </w:rPr>
              <w:t>Národnost</w:t>
            </w:r>
          </w:p>
        </w:tc>
        <w:tc>
          <w:tcPr>
            <w:tcW w:w="1748" w:type="dxa"/>
            <w:vAlign w:val="top"/>
          </w:tcPr>
          <w:p w14:paraId="0C9923C0" w14:textId="596814E2" w:rsidR="00ED5918" w:rsidRPr="006157D9"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Výhry</w:t>
            </w:r>
          </w:p>
        </w:tc>
        <w:tc>
          <w:tcPr>
            <w:tcW w:w="1784" w:type="dxa"/>
            <w:vAlign w:val="top"/>
          </w:tcPr>
          <w:p w14:paraId="69FD4487" w14:textId="6D9D1E56" w:rsidR="00ED5918" w:rsidRPr="006157D9"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rohry</w:t>
            </w:r>
          </w:p>
        </w:tc>
        <w:tc>
          <w:tcPr>
            <w:tcW w:w="1799" w:type="dxa"/>
            <w:vAlign w:val="top"/>
          </w:tcPr>
          <w:p w14:paraId="343AEFB2" w14:textId="2987D413" w:rsidR="00ED5918" w:rsidRPr="006157D9"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Celkem</w:t>
            </w:r>
          </w:p>
        </w:tc>
        <w:tc>
          <w:tcPr>
            <w:tcW w:w="1548" w:type="dxa"/>
            <w:vAlign w:val="top"/>
          </w:tcPr>
          <w:p w14:paraId="5DCF45BA" w14:textId="7FF7009B" w:rsidR="00ED5918" w:rsidRPr="006157D9"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díl výher</w:t>
            </w:r>
          </w:p>
        </w:tc>
      </w:tr>
      <w:tr w:rsidR="00ED5918" w:rsidRPr="006157D9" w14:paraId="0A2F1654" w14:textId="205C9B79"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B6363AF" w14:textId="7A8A9855" w:rsidR="00ED5918" w:rsidRPr="006157D9" w:rsidRDefault="00ED5918" w:rsidP="00ED5918">
            <w:pPr>
              <w:jc w:val="center"/>
              <w:rPr>
                <w:lang w:val="cs-CZ"/>
              </w:rPr>
            </w:pPr>
            <w:r w:rsidRPr="006157D9">
              <w:rPr>
                <w:lang w:val="cs-CZ"/>
              </w:rPr>
              <w:t>United States</w:t>
            </w:r>
          </w:p>
        </w:tc>
        <w:tc>
          <w:tcPr>
            <w:tcW w:w="1748" w:type="dxa"/>
            <w:vAlign w:val="top"/>
          </w:tcPr>
          <w:p w14:paraId="1EF4010D" w14:textId="3333DE6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3770</w:t>
            </w:r>
          </w:p>
        </w:tc>
        <w:tc>
          <w:tcPr>
            <w:tcW w:w="1784" w:type="dxa"/>
            <w:vAlign w:val="top"/>
          </w:tcPr>
          <w:p w14:paraId="11D90659" w14:textId="40A5BB4A"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3973</w:t>
            </w:r>
          </w:p>
        </w:tc>
        <w:tc>
          <w:tcPr>
            <w:tcW w:w="1799" w:type="dxa"/>
            <w:vAlign w:val="top"/>
          </w:tcPr>
          <w:p w14:paraId="4DD547C4" w14:textId="208A4653"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7743</w:t>
            </w:r>
          </w:p>
        </w:tc>
        <w:tc>
          <w:tcPr>
            <w:tcW w:w="1548" w:type="dxa"/>
            <w:vAlign w:val="top"/>
          </w:tcPr>
          <w:p w14:paraId="1BC530A6" w14:textId="135D55B8"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48</w:t>
            </w:r>
            <w:r w:rsidR="00DD0BAC" w:rsidRPr="006157D9">
              <w:rPr>
                <w:lang w:val="cs-CZ"/>
              </w:rPr>
              <w:t>7</w:t>
            </w:r>
          </w:p>
        </w:tc>
      </w:tr>
      <w:tr w:rsidR="00ED5918" w:rsidRPr="006157D9" w14:paraId="5DCC8C5C" w14:textId="3A91BAD2"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4B784C1D" w14:textId="49AE69D4" w:rsidR="00ED5918" w:rsidRPr="006157D9" w:rsidRDefault="00ED5918" w:rsidP="00ED5918">
            <w:pPr>
              <w:jc w:val="center"/>
              <w:rPr>
                <w:lang w:val="cs-CZ"/>
              </w:rPr>
            </w:pPr>
            <w:r w:rsidRPr="006157D9">
              <w:rPr>
                <w:lang w:val="cs-CZ"/>
              </w:rPr>
              <w:t>Brazil</w:t>
            </w:r>
          </w:p>
        </w:tc>
        <w:tc>
          <w:tcPr>
            <w:tcW w:w="1748" w:type="dxa"/>
            <w:vAlign w:val="top"/>
          </w:tcPr>
          <w:p w14:paraId="610CC5D5" w14:textId="0D720410"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133</w:t>
            </w:r>
          </w:p>
        </w:tc>
        <w:tc>
          <w:tcPr>
            <w:tcW w:w="1784" w:type="dxa"/>
            <w:vAlign w:val="top"/>
          </w:tcPr>
          <w:p w14:paraId="420E594A" w14:textId="65A35777"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94</w:t>
            </w:r>
          </w:p>
        </w:tc>
        <w:tc>
          <w:tcPr>
            <w:tcW w:w="1799" w:type="dxa"/>
            <w:vAlign w:val="top"/>
          </w:tcPr>
          <w:p w14:paraId="3B844EB7" w14:textId="542A3DDC"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127</w:t>
            </w:r>
          </w:p>
        </w:tc>
        <w:tc>
          <w:tcPr>
            <w:tcW w:w="1548" w:type="dxa"/>
            <w:vAlign w:val="top"/>
          </w:tcPr>
          <w:p w14:paraId="03B8D778" w14:textId="7BED720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3</w:t>
            </w:r>
            <w:r w:rsidR="00DD0BAC" w:rsidRPr="006157D9">
              <w:rPr>
                <w:lang w:val="cs-CZ"/>
              </w:rPr>
              <w:t>3</w:t>
            </w:r>
          </w:p>
        </w:tc>
      </w:tr>
      <w:tr w:rsidR="00ED5918" w:rsidRPr="006157D9" w14:paraId="4B3B39FF" w14:textId="40D585FA"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0B318303" w14:textId="24D64A7B" w:rsidR="00ED5918" w:rsidRPr="006157D9" w:rsidRDefault="00ED5918" w:rsidP="00ED5918">
            <w:pPr>
              <w:jc w:val="center"/>
              <w:rPr>
                <w:lang w:val="cs-CZ"/>
              </w:rPr>
            </w:pPr>
            <w:r w:rsidRPr="006157D9">
              <w:rPr>
                <w:lang w:val="cs-CZ"/>
              </w:rPr>
              <w:t>Canada</w:t>
            </w:r>
          </w:p>
        </w:tc>
        <w:tc>
          <w:tcPr>
            <w:tcW w:w="1748" w:type="dxa"/>
            <w:vAlign w:val="top"/>
          </w:tcPr>
          <w:p w14:paraId="057BB88D" w14:textId="6DBD4EA1"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86</w:t>
            </w:r>
          </w:p>
        </w:tc>
        <w:tc>
          <w:tcPr>
            <w:tcW w:w="1784" w:type="dxa"/>
            <w:vAlign w:val="top"/>
          </w:tcPr>
          <w:p w14:paraId="76639E02" w14:textId="17600447"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96</w:t>
            </w:r>
          </w:p>
        </w:tc>
        <w:tc>
          <w:tcPr>
            <w:tcW w:w="1799" w:type="dxa"/>
            <w:vAlign w:val="top"/>
          </w:tcPr>
          <w:p w14:paraId="66B1BA0C" w14:textId="22BEC8A5"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582</w:t>
            </w:r>
          </w:p>
        </w:tc>
        <w:tc>
          <w:tcPr>
            <w:tcW w:w="1548" w:type="dxa"/>
            <w:vAlign w:val="top"/>
          </w:tcPr>
          <w:p w14:paraId="5A81A747" w14:textId="27FB9051"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491</w:t>
            </w:r>
          </w:p>
        </w:tc>
      </w:tr>
      <w:tr w:rsidR="00ED5918" w:rsidRPr="006157D9" w14:paraId="6FB4B5F9" w14:textId="02A7EB1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3A2CCB19" w14:textId="50C8FB8A" w:rsidR="00ED5918" w:rsidRPr="006157D9" w:rsidRDefault="00ED5918" w:rsidP="00ED5918">
            <w:pPr>
              <w:jc w:val="center"/>
              <w:rPr>
                <w:lang w:val="cs-CZ"/>
              </w:rPr>
            </w:pPr>
            <w:r w:rsidRPr="006157D9">
              <w:rPr>
                <w:lang w:val="cs-CZ"/>
              </w:rPr>
              <w:t>England</w:t>
            </w:r>
          </w:p>
        </w:tc>
        <w:tc>
          <w:tcPr>
            <w:tcW w:w="1748" w:type="dxa"/>
            <w:vAlign w:val="top"/>
          </w:tcPr>
          <w:p w14:paraId="6378414A" w14:textId="039D6A9C"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36</w:t>
            </w:r>
          </w:p>
        </w:tc>
        <w:tc>
          <w:tcPr>
            <w:tcW w:w="1784" w:type="dxa"/>
            <w:vAlign w:val="top"/>
          </w:tcPr>
          <w:p w14:paraId="176DB177" w14:textId="7436F60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24</w:t>
            </w:r>
          </w:p>
        </w:tc>
        <w:tc>
          <w:tcPr>
            <w:tcW w:w="1799" w:type="dxa"/>
            <w:vAlign w:val="top"/>
          </w:tcPr>
          <w:p w14:paraId="663DE630" w14:textId="6DB50A40"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460</w:t>
            </w:r>
          </w:p>
        </w:tc>
        <w:tc>
          <w:tcPr>
            <w:tcW w:w="1548" w:type="dxa"/>
            <w:vAlign w:val="top"/>
          </w:tcPr>
          <w:p w14:paraId="7EF36157" w14:textId="32964907"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13</w:t>
            </w:r>
          </w:p>
        </w:tc>
      </w:tr>
      <w:tr w:rsidR="00ED5918" w:rsidRPr="006157D9" w14:paraId="751CE166" w14:textId="2DFFB8C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02B5F8F0" w14:textId="30A53A95" w:rsidR="00ED5918" w:rsidRPr="006157D9" w:rsidRDefault="00ED5918" w:rsidP="00ED5918">
            <w:pPr>
              <w:jc w:val="center"/>
              <w:rPr>
                <w:lang w:val="cs-CZ"/>
              </w:rPr>
            </w:pPr>
            <w:r w:rsidRPr="006157D9">
              <w:rPr>
                <w:lang w:val="cs-CZ"/>
              </w:rPr>
              <w:t>Russia</w:t>
            </w:r>
          </w:p>
        </w:tc>
        <w:tc>
          <w:tcPr>
            <w:tcW w:w="1748" w:type="dxa"/>
            <w:vAlign w:val="top"/>
          </w:tcPr>
          <w:p w14:paraId="1A1BBCD2" w14:textId="21AFD03A"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40</w:t>
            </w:r>
          </w:p>
        </w:tc>
        <w:tc>
          <w:tcPr>
            <w:tcW w:w="1784" w:type="dxa"/>
            <w:vAlign w:val="top"/>
          </w:tcPr>
          <w:p w14:paraId="35278F85" w14:textId="112AF013"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7</w:t>
            </w:r>
          </w:p>
        </w:tc>
        <w:tc>
          <w:tcPr>
            <w:tcW w:w="1799" w:type="dxa"/>
            <w:vAlign w:val="top"/>
          </w:tcPr>
          <w:p w14:paraId="49B9B9E2" w14:textId="7C97E51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377</w:t>
            </w:r>
          </w:p>
        </w:tc>
        <w:tc>
          <w:tcPr>
            <w:tcW w:w="1548" w:type="dxa"/>
            <w:vAlign w:val="top"/>
          </w:tcPr>
          <w:p w14:paraId="466156FB" w14:textId="21AC263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63</w:t>
            </w:r>
            <w:r w:rsidR="00DD0BAC" w:rsidRPr="006157D9">
              <w:rPr>
                <w:lang w:val="cs-CZ"/>
              </w:rPr>
              <w:t>7</w:t>
            </w:r>
          </w:p>
        </w:tc>
      </w:tr>
      <w:tr w:rsidR="00ED5918" w:rsidRPr="006157D9" w14:paraId="24B4766B" w14:textId="5E29FAD9"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6FFFFF23" w14:textId="04D5A964" w:rsidR="00ED5918" w:rsidRPr="006157D9" w:rsidRDefault="00ED5918" w:rsidP="00ED5918">
            <w:pPr>
              <w:jc w:val="center"/>
              <w:rPr>
                <w:lang w:val="cs-CZ"/>
              </w:rPr>
            </w:pPr>
            <w:r w:rsidRPr="006157D9">
              <w:rPr>
                <w:lang w:val="cs-CZ"/>
              </w:rPr>
              <w:t>Australia</w:t>
            </w:r>
          </w:p>
        </w:tc>
        <w:tc>
          <w:tcPr>
            <w:tcW w:w="1748" w:type="dxa"/>
            <w:vAlign w:val="top"/>
          </w:tcPr>
          <w:p w14:paraId="4AEBCFEF" w14:textId="3005DCA8"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9</w:t>
            </w:r>
          </w:p>
        </w:tc>
        <w:tc>
          <w:tcPr>
            <w:tcW w:w="1784" w:type="dxa"/>
            <w:vAlign w:val="top"/>
          </w:tcPr>
          <w:p w14:paraId="5394E528" w14:textId="4780D6D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44</w:t>
            </w:r>
          </w:p>
        </w:tc>
        <w:tc>
          <w:tcPr>
            <w:tcW w:w="1799" w:type="dxa"/>
            <w:vAlign w:val="top"/>
          </w:tcPr>
          <w:p w14:paraId="12280780" w14:textId="2522E87C"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83</w:t>
            </w:r>
          </w:p>
        </w:tc>
        <w:tc>
          <w:tcPr>
            <w:tcW w:w="1548" w:type="dxa"/>
            <w:vAlign w:val="top"/>
          </w:tcPr>
          <w:p w14:paraId="0B893CD0" w14:textId="008F7B31"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491</w:t>
            </w:r>
          </w:p>
        </w:tc>
      </w:tr>
      <w:tr w:rsidR="00ED5918" w:rsidRPr="006157D9" w14:paraId="06AD5EAA" w14:textId="01F04FD0"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3A2FB433" w14:textId="39BBBE38" w:rsidR="00ED5918" w:rsidRPr="006157D9" w:rsidRDefault="00ED5918" w:rsidP="00ED5918">
            <w:pPr>
              <w:jc w:val="center"/>
              <w:rPr>
                <w:lang w:val="cs-CZ"/>
              </w:rPr>
            </w:pPr>
            <w:r w:rsidRPr="006157D9">
              <w:rPr>
                <w:lang w:val="cs-CZ"/>
              </w:rPr>
              <w:t>Japan</w:t>
            </w:r>
          </w:p>
        </w:tc>
        <w:tc>
          <w:tcPr>
            <w:tcW w:w="1748" w:type="dxa"/>
            <w:vAlign w:val="top"/>
          </w:tcPr>
          <w:p w14:paraId="5320CD63" w14:textId="4891290F"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5</w:t>
            </w:r>
          </w:p>
        </w:tc>
        <w:tc>
          <w:tcPr>
            <w:tcW w:w="1784" w:type="dxa"/>
            <w:vAlign w:val="top"/>
          </w:tcPr>
          <w:p w14:paraId="2C742608" w14:textId="6A9C2223"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53</w:t>
            </w:r>
          </w:p>
        </w:tc>
        <w:tc>
          <w:tcPr>
            <w:tcW w:w="1799" w:type="dxa"/>
            <w:vAlign w:val="top"/>
          </w:tcPr>
          <w:p w14:paraId="7EE3DD4A" w14:textId="7BD81682"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248</w:t>
            </w:r>
          </w:p>
        </w:tc>
        <w:tc>
          <w:tcPr>
            <w:tcW w:w="1548" w:type="dxa"/>
            <w:vAlign w:val="top"/>
          </w:tcPr>
          <w:p w14:paraId="7B3288E5" w14:textId="0DA3510A"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383</w:t>
            </w:r>
          </w:p>
        </w:tc>
      </w:tr>
      <w:tr w:rsidR="00ED5918" w:rsidRPr="006157D9" w14:paraId="4022D7F0" w14:textId="0797053B"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4E79F85" w14:textId="7D2FB486" w:rsidR="00ED5918" w:rsidRPr="006157D9" w:rsidRDefault="00ED5918" w:rsidP="00ED5918">
            <w:pPr>
              <w:jc w:val="center"/>
              <w:rPr>
                <w:lang w:val="cs-CZ"/>
              </w:rPr>
            </w:pPr>
            <w:r w:rsidRPr="006157D9">
              <w:rPr>
                <w:lang w:val="cs-CZ"/>
              </w:rPr>
              <w:t>Mexico</w:t>
            </w:r>
          </w:p>
        </w:tc>
        <w:tc>
          <w:tcPr>
            <w:tcW w:w="1748" w:type="dxa"/>
            <w:vAlign w:val="top"/>
          </w:tcPr>
          <w:p w14:paraId="64DF7B0B" w14:textId="2DF362E2"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05</w:t>
            </w:r>
          </w:p>
        </w:tc>
        <w:tc>
          <w:tcPr>
            <w:tcW w:w="1784" w:type="dxa"/>
            <w:vAlign w:val="top"/>
          </w:tcPr>
          <w:p w14:paraId="6C804B01" w14:textId="46F433B4"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2</w:t>
            </w:r>
          </w:p>
        </w:tc>
        <w:tc>
          <w:tcPr>
            <w:tcW w:w="1799" w:type="dxa"/>
            <w:vAlign w:val="top"/>
          </w:tcPr>
          <w:p w14:paraId="10CA68CA" w14:textId="6EAF9630"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97</w:t>
            </w:r>
          </w:p>
        </w:tc>
        <w:tc>
          <w:tcPr>
            <w:tcW w:w="1548" w:type="dxa"/>
            <w:vAlign w:val="top"/>
          </w:tcPr>
          <w:p w14:paraId="47B0522C" w14:textId="43306421"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3</w:t>
            </w:r>
            <w:r w:rsidR="00DD0BAC" w:rsidRPr="006157D9">
              <w:rPr>
                <w:lang w:val="cs-CZ"/>
              </w:rPr>
              <w:t>3</w:t>
            </w:r>
          </w:p>
        </w:tc>
      </w:tr>
      <w:tr w:rsidR="00ED5918" w:rsidRPr="006157D9" w14:paraId="4FBA8FEF" w14:textId="2BBCDE9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13C2E1C4" w14:textId="513129F6" w:rsidR="00ED5918" w:rsidRPr="006157D9" w:rsidRDefault="00ED5918" w:rsidP="00ED5918">
            <w:pPr>
              <w:jc w:val="center"/>
              <w:rPr>
                <w:lang w:val="cs-CZ"/>
              </w:rPr>
            </w:pPr>
            <w:r w:rsidRPr="006157D9">
              <w:rPr>
                <w:lang w:val="cs-CZ"/>
              </w:rPr>
              <w:t>Poland</w:t>
            </w:r>
          </w:p>
        </w:tc>
        <w:tc>
          <w:tcPr>
            <w:tcW w:w="1748" w:type="dxa"/>
            <w:vAlign w:val="top"/>
          </w:tcPr>
          <w:p w14:paraId="365BCBEF" w14:textId="7F744BB0"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5</w:t>
            </w:r>
          </w:p>
        </w:tc>
        <w:tc>
          <w:tcPr>
            <w:tcW w:w="1784" w:type="dxa"/>
            <w:vAlign w:val="top"/>
          </w:tcPr>
          <w:p w14:paraId="7AAB5E59" w14:textId="350B85DB"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91</w:t>
            </w:r>
          </w:p>
        </w:tc>
        <w:tc>
          <w:tcPr>
            <w:tcW w:w="1799" w:type="dxa"/>
            <w:vAlign w:val="top"/>
          </w:tcPr>
          <w:p w14:paraId="1B4F63F6" w14:textId="2299DA84"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86</w:t>
            </w:r>
          </w:p>
        </w:tc>
        <w:tc>
          <w:tcPr>
            <w:tcW w:w="1548" w:type="dxa"/>
            <w:vAlign w:val="top"/>
          </w:tcPr>
          <w:p w14:paraId="07B4EE4D" w14:textId="2E18DCD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1</w:t>
            </w:r>
            <w:r w:rsidR="00DD0BAC" w:rsidRPr="006157D9">
              <w:rPr>
                <w:lang w:val="cs-CZ"/>
              </w:rPr>
              <w:t>1</w:t>
            </w:r>
          </w:p>
        </w:tc>
      </w:tr>
      <w:tr w:rsidR="00ED5918" w:rsidRPr="006157D9" w14:paraId="60C291DE" w14:textId="5AEE9B77"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4330AD2C" w14:textId="53E88ABF" w:rsidR="00ED5918" w:rsidRPr="006157D9" w:rsidRDefault="00ED5918" w:rsidP="00ED5918">
            <w:pPr>
              <w:jc w:val="center"/>
              <w:rPr>
                <w:lang w:val="cs-CZ"/>
              </w:rPr>
            </w:pPr>
            <w:r w:rsidRPr="006157D9">
              <w:rPr>
                <w:lang w:val="cs-CZ"/>
              </w:rPr>
              <w:t>Sweden</w:t>
            </w:r>
          </w:p>
        </w:tc>
        <w:tc>
          <w:tcPr>
            <w:tcW w:w="1748" w:type="dxa"/>
            <w:vAlign w:val="top"/>
          </w:tcPr>
          <w:p w14:paraId="3D7059A9" w14:textId="2AAC028A"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71</w:t>
            </w:r>
          </w:p>
        </w:tc>
        <w:tc>
          <w:tcPr>
            <w:tcW w:w="1784" w:type="dxa"/>
            <w:vAlign w:val="top"/>
          </w:tcPr>
          <w:p w14:paraId="1A2C78B8" w14:textId="6BACEDB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74</w:t>
            </w:r>
          </w:p>
        </w:tc>
        <w:tc>
          <w:tcPr>
            <w:tcW w:w="1799" w:type="dxa"/>
            <w:vAlign w:val="top"/>
          </w:tcPr>
          <w:p w14:paraId="371FF9E5" w14:textId="24D6A68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45</w:t>
            </w:r>
          </w:p>
        </w:tc>
        <w:tc>
          <w:tcPr>
            <w:tcW w:w="1548" w:type="dxa"/>
            <w:vAlign w:val="top"/>
          </w:tcPr>
          <w:p w14:paraId="0ECF1A8C" w14:textId="42AB6468"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4</w:t>
            </w:r>
            <w:r w:rsidR="00DD0BAC" w:rsidRPr="006157D9">
              <w:rPr>
                <w:lang w:val="cs-CZ"/>
              </w:rPr>
              <w:t>90</w:t>
            </w:r>
          </w:p>
        </w:tc>
      </w:tr>
      <w:tr w:rsidR="00ED5918" w:rsidRPr="006157D9" w14:paraId="39009718" w14:textId="7CD34F00"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362DD06" w14:textId="52181985" w:rsidR="00ED5918" w:rsidRPr="006157D9" w:rsidRDefault="00ED5918" w:rsidP="00ED5918">
            <w:pPr>
              <w:jc w:val="center"/>
              <w:rPr>
                <w:lang w:val="cs-CZ"/>
              </w:rPr>
            </w:pPr>
            <w:r w:rsidRPr="006157D9">
              <w:rPr>
                <w:lang w:val="cs-CZ"/>
              </w:rPr>
              <w:t>France</w:t>
            </w:r>
          </w:p>
        </w:tc>
        <w:tc>
          <w:tcPr>
            <w:tcW w:w="1748" w:type="dxa"/>
            <w:vAlign w:val="top"/>
          </w:tcPr>
          <w:p w14:paraId="22C5EDD2" w14:textId="3C1A2189"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80</w:t>
            </w:r>
          </w:p>
        </w:tc>
        <w:tc>
          <w:tcPr>
            <w:tcW w:w="1784" w:type="dxa"/>
            <w:vAlign w:val="top"/>
          </w:tcPr>
          <w:p w14:paraId="1E416570" w14:textId="06712DF5"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55</w:t>
            </w:r>
          </w:p>
        </w:tc>
        <w:tc>
          <w:tcPr>
            <w:tcW w:w="1799" w:type="dxa"/>
            <w:vAlign w:val="top"/>
          </w:tcPr>
          <w:p w14:paraId="4DDD2C7D" w14:textId="7FBC302F"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5</w:t>
            </w:r>
          </w:p>
        </w:tc>
        <w:tc>
          <w:tcPr>
            <w:tcW w:w="1548" w:type="dxa"/>
            <w:vAlign w:val="top"/>
          </w:tcPr>
          <w:p w14:paraId="518AA99C" w14:textId="2AC2D7A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w:t>
            </w:r>
            <w:r w:rsidR="00DD0BAC" w:rsidRPr="006157D9">
              <w:rPr>
                <w:lang w:val="cs-CZ"/>
              </w:rPr>
              <w:t>93</w:t>
            </w:r>
          </w:p>
        </w:tc>
      </w:tr>
      <w:tr w:rsidR="00ED5918" w:rsidRPr="006157D9" w14:paraId="1635CFF6" w14:textId="35DDAB8E"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66B14BD5" w14:textId="071C5DAE" w:rsidR="00ED5918" w:rsidRPr="006157D9" w:rsidRDefault="00ED5918" w:rsidP="00ED5918">
            <w:pPr>
              <w:jc w:val="center"/>
              <w:rPr>
                <w:lang w:val="cs-CZ"/>
              </w:rPr>
            </w:pPr>
            <w:r w:rsidRPr="006157D9">
              <w:rPr>
                <w:lang w:val="cs-CZ"/>
              </w:rPr>
              <w:t>China</w:t>
            </w:r>
          </w:p>
        </w:tc>
        <w:tc>
          <w:tcPr>
            <w:tcW w:w="1748" w:type="dxa"/>
            <w:vAlign w:val="top"/>
          </w:tcPr>
          <w:p w14:paraId="3AB71B99" w14:textId="21F3EB98"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9</w:t>
            </w:r>
          </w:p>
        </w:tc>
        <w:tc>
          <w:tcPr>
            <w:tcW w:w="1784" w:type="dxa"/>
            <w:vAlign w:val="top"/>
          </w:tcPr>
          <w:p w14:paraId="1DAA81AB" w14:textId="51B29F1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3</w:t>
            </w:r>
          </w:p>
        </w:tc>
        <w:tc>
          <w:tcPr>
            <w:tcW w:w="1799" w:type="dxa"/>
            <w:vAlign w:val="top"/>
          </w:tcPr>
          <w:p w14:paraId="313D42BB" w14:textId="7E8E1DF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32</w:t>
            </w:r>
          </w:p>
        </w:tc>
        <w:tc>
          <w:tcPr>
            <w:tcW w:w="1548" w:type="dxa"/>
            <w:vAlign w:val="top"/>
          </w:tcPr>
          <w:p w14:paraId="140B2920" w14:textId="662CDD35"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2</w:t>
            </w:r>
            <w:r w:rsidR="00466A0A" w:rsidRPr="006157D9">
              <w:rPr>
                <w:lang w:val="cs-CZ"/>
              </w:rPr>
              <w:t>3</w:t>
            </w:r>
          </w:p>
        </w:tc>
      </w:tr>
      <w:tr w:rsidR="00ED5918" w:rsidRPr="006157D9" w14:paraId="37669C83" w14:textId="38DC36AB"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977C38B" w14:textId="206845FC" w:rsidR="00ED5918" w:rsidRPr="006157D9" w:rsidRDefault="00ED5918" w:rsidP="00ED5918">
            <w:pPr>
              <w:jc w:val="center"/>
              <w:rPr>
                <w:lang w:val="cs-CZ"/>
              </w:rPr>
            </w:pPr>
            <w:r w:rsidRPr="006157D9">
              <w:rPr>
                <w:lang w:val="cs-CZ"/>
              </w:rPr>
              <w:t>South Korea</w:t>
            </w:r>
          </w:p>
        </w:tc>
        <w:tc>
          <w:tcPr>
            <w:tcW w:w="1748" w:type="dxa"/>
            <w:vAlign w:val="top"/>
          </w:tcPr>
          <w:p w14:paraId="729587A8" w14:textId="6399ABC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5</w:t>
            </w:r>
          </w:p>
        </w:tc>
        <w:tc>
          <w:tcPr>
            <w:tcW w:w="1784" w:type="dxa"/>
            <w:vAlign w:val="top"/>
          </w:tcPr>
          <w:p w14:paraId="6D8221E7" w14:textId="35302326"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2</w:t>
            </w:r>
          </w:p>
        </w:tc>
        <w:tc>
          <w:tcPr>
            <w:tcW w:w="1799" w:type="dxa"/>
            <w:vAlign w:val="top"/>
          </w:tcPr>
          <w:p w14:paraId="345B8E15" w14:textId="17B9CD0F"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27</w:t>
            </w:r>
          </w:p>
        </w:tc>
        <w:tc>
          <w:tcPr>
            <w:tcW w:w="1548" w:type="dxa"/>
            <w:vAlign w:val="top"/>
          </w:tcPr>
          <w:p w14:paraId="732A1EED" w14:textId="447E7EBE" w:rsidR="00ED5918" w:rsidRPr="006157D9"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057057" w:rsidRPr="006157D9">
              <w:rPr>
                <w:lang w:val="cs-CZ"/>
              </w:rPr>
              <w:t>,</w:t>
            </w:r>
            <w:r w:rsidRPr="006157D9">
              <w:rPr>
                <w:lang w:val="cs-CZ"/>
              </w:rPr>
              <w:t>51</w:t>
            </w:r>
            <w:r w:rsidR="00466A0A" w:rsidRPr="006157D9">
              <w:rPr>
                <w:lang w:val="cs-CZ"/>
              </w:rPr>
              <w:t>2</w:t>
            </w:r>
          </w:p>
        </w:tc>
      </w:tr>
    </w:tbl>
    <w:p w14:paraId="3B801262" w14:textId="77777777" w:rsidR="0028680E" w:rsidRPr="006157D9" w:rsidRDefault="0028680E" w:rsidP="0031143E"/>
    <w:p w14:paraId="2C7C79A8" w14:textId="2C82B369" w:rsidR="002B5D4B" w:rsidRPr="006157D9" w:rsidRDefault="00A6648E" w:rsidP="002B5D4B">
      <w:r w:rsidRPr="006157D9">
        <w:t>Z této tabulky</w:t>
      </w:r>
      <w:r w:rsidR="007019DC" w:rsidRPr="006157D9">
        <w:t xml:space="preserve"> (</w:t>
      </w:r>
      <w:r w:rsidR="007019DC" w:rsidRPr="006157D9">
        <w:fldChar w:fldCharType="begin"/>
      </w:r>
      <w:r w:rsidR="007019DC" w:rsidRPr="006157D9">
        <w:instrText xml:space="preserve"> REF _Ref164097570 \h </w:instrText>
      </w:r>
      <w:r w:rsidR="007019DC" w:rsidRPr="006157D9">
        <w:fldChar w:fldCharType="separate"/>
      </w:r>
      <w:r w:rsidR="007019DC" w:rsidRPr="006157D9">
        <w:t>Tab. 3.2</w:t>
      </w:r>
      <w:r w:rsidR="007019DC" w:rsidRPr="006157D9">
        <w:fldChar w:fldCharType="end"/>
      </w:r>
      <w:r w:rsidR="007019DC" w:rsidRPr="006157D9">
        <w:t>)</w:t>
      </w:r>
      <w:r w:rsidRPr="006157D9">
        <w:t xml:space="preserve"> byl poté vytvořen graf (</w:t>
      </w:r>
      <w:r w:rsidR="007019DC" w:rsidRPr="006157D9">
        <w:fldChar w:fldCharType="begin"/>
      </w:r>
      <w:r w:rsidR="007019DC" w:rsidRPr="006157D9">
        <w:instrText xml:space="preserve"> REF _Ref164097540 \h </w:instrText>
      </w:r>
      <w:r w:rsidR="007019DC" w:rsidRPr="006157D9">
        <w:fldChar w:fldCharType="separate"/>
      </w:r>
      <w:r w:rsidR="007019DC" w:rsidRPr="006157D9">
        <w:t>Obr. 3.5</w:t>
      </w:r>
      <w:r w:rsidR="007019DC" w:rsidRPr="006157D9">
        <w:fldChar w:fldCharType="end"/>
      </w:r>
      <w:r w:rsidR="007019DC" w:rsidRPr="006157D9">
        <w:t>)</w:t>
      </w:r>
      <w:r w:rsidRPr="006157D9">
        <w:t xml:space="preserve">, který </w:t>
      </w:r>
      <w:r w:rsidR="00BB585C" w:rsidRPr="006157D9">
        <w:t>názorně ukazuje</w:t>
      </w:r>
      <w:r w:rsidR="0054100A" w:rsidRPr="006157D9">
        <w:t xml:space="preserve"> úspěšnost jednotlivých národností</w:t>
      </w:r>
      <w:r w:rsidRPr="006157D9">
        <w:t>.</w:t>
      </w:r>
      <w:r w:rsidR="0054100A" w:rsidRPr="006157D9">
        <w:t xml:space="preserve"> Z grafu je patrné, že většina zemí má úspěšnost kolem 50 %. Je zde však několik</w:t>
      </w:r>
      <w:r w:rsidR="007949BB" w:rsidRPr="006157D9">
        <w:t xml:space="preserve"> </w:t>
      </w:r>
      <w:r w:rsidR="0054100A" w:rsidRPr="006157D9">
        <w:t xml:space="preserve">zemí, </w:t>
      </w:r>
      <w:r w:rsidR="005631EF" w:rsidRPr="006157D9">
        <w:t xml:space="preserve">které se </w:t>
      </w:r>
      <w:r w:rsidR="00DD0BAC" w:rsidRPr="006157D9">
        <w:t>od ostatních liší</w:t>
      </w:r>
      <w:r w:rsidR="007949BB" w:rsidRPr="006157D9">
        <w:t xml:space="preserve">. Úspěšnost </w:t>
      </w:r>
      <w:r w:rsidR="0054100A" w:rsidRPr="006157D9">
        <w:t xml:space="preserve">Ruska </w:t>
      </w:r>
      <w:r w:rsidR="005631EF" w:rsidRPr="006157D9">
        <w:t xml:space="preserve">je </w:t>
      </w:r>
      <w:r w:rsidR="0054100A" w:rsidRPr="006157D9">
        <w:t>přibližně 6</w:t>
      </w:r>
      <w:r w:rsidR="00466A0A" w:rsidRPr="006157D9">
        <w:t>4</w:t>
      </w:r>
      <w:r w:rsidR="0054100A" w:rsidRPr="006157D9">
        <w:t xml:space="preserve"> %, Francie těsně pod 60 % a Japonska </w:t>
      </w:r>
      <w:r w:rsidR="001106EC" w:rsidRPr="006157D9">
        <w:t>asi</w:t>
      </w:r>
      <w:r w:rsidR="0054100A" w:rsidRPr="006157D9">
        <w:t xml:space="preserve"> 38 %. </w:t>
      </w:r>
      <w:r w:rsidR="00CF276B" w:rsidRPr="006157D9">
        <w:t>Vzhledem k vysokému počtu zápasníků z</w:t>
      </w:r>
      <w:r w:rsidR="005838E8" w:rsidRPr="006157D9">
        <w:t> </w:t>
      </w:r>
      <w:r w:rsidR="00CF276B" w:rsidRPr="006157D9">
        <w:t>Brazílie</w:t>
      </w:r>
      <w:r w:rsidR="005838E8" w:rsidRPr="006157D9">
        <w:t xml:space="preserve"> je také jejich </w:t>
      </w:r>
      <w:r w:rsidR="00182A8D" w:rsidRPr="006157D9">
        <w:t xml:space="preserve">poměrně vysoká </w:t>
      </w:r>
      <w:r w:rsidR="005838E8" w:rsidRPr="006157D9">
        <w:t xml:space="preserve">úspěšnost </w:t>
      </w:r>
      <w:r w:rsidR="000B00CB" w:rsidRPr="006157D9">
        <w:t>zajímavá</w:t>
      </w:r>
      <w:r w:rsidR="005838E8" w:rsidRPr="006157D9">
        <w:t xml:space="preserve">. </w:t>
      </w:r>
      <w:r w:rsidR="00411CEF" w:rsidRPr="006157D9">
        <w:t>Z</w:t>
      </w:r>
      <w:r w:rsidR="00182A8D" w:rsidRPr="006157D9">
        <w:t xml:space="preserve">ápasníci z USA </w:t>
      </w:r>
      <w:r w:rsidR="00411CEF" w:rsidRPr="006157D9">
        <w:t>mají naproti tomu druhou nejhorší úspěšnost.</w:t>
      </w:r>
    </w:p>
    <w:p w14:paraId="4ADA0EE6" w14:textId="5A2A25D7" w:rsidR="002B5D4B" w:rsidRPr="006157D9" w:rsidRDefault="00BB6F14" w:rsidP="002B5D4B">
      <w:pPr>
        <w:jc w:val="center"/>
      </w:pPr>
      <w:r w:rsidRPr="006157D9">
        <w:rPr>
          <w:noProof/>
        </w:rPr>
        <w:lastRenderedPageBreak/>
        <w:drawing>
          <wp:inline distT="0" distB="0" distL="0" distR="0" wp14:anchorId="666FD8FD" wp14:editId="111D9920">
            <wp:extent cx="4955505" cy="4371975"/>
            <wp:effectExtent l="0" t="0" r="0" b="0"/>
            <wp:docPr id="340790451"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5153" cy="4398131"/>
                    </a:xfrm>
                    <a:prstGeom prst="rect">
                      <a:avLst/>
                    </a:prstGeom>
                    <a:noFill/>
                    <a:ln>
                      <a:noFill/>
                    </a:ln>
                  </pic:spPr>
                </pic:pic>
              </a:graphicData>
            </a:graphic>
          </wp:inline>
        </w:drawing>
      </w:r>
    </w:p>
    <w:p w14:paraId="6E0158CB" w14:textId="408EDEE9" w:rsidR="00BB6F14" w:rsidRPr="006157D9" w:rsidRDefault="002B5D4B" w:rsidP="002B5D4B">
      <w:pPr>
        <w:pStyle w:val="Titulek"/>
        <w:jc w:val="center"/>
      </w:pPr>
      <w:bookmarkStart w:id="71" w:name="_Ref164097540"/>
      <w:bookmarkStart w:id="72" w:name="_Ref164097543"/>
      <w:bookmarkStart w:id="73" w:name="_Toc164719585"/>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5</w:t>
      </w:r>
      <w:r w:rsidR="00E6707D" w:rsidRPr="006157D9">
        <w:fldChar w:fldCharType="end"/>
      </w:r>
      <w:bookmarkEnd w:id="71"/>
      <w:r w:rsidRPr="006157D9">
        <w:t xml:space="preserve"> Podíl výher podle národnosti (vlastní zpracování)</w:t>
      </w:r>
      <w:bookmarkEnd w:id="72"/>
      <w:bookmarkEnd w:id="73"/>
    </w:p>
    <w:p w14:paraId="1F315EF4" w14:textId="1F8B6B0A" w:rsidR="0054100A" w:rsidRPr="006157D9" w:rsidRDefault="00D01FB4" w:rsidP="00D01FB4">
      <w:pPr>
        <w:pStyle w:val="Nadpis3"/>
      </w:pPr>
      <w:bookmarkStart w:id="74" w:name="_Toc164865980"/>
      <w:r w:rsidRPr="006157D9">
        <w:t>Titulové zápasy</w:t>
      </w:r>
      <w:bookmarkEnd w:id="74"/>
    </w:p>
    <w:p w14:paraId="3A192CD8" w14:textId="77777777" w:rsidR="004407C7" w:rsidRPr="006157D9" w:rsidRDefault="004407C7" w:rsidP="004407C7">
      <w:pPr>
        <w:pStyle w:val="Titulek"/>
        <w:jc w:val="center"/>
      </w:pPr>
      <w:r w:rsidRPr="006157D9">
        <w:rPr>
          <w:noProof/>
        </w:rPr>
        <w:drawing>
          <wp:inline distT="0" distB="0" distL="0" distR="0" wp14:anchorId="5C7C3230" wp14:editId="12CDF094">
            <wp:extent cx="3618135" cy="3267710"/>
            <wp:effectExtent l="0" t="0" r="1905" b="8890"/>
            <wp:docPr id="670344674" name="Obrázek 11" descr="Obsah obrázku text, snímek obrazovky, Písmo,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44674" name="Obrázek 11" descr="Obsah obrázku text, snímek obrazovky, Písmo, diagram&#10;&#10;Popis byl vytvořen automatick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27849" cy="3276484"/>
                    </a:xfrm>
                    <a:prstGeom prst="rect">
                      <a:avLst/>
                    </a:prstGeom>
                    <a:noFill/>
                    <a:ln>
                      <a:noFill/>
                    </a:ln>
                  </pic:spPr>
                </pic:pic>
              </a:graphicData>
            </a:graphic>
          </wp:inline>
        </w:drawing>
      </w:r>
      <w:bookmarkStart w:id="75" w:name="_Ref164099807"/>
      <w:r w:rsidRPr="006157D9">
        <w:t xml:space="preserve"> </w:t>
      </w:r>
    </w:p>
    <w:p w14:paraId="798CF68E" w14:textId="43762262" w:rsidR="004407C7" w:rsidRPr="006157D9" w:rsidRDefault="004407C7" w:rsidP="004407C7">
      <w:pPr>
        <w:pStyle w:val="Titulek"/>
        <w:jc w:val="center"/>
      </w:pPr>
      <w:bookmarkStart w:id="76" w:name="_Toc164719586"/>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6</w:t>
      </w:r>
      <w:r w:rsidR="00E6707D" w:rsidRPr="006157D9">
        <w:fldChar w:fldCharType="end"/>
      </w:r>
      <w:bookmarkEnd w:id="75"/>
      <w:r w:rsidRPr="006157D9">
        <w:t xml:space="preserve"> Po</w:t>
      </w:r>
      <w:r w:rsidR="00016292" w:rsidRPr="006157D9">
        <w:t>měr</w:t>
      </w:r>
      <w:r w:rsidRPr="006157D9">
        <w:t xml:space="preserve"> výher a proher šampionů (vlastní zpracování</w:t>
      </w:r>
      <w:r w:rsidR="00CB6A87" w:rsidRPr="006157D9">
        <w:t>)</w:t>
      </w:r>
      <w:bookmarkEnd w:id="76"/>
    </w:p>
    <w:p w14:paraId="019F925B" w14:textId="2FDBAC9C" w:rsidR="004407C7" w:rsidRPr="006157D9" w:rsidRDefault="004407C7" w:rsidP="000E3499"/>
    <w:p w14:paraId="2862C735" w14:textId="0B5CC934" w:rsidR="00F80997" w:rsidRPr="006157D9" w:rsidRDefault="006B53DD" w:rsidP="000E3499">
      <w:r w:rsidRPr="006157D9">
        <w:t xml:space="preserve">V této </w:t>
      </w:r>
      <w:r w:rsidR="00ED1A4A" w:rsidRPr="006157D9">
        <w:t>části nás zajíma</w:t>
      </w:r>
      <w:r w:rsidR="008C2E1E" w:rsidRPr="006157D9">
        <w:t>lo</w:t>
      </w:r>
      <w:r w:rsidR="00ED1A4A" w:rsidRPr="006157D9">
        <w:t xml:space="preserve">, </w:t>
      </w:r>
      <w:r w:rsidR="00675B33" w:rsidRPr="006157D9">
        <w:t xml:space="preserve">v kolika zápasech šampion obhájil titul a v kolika naopak o titul přišel. </w:t>
      </w:r>
      <w:r w:rsidR="006F257F" w:rsidRPr="006157D9">
        <w:t>K tomu byly použity sloupce „Title A“ a „Title B</w:t>
      </w:r>
      <w:r w:rsidR="005077B1" w:rsidRPr="006157D9">
        <w:t xml:space="preserve">“ a hlavně jedna hodnota „Champion“, ze které byl vypočítán počet </w:t>
      </w:r>
      <w:r w:rsidR="003B5208" w:rsidRPr="006157D9">
        <w:t xml:space="preserve">výskytů </w:t>
      </w:r>
      <w:r w:rsidR="004D593F" w:rsidRPr="006157D9">
        <w:t>ve</w:t>
      </w:r>
      <w:r w:rsidR="003B5208" w:rsidRPr="006157D9">
        <w:t xml:space="preserve"> sloupc</w:t>
      </w:r>
      <w:r w:rsidR="004D593F" w:rsidRPr="006157D9">
        <w:t>i</w:t>
      </w:r>
      <w:r w:rsidR="003B5208" w:rsidRPr="006157D9">
        <w:t xml:space="preserve"> „Title A“ (počet výher) a </w:t>
      </w:r>
      <w:r w:rsidR="004D593F" w:rsidRPr="006157D9">
        <w:t xml:space="preserve">počet výskytů ve sloupci „Title B“ (počet proher).  Další záznamy, kdy </w:t>
      </w:r>
      <w:r w:rsidR="009F0ADD" w:rsidRPr="006157D9">
        <w:t xml:space="preserve">například titul držel prozatímní šampion, nebo byl titul volný, nebyly použity.  </w:t>
      </w:r>
      <w:r w:rsidR="00181697" w:rsidRPr="006157D9">
        <w:t>Z dat bylo vypočítáno, že šampion vyhrál v 183 zápasech a prohrál pouze v</w:t>
      </w:r>
      <w:r w:rsidR="00451CC7" w:rsidRPr="006157D9">
        <w:t> 83 zápasech. Z</w:t>
      </w:r>
      <w:r w:rsidR="00FC1A12" w:rsidRPr="006157D9">
        <w:t xml:space="preserve"> hodnot </w:t>
      </w:r>
      <w:r w:rsidR="00451CC7" w:rsidRPr="006157D9">
        <w:t xml:space="preserve">byl následně vytvořen </w:t>
      </w:r>
      <w:r w:rsidR="00FC1A12" w:rsidRPr="006157D9">
        <w:t>koláčový graf (</w:t>
      </w:r>
      <w:r w:rsidR="00ED07A0" w:rsidRPr="006157D9">
        <w:fldChar w:fldCharType="begin"/>
      </w:r>
      <w:r w:rsidR="00ED07A0" w:rsidRPr="006157D9">
        <w:instrText xml:space="preserve"> REF _Ref164099807 \h </w:instrText>
      </w:r>
      <w:r w:rsidR="00ED07A0" w:rsidRPr="006157D9">
        <w:fldChar w:fldCharType="separate"/>
      </w:r>
      <w:r w:rsidR="00ED07A0" w:rsidRPr="006157D9">
        <w:t>Obr. 3.6</w:t>
      </w:r>
      <w:r w:rsidR="00ED07A0" w:rsidRPr="006157D9">
        <w:fldChar w:fldCharType="end"/>
      </w:r>
      <w:r w:rsidR="00FC1A12" w:rsidRPr="006157D9">
        <w:t>) znázorňující podíl výher šampion</w:t>
      </w:r>
      <w:r w:rsidR="00C25DF6" w:rsidRPr="006157D9">
        <w:t>ů</w:t>
      </w:r>
      <w:r w:rsidR="00FC1A12" w:rsidRPr="006157D9">
        <w:t xml:space="preserve"> k prohrám šampion</w:t>
      </w:r>
      <w:r w:rsidR="00C25DF6" w:rsidRPr="006157D9">
        <w:t>ů</w:t>
      </w:r>
      <w:r w:rsidR="00FC1A12" w:rsidRPr="006157D9">
        <w:t xml:space="preserve">. </w:t>
      </w:r>
      <w:r w:rsidR="00C25DF6" w:rsidRPr="006157D9">
        <w:t>Úspěšnost šampionů v titulových zápasech je</w:t>
      </w:r>
      <w:r w:rsidR="00FC1A12" w:rsidRPr="006157D9">
        <w:t> 68,8</w:t>
      </w:r>
      <w:r w:rsidR="00C25DF6" w:rsidRPr="006157D9">
        <w:t xml:space="preserve"> %.</w:t>
      </w:r>
    </w:p>
    <w:p w14:paraId="6704F9A6" w14:textId="6F9CEC8D" w:rsidR="001344A7" w:rsidRPr="006157D9" w:rsidRDefault="001344A7" w:rsidP="001344A7">
      <w:pPr>
        <w:pStyle w:val="Nadpis3"/>
      </w:pPr>
      <w:bookmarkStart w:id="77" w:name="_Ref164604959"/>
      <w:bookmarkStart w:id="78" w:name="_Ref164604987"/>
      <w:bookmarkStart w:id="79" w:name="_Ref164604993"/>
      <w:bookmarkStart w:id="80" w:name="_Toc164865981"/>
      <w:r w:rsidRPr="006157D9">
        <w:t>Nesplnění stanovené váhy</w:t>
      </w:r>
      <w:bookmarkEnd w:id="77"/>
      <w:bookmarkEnd w:id="78"/>
      <w:bookmarkEnd w:id="79"/>
      <w:bookmarkEnd w:id="80"/>
    </w:p>
    <w:p w14:paraId="16FA3A6F" w14:textId="11634175" w:rsidR="001344A7" w:rsidRPr="006157D9" w:rsidRDefault="0092693E" w:rsidP="001344A7">
      <w:r w:rsidRPr="006157D9">
        <w:t>V MMA komunitě exi</w:t>
      </w:r>
      <w:r w:rsidR="00A9529D" w:rsidRPr="006157D9">
        <w:t>s</w:t>
      </w:r>
      <w:r w:rsidRPr="006157D9">
        <w:t xml:space="preserve">tuje </w:t>
      </w:r>
      <w:r w:rsidR="00A9529D" w:rsidRPr="006157D9">
        <w:t>dom</w:t>
      </w:r>
      <w:r w:rsidR="00BC580B" w:rsidRPr="006157D9">
        <w:t>n</w:t>
      </w:r>
      <w:r w:rsidR="00A9529D" w:rsidRPr="006157D9">
        <w:t>ěnka</w:t>
      </w:r>
      <w:r w:rsidR="00BC580B" w:rsidRPr="006157D9">
        <w:t>, že nesplnění stanovené váhy, pomáhá zápasníkům vyhrá</w:t>
      </w:r>
      <w:r w:rsidR="000F3D63" w:rsidRPr="006157D9">
        <w:t>vat, protože mohou být v zápase těžší nebo méně vyčerpaní. MMA organizace si tuto</w:t>
      </w:r>
      <w:r w:rsidR="001277AC" w:rsidRPr="006157D9">
        <w:t xml:space="preserve"> výhodu uvědomují a v případě, že bojovník překročí stanovenou váhu, strhávají mu část výplaty.</w:t>
      </w:r>
      <w:r w:rsidR="00845E2F" w:rsidRPr="006157D9">
        <w:t xml:space="preserve"> Druhý pohled ukazuje na to, že zápasníci, kterým se nepodařilo splnit váhový limit</w:t>
      </w:r>
      <w:r w:rsidR="006F4F21" w:rsidRPr="006157D9">
        <w:t xml:space="preserve"> mohou být negativně ovlivněni </w:t>
      </w:r>
      <w:r w:rsidR="00D44723" w:rsidRPr="006157D9">
        <w:t>různými</w:t>
      </w:r>
      <w:r w:rsidR="002A56BE" w:rsidRPr="006157D9">
        <w:t xml:space="preserve"> faktory, které k tomuto nesplnění vedli</w:t>
      </w:r>
      <w:r w:rsidR="00CD2BD3" w:rsidRPr="006157D9">
        <w:t xml:space="preserve"> či samotným procesem hubnutí.</w:t>
      </w:r>
    </w:p>
    <w:p w14:paraId="70CFFAE9" w14:textId="77A5722B" w:rsidR="00B77F76" w:rsidRPr="006157D9" w:rsidRDefault="00B77F76" w:rsidP="001344A7">
      <w:r w:rsidRPr="006157D9">
        <w:t>Abychom mohli určit, zda bojovník nesplnil váhu, musíme rozlišovat mezi titulovými a netitulovými zápasy a zápasy v „catchweight“</w:t>
      </w:r>
      <w:r w:rsidR="00CC03E8" w:rsidRPr="006157D9">
        <w:rPr>
          <w:rStyle w:val="Znakapoznpodarou"/>
        </w:rPr>
        <w:footnoteReference w:id="8"/>
      </w:r>
      <w:r w:rsidRPr="006157D9">
        <w:t>. U titulových zápasů a zápasů v „catchweight“ není tolerance žádná, u běžných zápasů je tolerance 1 libra.</w:t>
      </w:r>
      <w:r w:rsidR="00957A4D" w:rsidRPr="006157D9">
        <w:t xml:space="preserve"> </w:t>
      </w:r>
      <w:r w:rsidR="00753160" w:rsidRPr="006157D9">
        <w:t xml:space="preserve">Na základě těchto předpokladů </w:t>
      </w:r>
      <w:r w:rsidR="00960C27" w:rsidRPr="006157D9">
        <w:t xml:space="preserve">a sloupců „Weightclass“, „Title A“ a „Title B“ </w:t>
      </w:r>
      <w:r w:rsidR="00E54369" w:rsidRPr="006157D9">
        <w:t>byla vytvořena</w:t>
      </w:r>
      <w:r w:rsidR="00753160" w:rsidRPr="006157D9">
        <w:t xml:space="preserve"> proměnn</w:t>
      </w:r>
      <w:r w:rsidR="00E54369" w:rsidRPr="006157D9">
        <w:t>á</w:t>
      </w:r>
      <w:r w:rsidR="00753160" w:rsidRPr="006157D9">
        <w:t xml:space="preserve"> „Tolerance“</w:t>
      </w:r>
      <w:r w:rsidR="007C4CE2" w:rsidRPr="006157D9">
        <w:t xml:space="preserve"> a napln</w:t>
      </w:r>
      <w:r w:rsidR="00E54369" w:rsidRPr="006157D9">
        <w:t xml:space="preserve">ěna </w:t>
      </w:r>
      <w:r w:rsidR="00BD318C" w:rsidRPr="006157D9">
        <w:t>korespondující</w:t>
      </w:r>
      <w:r w:rsidR="00E54369" w:rsidRPr="006157D9">
        <w:t>mi</w:t>
      </w:r>
      <w:r w:rsidR="00BD318C" w:rsidRPr="006157D9">
        <w:t xml:space="preserve"> hodnot</w:t>
      </w:r>
      <w:r w:rsidR="00E54369" w:rsidRPr="006157D9">
        <w:t>ami</w:t>
      </w:r>
      <w:r w:rsidR="00BD318C" w:rsidRPr="006157D9">
        <w:t>.</w:t>
      </w:r>
      <w:r w:rsidR="009C451E" w:rsidRPr="006157D9">
        <w:t xml:space="preserve"> V pracovním datasetu </w:t>
      </w:r>
      <w:r w:rsidR="00271F04" w:rsidRPr="006157D9">
        <w:t>nyní máme 6704 záznamů s tolerancí „1“ a 453 záznamů s tolerancí „0“.</w:t>
      </w:r>
    </w:p>
    <w:p w14:paraId="0145BBA2" w14:textId="23B9EDC0" w:rsidR="00B11FCF" w:rsidRPr="006157D9" w:rsidRDefault="00EB765B" w:rsidP="001344A7">
      <w:r w:rsidRPr="006157D9">
        <w:t xml:space="preserve">Poté byly vytvořeny </w:t>
      </w:r>
      <w:r w:rsidR="003750E8" w:rsidRPr="006157D9">
        <w:t>2 sloupce pro zápasníka „A“ a zápasníka „B“, kter</w:t>
      </w:r>
      <w:r w:rsidR="00B62F91" w:rsidRPr="006157D9">
        <w:t xml:space="preserve">é obsahují hodnotu „True“ </w:t>
      </w:r>
      <w:r w:rsidR="0024030F" w:rsidRPr="006157D9">
        <w:t xml:space="preserve">pokud zápasník </w:t>
      </w:r>
      <w:r w:rsidR="00B97123" w:rsidRPr="006157D9">
        <w:t>překročil váhový limit</w:t>
      </w:r>
      <w:r w:rsidR="0024030F" w:rsidRPr="006157D9">
        <w:t xml:space="preserve"> včetně tolerance a „False“ pokud váhu i s tolerancí splnil.</w:t>
      </w:r>
      <w:r w:rsidR="001B02BF" w:rsidRPr="006157D9">
        <w:t xml:space="preserve"> </w:t>
      </w:r>
      <w:r w:rsidR="00EC41BA" w:rsidRPr="006157D9">
        <w:t>Z těchto dat byla vytvořena tabulka</w:t>
      </w:r>
      <w:r w:rsidR="00876A2E" w:rsidRPr="006157D9">
        <w:t xml:space="preserve"> (</w:t>
      </w:r>
      <w:r w:rsidR="00500AF9" w:rsidRPr="006157D9">
        <w:fldChar w:fldCharType="begin"/>
      </w:r>
      <w:r w:rsidR="00500AF9" w:rsidRPr="006157D9">
        <w:instrText xml:space="preserve"> REF _Ref162532464 \h </w:instrText>
      </w:r>
      <w:r w:rsidR="00500AF9" w:rsidRPr="006157D9">
        <w:fldChar w:fldCharType="separate"/>
      </w:r>
      <w:r w:rsidR="00500AF9" w:rsidRPr="006157D9">
        <w:t>Tab. 2.1</w:t>
      </w:r>
      <w:r w:rsidR="00500AF9" w:rsidRPr="006157D9">
        <w:fldChar w:fldCharType="end"/>
      </w:r>
      <w:r w:rsidR="00876A2E" w:rsidRPr="006157D9">
        <w:t>)</w:t>
      </w:r>
      <w:r w:rsidR="00EC41BA" w:rsidRPr="006157D9">
        <w:t xml:space="preserve">, která seskupuje </w:t>
      </w:r>
      <w:r w:rsidR="00876A2E" w:rsidRPr="006157D9">
        <w:t>hodnoty sloupců pomocí metody „groupby“ a vrací jejich počet</w:t>
      </w:r>
      <w:r w:rsidR="00500AF9" w:rsidRPr="006157D9">
        <w:t>.</w:t>
      </w:r>
      <w:r w:rsidR="001B02BF" w:rsidRPr="006157D9">
        <w:t xml:space="preserve"> </w:t>
      </w:r>
    </w:p>
    <w:p w14:paraId="7501BDCC" w14:textId="740C6142" w:rsidR="00876A2E" w:rsidRPr="006157D9" w:rsidRDefault="00876A2E" w:rsidP="00876A2E">
      <w:pPr>
        <w:pStyle w:val="Titulek"/>
        <w:keepNext/>
      </w:pPr>
      <w:bookmarkStart w:id="81" w:name="_Toc164719612"/>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3</w:t>
      </w:r>
      <w:r w:rsidR="005F59ED">
        <w:fldChar w:fldCharType="end"/>
      </w:r>
      <w:r w:rsidRPr="006157D9">
        <w:t xml:space="preserve"> Zastoupení četností podle nesplnění limitu (vlastní zpracování)</w:t>
      </w:r>
      <w:bookmarkEnd w:id="81"/>
    </w:p>
    <w:tbl>
      <w:tblPr>
        <w:tblStyle w:val="Styl1"/>
        <w:tblW w:w="0" w:type="auto"/>
        <w:jc w:val="center"/>
        <w:tblLook w:val="04A0" w:firstRow="1" w:lastRow="0" w:firstColumn="1" w:lastColumn="0" w:noHBand="0" w:noVBand="1"/>
      </w:tblPr>
      <w:tblGrid>
        <w:gridCol w:w="2551"/>
        <w:gridCol w:w="3119"/>
        <w:gridCol w:w="1261"/>
      </w:tblGrid>
      <w:tr w:rsidR="004961B9" w:rsidRPr="006157D9" w14:paraId="0E3BFE03"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tcPr>
          <w:p w14:paraId="5C9BFC75" w14:textId="7619DFAF" w:rsidR="004961B9" w:rsidRPr="006157D9" w:rsidRDefault="004961B9" w:rsidP="00136BFF">
            <w:pPr>
              <w:jc w:val="center"/>
              <w:rPr>
                <w:lang w:val="cs-CZ"/>
              </w:rPr>
            </w:pPr>
            <w:r w:rsidRPr="006157D9">
              <w:rPr>
                <w:lang w:val="cs-CZ"/>
              </w:rPr>
              <w:t>Nesplnění limitu “A”</w:t>
            </w:r>
          </w:p>
        </w:tc>
        <w:tc>
          <w:tcPr>
            <w:tcW w:w="3119" w:type="dxa"/>
          </w:tcPr>
          <w:p w14:paraId="673102DF" w14:textId="517C45C7" w:rsidR="004961B9" w:rsidRPr="006157D9" w:rsidRDefault="004961B9" w:rsidP="00136BFF">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Nesplnění limitu “B”</w:t>
            </w:r>
          </w:p>
        </w:tc>
        <w:tc>
          <w:tcPr>
            <w:tcW w:w="1261" w:type="dxa"/>
          </w:tcPr>
          <w:p w14:paraId="5E481434" w14:textId="2556C8CE" w:rsidR="004961B9" w:rsidRPr="006157D9" w:rsidRDefault="00136BFF" w:rsidP="00136BFF">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čet</w:t>
            </w:r>
          </w:p>
        </w:tc>
      </w:tr>
      <w:tr w:rsidR="004961B9" w:rsidRPr="006157D9" w14:paraId="312F7929"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2E8C7AE1" w14:textId="3A4EFCF1" w:rsidR="004961B9" w:rsidRPr="006157D9" w:rsidRDefault="00462139" w:rsidP="00136BFF">
            <w:pPr>
              <w:jc w:val="center"/>
              <w:rPr>
                <w:lang w:val="cs-CZ"/>
              </w:rPr>
            </w:pPr>
            <w:r w:rsidRPr="006157D9">
              <w:rPr>
                <w:lang w:val="cs-CZ"/>
              </w:rPr>
              <w:t>False</w:t>
            </w:r>
          </w:p>
        </w:tc>
        <w:tc>
          <w:tcPr>
            <w:tcW w:w="3119" w:type="dxa"/>
          </w:tcPr>
          <w:p w14:paraId="5E52CFA5" w14:textId="1234A63D"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False</w:t>
            </w:r>
          </w:p>
        </w:tc>
        <w:tc>
          <w:tcPr>
            <w:tcW w:w="1261" w:type="dxa"/>
          </w:tcPr>
          <w:p w14:paraId="29F4D8D7" w14:textId="108BCEFF"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6883</w:t>
            </w:r>
          </w:p>
        </w:tc>
      </w:tr>
      <w:tr w:rsidR="004961B9" w:rsidRPr="006157D9" w14:paraId="0327D89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0547F78F" w14:textId="5ECBC9C0" w:rsidR="004961B9" w:rsidRPr="006157D9" w:rsidRDefault="00462139" w:rsidP="00136BFF">
            <w:pPr>
              <w:jc w:val="center"/>
              <w:rPr>
                <w:lang w:val="cs-CZ"/>
              </w:rPr>
            </w:pPr>
            <w:r w:rsidRPr="006157D9">
              <w:rPr>
                <w:lang w:val="cs-CZ"/>
              </w:rPr>
              <w:t>False</w:t>
            </w:r>
          </w:p>
        </w:tc>
        <w:tc>
          <w:tcPr>
            <w:tcW w:w="3119" w:type="dxa"/>
          </w:tcPr>
          <w:p w14:paraId="34F0DE60" w14:textId="682C623E"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True</w:t>
            </w:r>
          </w:p>
        </w:tc>
        <w:tc>
          <w:tcPr>
            <w:tcW w:w="1261" w:type="dxa"/>
          </w:tcPr>
          <w:p w14:paraId="178FCFE9" w14:textId="487870BF"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49</w:t>
            </w:r>
          </w:p>
        </w:tc>
      </w:tr>
      <w:tr w:rsidR="004961B9" w:rsidRPr="006157D9" w14:paraId="6EA01B33"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2AADD701" w14:textId="1325C226" w:rsidR="004961B9" w:rsidRPr="006157D9" w:rsidRDefault="00462139" w:rsidP="00136BFF">
            <w:pPr>
              <w:jc w:val="center"/>
              <w:rPr>
                <w:lang w:val="cs-CZ"/>
              </w:rPr>
            </w:pPr>
            <w:r w:rsidRPr="006157D9">
              <w:rPr>
                <w:lang w:val="cs-CZ"/>
              </w:rPr>
              <w:t>True</w:t>
            </w:r>
          </w:p>
        </w:tc>
        <w:tc>
          <w:tcPr>
            <w:tcW w:w="3119" w:type="dxa"/>
          </w:tcPr>
          <w:p w14:paraId="6A1DFE48" w14:textId="1AD3DF41"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False</w:t>
            </w:r>
          </w:p>
        </w:tc>
        <w:tc>
          <w:tcPr>
            <w:tcW w:w="1261" w:type="dxa"/>
          </w:tcPr>
          <w:p w14:paraId="1BB0F47D" w14:textId="2BA164EC"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118</w:t>
            </w:r>
          </w:p>
        </w:tc>
      </w:tr>
      <w:tr w:rsidR="004961B9" w:rsidRPr="006157D9" w14:paraId="3C80DADF"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0F4071C9" w14:textId="024F1594" w:rsidR="004961B9" w:rsidRPr="006157D9" w:rsidRDefault="00462139" w:rsidP="00136BFF">
            <w:pPr>
              <w:jc w:val="center"/>
              <w:rPr>
                <w:lang w:val="cs-CZ"/>
              </w:rPr>
            </w:pPr>
            <w:r w:rsidRPr="006157D9">
              <w:rPr>
                <w:lang w:val="cs-CZ"/>
              </w:rPr>
              <w:t>True</w:t>
            </w:r>
          </w:p>
        </w:tc>
        <w:tc>
          <w:tcPr>
            <w:tcW w:w="3119" w:type="dxa"/>
          </w:tcPr>
          <w:p w14:paraId="3659E20B" w14:textId="42D91389"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True</w:t>
            </w:r>
          </w:p>
        </w:tc>
        <w:tc>
          <w:tcPr>
            <w:tcW w:w="1261" w:type="dxa"/>
          </w:tcPr>
          <w:p w14:paraId="3141986A" w14:textId="69A98727" w:rsidR="004961B9" w:rsidRPr="006157D9"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7</w:t>
            </w:r>
          </w:p>
        </w:tc>
      </w:tr>
    </w:tbl>
    <w:p w14:paraId="43509B7A" w14:textId="51FCC196" w:rsidR="009C451E" w:rsidRPr="006157D9" w:rsidRDefault="00500AF9" w:rsidP="001344A7">
      <w:r w:rsidRPr="006157D9">
        <w:lastRenderedPageBreak/>
        <w:t>V tabulce můžeme vidět, že</w:t>
      </w:r>
      <w:r w:rsidR="00C4698F" w:rsidRPr="006157D9">
        <w:t xml:space="preserve"> </w:t>
      </w:r>
      <w:r w:rsidR="00D76DA4" w:rsidRPr="006157D9">
        <w:t>v 6883</w:t>
      </w:r>
      <w:r w:rsidR="00C4698F" w:rsidRPr="006157D9">
        <w:t xml:space="preserve"> případ</w:t>
      </w:r>
      <w:r w:rsidR="00D76DA4" w:rsidRPr="006157D9">
        <w:t>ech splnili váhový limit oba zápasníci.</w:t>
      </w:r>
      <w:r w:rsidR="00F1035D" w:rsidRPr="006157D9">
        <w:t xml:space="preserve"> Zápasníci, kteří nesplnili váhu prohráli v 149 případech a vyhráli</w:t>
      </w:r>
      <w:r w:rsidR="00C4698F" w:rsidRPr="006157D9">
        <w:t xml:space="preserve"> </w:t>
      </w:r>
      <w:r w:rsidR="00F1035D" w:rsidRPr="006157D9">
        <w:t>v 118 případech.</w:t>
      </w:r>
      <w:r w:rsidR="003730A1" w:rsidRPr="006157D9">
        <w:t xml:space="preserve"> </w:t>
      </w:r>
      <w:r w:rsidR="007F0B6D" w:rsidRPr="006157D9">
        <w:t xml:space="preserve">V 7 případech nesplnili váhu oba zápasníci. </w:t>
      </w:r>
      <w:r w:rsidR="00FC6C8F" w:rsidRPr="006157D9">
        <w:t>Pomocí počtu výher a proher byl vytvořen graf</w:t>
      </w:r>
      <w:r w:rsidR="00016292" w:rsidRPr="006157D9">
        <w:t xml:space="preserve"> (</w:t>
      </w:r>
      <w:r w:rsidR="00016292" w:rsidRPr="006157D9">
        <w:fldChar w:fldCharType="begin"/>
      </w:r>
      <w:r w:rsidR="00016292" w:rsidRPr="006157D9">
        <w:instrText xml:space="preserve"> REF _Ref164103030 \h </w:instrText>
      </w:r>
      <w:r w:rsidR="00016292" w:rsidRPr="006157D9">
        <w:fldChar w:fldCharType="separate"/>
      </w:r>
      <w:r w:rsidR="00016292" w:rsidRPr="006157D9">
        <w:t>Obr. 3.7 Poměr výher a proher při nesplnění limitu (vlastní zpracování)</w:t>
      </w:r>
      <w:r w:rsidR="00016292" w:rsidRPr="006157D9">
        <w:fldChar w:fldCharType="end"/>
      </w:r>
      <w:r w:rsidR="00016292" w:rsidRPr="006157D9">
        <w:t>)</w:t>
      </w:r>
      <w:r w:rsidR="00FC6C8F" w:rsidRPr="006157D9">
        <w:t xml:space="preserve">, který ukazuje </w:t>
      </w:r>
      <w:r w:rsidR="00016292" w:rsidRPr="006157D9">
        <w:t xml:space="preserve">jejich </w:t>
      </w:r>
      <w:r w:rsidR="00FC6C8F" w:rsidRPr="006157D9">
        <w:t>poměr</w:t>
      </w:r>
      <w:r w:rsidR="00016292" w:rsidRPr="006157D9">
        <w:t>.</w:t>
      </w:r>
      <w:r w:rsidR="00FC6C8F" w:rsidRPr="006157D9">
        <w:t xml:space="preserve"> </w:t>
      </w:r>
      <w:r w:rsidR="00FB0388" w:rsidRPr="006157D9">
        <w:t>Pokud</w:t>
      </w:r>
      <w:r w:rsidR="004452A9" w:rsidRPr="006157D9">
        <w:t xml:space="preserve"> zápasník nesplní váhu, je tedy větší </w:t>
      </w:r>
      <w:r w:rsidR="00016292" w:rsidRPr="006157D9">
        <w:t>pravděpodobnost (55,8 %)</w:t>
      </w:r>
      <w:r w:rsidR="004452A9" w:rsidRPr="006157D9">
        <w:t xml:space="preserve">, že zápas prohraje. </w:t>
      </w:r>
      <w:r w:rsidR="00AE129F" w:rsidRPr="006157D9">
        <w:t xml:space="preserve">Oba pohledy na věc tak nejspíš mají své opodstatnění. </w:t>
      </w:r>
    </w:p>
    <w:p w14:paraId="27328381" w14:textId="77777777" w:rsidR="00016292" w:rsidRPr="006157D9" w:rsidRDefault="00A148DE" w:rsidP="00016292">
      <w:pPr>
        <w:keepNext/>
        <w:jc w:val="center"/>
      </w:pPr>
      <w:r w:rsidRPr="006157D9">
        <w:rPr>
          <w:noProof/>
        </w:rPr>
        <w:drawing>
          <wp:inline distT="0" distB="0" distL="0" distR="0" wp14:anchorId="24EEC84F" wp14:editId="58BDC1DB">
            <wp:extent cx="4019550" cy="3552825"/>
            <wp:effectExtent l="0" t="0" r="0" b="9525"/>
            <wp:docPr id="807148072" name="Obrázek 13" descr="Obsah obrázku text, snímek obrazovky, diagram,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48072" name="Obrázek 13" descr="Obsah obrázku text, snímek obrazovky, diagram, Písmo&#10;&#10;Popis byl vytvořen automatick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19550" cy="3552825"/>
                    </a:xfrm>
                    <a:prstGeom prst="rect">
                      <a:avLst/>
                    </a:prstGeom>
                    <a:noFill/>
                    <a:ln>
                      <a:noFill/>
                    </a:ln>
                  </pic:spPr>
                </pic:pic>
              </a:graphicData>
            </a:graphic>
          </wp:inline>
        </w:drawing>
      </w:r>
    </w:p>
    <w:p w14:paraId="4DF6AA5C" w14:textId="58DD1B26" w:rsidR="00C25DF6" w:rsidRPr="006157D9" w:rsidRDefault="00016292" w:rsidP="00016292">
      <w:pPr>
        <w:pStyle w:val="Titulek"/>
        <w:jc w:val="center"/>
      </w:pPr>
      <w:bookmarkStart w:id="82" w:name="_Ref164103030"/>
      <w:bookmarkStart w:id="83" w:name="_Toc164719587"/>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7</w:t>
      </w:r>
      <w:r w:rsidR="00E6707D" w:rsidRPr="006157D9">
        <w:fldChar w:fldCharType="end"/>
      </w:r>
      <w:r w:rsidRPr="006157D9">
        <w:t xml:space="preserve"> Poměr výher a proher při nesplnění limitu (vlastní zpracování)</w:t>
      </w:r>
      <w:bookmarkEnd w:id="82"/>
      <w:bookmarkEnd w:id="83"/>
    </w:p>
    <w:p w14:paraId="500F988D" w14:textId="51727C25" w:rsidR="00850413" w:rsidRPr="006157D9" w:rsidRDefault="00F6780F" w:rsidP="00F6780F">
      <w:pPr>
        <w:pStyle w:val="Nadpis2"/>
      </w:pPr>
      <w:bookmarkStart w:id="84" w:name="_Toc164865982"/>
      <w:r w:rsidRPr="006157D9">
        <w:t>Vliv předešlých výsledků</w:t>
      </w:r>
      <w:bookmarkEnd w:id="84"/>
    </w:p>
    <w:p w14:paraId="2A3631AE" w14:textId="0436AB4A" w:rsidR="00B14CEE" w:rsidRPr="006157D9" w:rsidRDefault="00610B11" w:rsidP="00B14CEE">
      <w:r w:rsidRPr="006157D9">
        <w:t>V</w:t>
      </w:r>
      <w:r w:rsidR="0032074D" w:rsidRPr="006157D9">
        <w:t> </w:t>
      </w:r>
      <w:r w:rsidRPr="006157D9">
        <w:t>této</w:t>
      </w:r>
      <w:r w:rsidR="0032074D" w:rsidRPr="006157D9">
        <w:t xml:space="preserve"> části</w:t>
      </w:r>
      <w:r w:rsidRPr="006157D9">
        <w:t xml:space="preserve"> se podíváme na to, jaký vliv mají </w:t>
      </w:r>
      <w:r w:rsidR="000821B5" w:rsidRPr="006157D9">
        <w:t>předešlé výsledky zápasníků</w:t>
      </w:r>
      <w:r w:rsidR="003C5F8C" w:rsidRPr="006157D9">
        <w:t xml:space="preserve"> „A“ a „B“</w:t>
      </w:r>
      <w:r w:rsidR="000821B5" w:rsidRPr="006157D9">
        <w:t xml:space="preserve"> v UFC </w:t>
      </w:r>
      <w:r w:rsidR="00DA462F" w:rsidRPr="006157D9">
        <w:t xml:space="preserve">na výsledek zápasů. </w:t>
      </w:r>
      <w:r w:rsidR="005846EE" w:rsidRPr="006157D9">
        <w:t xml:space="preserve">Stejně jako v předešlých částech budeme remízy a zápasy bez výsledku ignorovat. </w:t>
      </w:r>
    </w:p>
    <w:p w14:paraId="3A482735" w14:textId="66008EEC" w:rsidR="004901CD" w:rsidRPr="006157D9" w:rsidRDefault="004901CD" w:rsidP="00B14CEE">
      <w:r w:rsidRPr="006157D9">
        <w:t>Jako první byly vytvořeny sloupce „Win Comparison“</w:t>
      </w:r>
      <w:r w:rsidR="00472D1C" w:rsidRPr="006157D9">
        <w:t xml:space="preserve"> a</w:t>
      </w:r>
      <w:r w:rsidRPr="006157D9">
        <w:t xml:space="preserve"> „Loss Comparison“</w:t>
      </w:r>
      <w:r w:rsidR="00FA7E49" w:rsidRPr="006157D9">
        <w:t xml:space="preserve">, které </w:t>
      </w:r>
      <w:r w:rsidR="00CA67FA" w:rsidRPr="006157D9">
        <w:t>obsahují hodnot</w:t>
      </w:r>
      <w:r w:rsidR="00351ECC" w:rsidRPr="006157D9">
        <w:t>y</w:t>
      </w:r>
      <w:r w:rsidR="00CA67FA" w:rsidRPr="006157D9">
        <w:t xml:space="preserve"> „</w:t>
      </w:r>
      <w:r w:rsidR="00B60614" w:rsidRPr="006157D9">
        <w:t>Více</w:t>
      </w:r>
      <w:r w:rsidR="00CA67FA" w:rsidRPr="006157D9">
        <w:t>“</w:t>
      </w:r>
      <w:r w:rsidR="00B60614" w:rsidRPr="006157D9">
        <w:t xml:space="preserve">, „Méně“ a </w:t>
      </w:r>
      <w:r w:rsidR="002574BA" w:rsidRPr="006157D9">
        <w:t>„Stejně“</w:t>
      </w:r>
      <w:r w:rsidR="00351ECC" w:rsidRPr="006157D9">
        <w:t>.</w:t>
      </w:r>
      <w:r w:rsidR="002574BA" w:rsidRPr="006157D9">
        <w:t xml:space="preserve"> </w:t>
      </w:r>
      <w:r w:rsidR="00351ECC" w:rsidRPr="006157D9">
        <w:t>„Win Comparison“ porovnává</w:t>
      </w:r>
      <w:r w:rsidR="00DF2EE5" w:rsidRPr="006157D9">
        <w:t>,</w:t>
      </w:r>
      <w:r w:rsidR="00351ECC" w:rsidRPr="006157D9">
        <w:t xml:space="preserve"> j</w:t>
      </w:r>
      <w:r w:rsidR="00EF40FE" w:rsidRPr="006157D9">
        <w:t>estli</w:t>
      </w:r>
      <w:r w:rsidR="00351ECC" w:rsidRPr="006157D9">
        <w:t xml:space="preserve"> </w:t>
      </w:r>
      <w:r w:rsidR="00EF40FE" w:rsidRPr="006157D9">
        <w:t xml:space="preserve">má </w:t>
      </w:r>
      <w:r w:rsidR="00351ECC" w:rsidRPr="006157D9">
        <w:t>zápasník „A</w:t>
      </w:r>
      <w:r w:rsidR="00EF40FE" w:rsidRPr="006157D9">
        <w:t>“ více, méně či stejně výher než zápasník „B“ a „Loss Comparison“ porovnává</w:t>
      </w:r>
      <w:r w:rsidR="00DF2EE5" w:rsidRPr="006157D9">
        <w:t>,</w:t>
      </w:r>
      <w:r w:rsidR="00EF40FE" w:rsidRPr="006157D9">
        <w:t xml:space="preserve"> jestli má zápasník „A“ více, méně či stejně </w:t>
      </w:r>
      <w:r w:rsidR="007F4228" w:rsidRPr="006157D9">
        <w:t>proher</w:t>
      </w:r>
      <w:r w:rsidR="00EF40FE" w:rsidRPr="006157D9">
        <w:t xml:space="preserve"> než zápasník „B“.</w:t>
      </w:r>
      <w:r w:rsidR="00F14C6D" w:rsidRPr="006157D9">
        <w:t xml:space="preserve"> Z těchto sloupců </w:t>
      </w:r>
      <w:r w:rsidR="00DF2EE5" w:rsidRPr="006157D9">
        <w:t>byla poté vytvořena tabulka četností</w:t>
      </w:r>
      <w:r w:rsidR="009724A0" w:rsidRPr="006157D9">
        <w:t xml:space="preserve">, která byla </w:t>
      </w:r>
      <w:r w:rsidR="002857A2" w:rsidRPr="006157D9">
        <w:t xml:space="preserve">transformována do </w:t>
      </w:r>
      <w:r w:rsidR="00B64886" w:rsidRPr="006157D9">
        <w:t>kontingenční tabulky</w:t>
      </w:r>
      <w:r w:rsidR="001D3A54" w:rsidRPr="006157D9">
        <w:t xml:space="preserve">. </w:t>
      </w:r>
      <w:r w:rsidR="006F32DF" w:rsidRPr="006157D9">
        <w:t xml:space="preserve">Pro každou hodnotu z kontingenční tabulky byla vypočítána její relativní </w:t>
      </w:r>
      <w:r w:rsidR="000772AE" w:rsidRPr="006157D9">
        <w:t>hodnota a z tabulky vytvořena heatmapa</w:t>
      </w:r>
      <w:r w:rsidR="00FF4090" w:rsidRPr="006157D9">
        <w:t xml:space="preserve"> (</w:t>
      </w:r>
      <w:r w:rsidR="00FF4090" w:rsidRPr="006157D9">
        <w:fldChar w:fldCharType="begin"/>
      </w:r>
      <w:r w:rsidR="00FF4090" w:rsidRPr="006157D9">
        <w:instrText xml:space="preserve"> REF _Ref164108944 \h </w:instrText>
      </w:r>
      <w:r w:rsidR="00FF4090" w:rsidRPr="006157D9">
        <w:fldChar w:fldCharType="separate"/>
      </w:r>
      <w:r w:rsidR="00FF4090" w:rsidRPr="006157D9">
        <w:t>Obr. 3.8</w:t>
      </w:r>
      <w:r w:rsidR="00FF4090" w:rsidRPr="006157D9">
        <w:fldChar w:fldCharType="end"/>
      </w:r>
      <w:r w:rsidR="00FF4090" w:rsidRPr="006157D9">
        <w:t>)</w:t>
      </w:r>
      <w:r w:rsidR="000772AE" w:rsidRPr="006157D9">
        <w:t>.</w:t>
      </w:r>
    </w:p>
    <w:p w14:paraId="6B743C41" w14:textId="2F67A3B5" w:rsidR="000D6E1D" w:rsidRPr="006157D9" w:rsidRDefault="000D6E1D" w:rsidP="000D6E1D">
      <w:pPr>
        <w:jc w:val="center"/>
      </w:pPr>
    </w:p>
    <w:p w14:paraId="0E4DDAFB" w14:textId="77777777" w:rsidR="00FF4090" w:rsidRPr="006157D9" w:rsidRDefault="00FF4090" w:rsidP="00FF4090">
      <w:pPr>
        <w:keepNext/>
        <w:jc w:val="center"/>
      </w:pPr>
      <w:r w:rsidRPr="006157D9">
        <w:rPr>
          <w:noProof/>
        </w:rPr>
        <w:lastRenderedPageBreak/>
        <w:drawing>
          <wp:inline distT="0" distB="0" distL="0" distR="0" wp14:anchorId="7CAF82D3" wp14:editId="16E8A811">
            <wp:extent cx="5467350" cy="4124325"/>
            <wp:effectExtent l="0" t="0" r="0" b="9525"/>
            <wp:docPr id="694429616"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67350" cy="4124325"/>
                    </a:xfrm>
                    <a:prstGeom prst="rect">
                      <a:avLst/>
                    </a:prstGeom>
                    <a:noFill/>
                  </pic:spPr>
                </pic:pic>
              </a:graphicData>
            </a:graphic>
          </wp:inline>
        </w:drawing>
      </w:r>
    </w:p>
    <w:p w14:paraId="69DC598E" w14:textId="6409F81A" w:rsidR="000772AE" w:rsidRPr="006157D9" w:rsidRDefault="00FF4090" w:rsidP="00FF4090">
      <w:pPr>
        <w:pStyle w:val="Titulek"/>
        <w:jc w:val="center"/>
      </w:pPr>
      <w:bookmarkStart w:id="85" w:name="_Ref164108944"/>
      <w:bookmarkStart w:id="86" w:name="_Toc164719588"/>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8</w:t>
      </w:r>
      <w:r w:rsidR="00E6707D" w:rsidRPr="006157D9">
        <w:fldChar w:fldCharType="end"/>
      </w:r>
      <w:bookmarkEnd w:id="85"/>
      <w:r w:rsidRPr="006157D9">
        <w:t xml:space="preserve"> Heatmapa porovnávající zastoupení výher a proher (vlastní zpracování)</w:t>
      </w:r>
      <w:bookmarkEnd w:id="86"/>
    </w:p>
    <w:p w14:paraId="1957C110" w14:textId="2E6F638D" w:rsidR="00FF4090" w:rsidRPr="006157D9" w:rsidRDefault="0067048B" w:rsidP="00FF4090">
      <w:r w:rsidRPr="006157D9">
        <w:t>Z heatmapy (</w:t>
      </w:r>
      <w:r w:rsidRPr="006157D9">
        <w:fldChar w:fldCharType="begin"/>
      </w:r>
      <w:r w:rsidRPr="006157D9">
        <w:instrText xml:space="preserve"> REF _Ref164108944 \h </w:instrText>
      </w:r>
      <w:r w:rsidRPr="006157D9">
        <w:fldChar w:fldCharType="separate"/>
      </w:r>
      <w:r w:rsidRPr="006157D9">
        <w:t>Obr. 3.8</w:t>
      </w:r>
      <w:r w:rsidRPr="006157D9">
        <w:fldChar w:fldCharType="end"/>
      </w:r>
      <w:r w:rsidRPr="006157D9">
        <w:t>) je vidět, že:</w:t>
      </w:r>
    </w:p>
    <w:p w14:paraId="2FD912AC" w14:textId="6FF75BB8" w:rsidR="007B1C9A" w:rsidRPr="006157D9" w:rsidRDefault="007B1C9A" w:rsidP="007B1C9A">
      <w:pPr>
        <w:pStyle w:val="Odstavecseseznamem"/>
        <w:numPr>
          <w:ilvl w:val="0"/>
          <w:numId w:val="22"/>
        </w:numPr>
      </w:pPr>
      <w:r w:rsidRPr="006157D9">
        <w:t>Bojovník, který m</w:t>
      </w:r>
      <w:r w:rsidR="005F4A83" w:rsidRPr="006157D9">
        <w:t>ěl</w:t>
      </w:r>
      <w:r w:rsidRPr="006157D9">
        <w:t xml:space="preserve"> stejný počet výher a méně proher než jeho soupeř, </w:t>
      </w:r>
      <w:r w:rsidR="005F4A83" w:rsidRPr="006157D9">
        <w:t>vyhrál</w:t>
      </w:r>
      <w:r w:rsidRPr="006157D9">
        <w:t xml:space="preserve"> v 53 % zápasů.</w:t>
      </w:r>
    </w:p>
    <w:p w14:paraId="3D3C2245" w14:textId="2538432B" w:rsidR="007B1C9A" w:rsidRPr="006157D9" w:rsidRDefault="001015F8" w:rsidP="007B1C9A">
      <w:pPr>
        <w:pStyle w:val="Odstavecseseznamem"/>
        <w:numPr>
          <w:ilvl w:val="0"/>
          <w:numId w:val="22"/>
        </w:numPr>
      </w:pPr>
      <w:r w:rsidRPr="006157D9">
        <w:t>Bojovník, který m</w:t>
      </w:r>
      <w:r w:rsidR="005F4A83" w:rsidRPr="006157D9">
        <w:t>ěl</w:t>
      </w:r>
      <w:r w:rsidRPr="006157D9">
        <w:t xml:space="preserve"> větší počet výher a </w:t>
      </w:r>
      <w:r w:rsidR="005F4A83" w:rsidRPr="006157D9">
        <w:t>stejný</w:t>
      </w:r>
      <w:r w:rsidRPr="006157D9">
        <w:t xml:space="preserve"> počet proher jako jeho soupeř, </w:t>
      </w:r>
      <w:r w:rsidR="005F4A83" w:rsidRPr="006157D9">
        <w:t>vyhrál</w:t>
      </w:r>
      <w:r w:rsidRPr="006157D9">
        <w:t xml:space="preserve"> v 63 % zápasů.</w:t>
      </w:r>
    </w:p>
    <w:p w14:paraId="07DCAAEA" w14:textId="57E0E711" w:rsidR="001015F8" w:rsidRPr="006157D9" w:rsidRDefault="001015F8" w:rsidP="007B1C9A">
      <w:pPr>
        <w:pStyle w:val="Odstavecseseznamem"/>
        <w:numPr>
          <w:ilvl w:val="0"/>
          <w:numId w:val="22"/>
        </w:numPr>
      </w:pPr>
      <w:r w:rsidRPr="006157D9">
        <w:t>Bojovník, který m</w:t>
      </w:r>
      <w:r w:rsidR="005F4A83" w:rsidRPr="006157D9">
        <w:t>ěl</w:t>
      </w:r>
      <w:r w:rsidRPr="006157D9">
        <w:t xml:space="preserve"> více výher a méně proher než jeho soupeř, </w:t>
      </w:r>
      <w:r w:rsidR="005F4A83" w:rsidRPr="006157D9">
        <w:t>vyhrál</w:t>
      </w:r>
      <w:r w:rsidRPr="006157D9">
        <w:t xml:space="preserve"> v 60 % zápasů.</w:t>
      </w:r>
    </w:p>
    <w:p w14:paraId="311E4791" w14:textId="3E17CD92" w:rsidR="00FB7AEE" w:rsidRPr="006157D9" w:rsidRDefault="001B5F37" w:rsidP="001B5F37">
      <w:r w:rsidRPr="006157D9">
        <w:t xml:space="preserve">Vidíme, že počet výher a počet proher mají vliv na výsledek zápasu. Očekávali bychom však, že výsledky bodů 2. a 3. budou opačné, protože menší počet proher by měl být </w:t>
      </w:r>
      <w:r w:rsidR="00FB7AEE" w:rsidRPr="006157D9">
        <w:t xml:space="preserve">při porovnání </w:t>
      </w:r>
      <w:r w:rsidRPr="006157D9">
        <w:t xml:space="preserve">lepší než stejný počet proher. </w:t>
      </w:r>
      <w:r w:rsidR="00FB7AEE" w:rsidRPr="006157D9">
        <w:t>Fakt, že to tak není</w:t>
      </w:r>
      <w:r w:rsidRPr="006157D9">
        <w:t xml:space="preserve"> by moh</w:t>
      </w:r>
      <w:r w:rsidR="00FB7AEE" w:rsidRPr="006157D9">
        <w:t>l</w:t>
      </w:r>
      <w:r w:rsidRPr="006157D9">
        <w:t xml:space="preserve"> být způsoben tím, že některé prohry (do určitého bodu) </w:t>
      </w:r>
      <w:r w:rsidR="00FB7AEE" w:rsidRPr="006157D9">
        <w:t>mohou znamenat</w:t>
      </w:r>
      <w:r w:rsidRPr="006157D9">
        <w:t xml:space="preserve"> více zkušeností.</w:t>
      </w:r>
    </w:p>
    <w:p w14:paraId="65684549" w14:textId="227851AA" w:rsidR="00FB7AEE" w:rsidRPr="006157D9" w:rsidRDefault="00D40056" w:rsidP="00F96E00">
      <w:pPr>
        <w:pStyle w:val="Nadpis2"/>
      </w:pPr>
      <w:bookmarkStart w:id="87" w:name="_Ref164717040"/>
      <w:bookmarkStart w:id="88" w:name="_Ref164717718"/>
      <w:bookmarkStart w:id="89" w:name="_Toc164865983"/>
      <w:r w:rsidRPr="006157D9">
        <w:t>Správnost vypsaných kurzů</w:t>
      </w:r>
      <w:bookmarkEnd w:id="87"/>
      <w:bookmarkEnd w:id="88"/>
      <w:bookmarkEnd w:id="89"/>
    </w:p>
    <w:p w14:paraId="7A6D2D59" w14:textId="26DEF416" w:rsidR="00D40056" w:rsidRPr="006157D9" w:rsidRDefault="0024716C" w:rsidP="00D40056">
      <w:r w:rsidRPr="006157D9">
        <w:t xml:space="preserve">Ve čtvrté části analýzy se podíváme, jak </w:t>
      </w:r>
      <w:r w:rsidR="00A47FBF" w:rsidRPr="006157D9">
        <w:t>predikovali výsledky zápasů kurzy.</w:t>
      </w:r>
      <w:r w:rsidR="00CD3E44" w:rsidRPr="006157D9">
        <w:t xml:space="preserve"> Opět použijeme pouze zápasy, které skončili vítězstvím jednoho </w:t>
      </w:r>
      <w:r w:rsidR="003760BA" w:rsidRPr="006157D9">
        <w:t>ze zápasníků.</w:t>
      </w:r>
    </w:p>
    <w:p w14:paraId="6E4A7CE9" w14:textId="12731285" w:rsidR="001A3A35" w:rsidRPr="006157D9" w:rsidRDefault="001A3A35" w:rsidP="00D40056">
      <w:r w:rsidRPr="006157D9">
        <w:t xml:space="preserve">Nejdříve byl vytvořen </w:t>
      </w:r>
      <w:r w:rsidR="00AD6294" w:rsidRPr="006157D9">
        <w:t xml:space="preserve">sloupec „Prediction“, který </w:t>
      </w:r>
      <w:r w:rsidR="00FF0D87" w:rsidRPr="006157D9">
        <w:t>porovnával kurzy uložené ve sloupcích „Odds A“ a „Odds B“</w:t>
      </w:r>
      <w:r w:rsidR="00F30CA7" w:rsidRPr="006157D9">
        <w:t xml:space="preserve"> a </w:t>
      </w:r>
      <w:r w:rsidR="00B004DF" w:rsidRPr="006157D9">
        <w:t xml:space="preserve">obsahoval hodnoty „Underdog“, „Favorite“ a „Even“. </w:t>
      </w:r>
      <w:r w:rsidR="005715CC" w:rsidRPr="006157D9">
        <w:t>Tento sloupec byl poté promítnut do grafu (</w:t>
      </w:r>
      <w:r w:rsidR="007F34A6" w:rsidRPr="006157D9">
        <w:fldChar w:fldCharType="begin"/>
      </w:r>
      <w:r w:rsidR="007F34A6" w:rsidRPr="006157D9">
        <w:instrText xml:space="preserve"> REF _Ref164111128 \h </w:instrText>
      </w:r>
      <w:r w:rsidR="007F34A6" w:rsidRPr="006157D9">
        <w:fldChar w:fldCharType="separate"/>
      </w:r>
      <w:r w:rsidR="007F34A6" w:rsidRPr="006157D9">
        <w:t>Obr. 3.9</w:t>
      </w:r>
      <w:r w:rsidR="007F34A6" w:rsidRPr="006157D9">
        <w:fldChar w:fldCharType="end"/>
      </w:r>
      <w:r w:rsidR="005715CC" w:rsidRPr="006157D9">
        <w:t xml:space="preserve">), ze kterého </w:t>
      </w:r>
      <w:r w:rsidR="000F7F21" w:rsidRPr="006157D9">
        <w:t>můžeme vidět, že kurzový favorit</w:t>
      </w:r>
      <w:r w:rsidR="009C43FB" w:rsidRPr="006157D9">
        <w:t xml:space="preserve"> vyhrál v</w:t>
      </w:r>
      <w:r w:rsidR="00FF1AFE" w:rsidRPr="006157D9">
        <w:t> 63,9 % případů</w:t>
      </w:r>
      <w:r w:rsidR="005F5C6E" w:rsidRPr="006157D9">
        <w:t xml:space="preserve"> a</w:t>
      </w:r>
      <w:r w:rsidR="00FF1AFE" w:rsidRPr="006157D9">
        <w:t xml:space="preserve"> outsider vyhrál</w:t>
      </w:r>
      <w:r w:rsidR="005F5C6E" w:rsidRPr="006157D9">
        <w:t xml:space="preserve"> v 32 % případů. V</w:t>
      </w:r>
      <w:r w:rsidR="007F34A6" w:rsidRPr="006157D9">
        <w:t>e 4,1 % případů byly kurzy vyrovnané.</w:t>
      </w:r>
      <w:r w:rsidR="00FF1AFE" w:rsidRPr="006157D9">
        <w:t xml:space="preserve"> </w:t>
      </w:r>
    </w:p>
    <w:p w14:paraId="3D6470B4" w14:textId="77777777" w:rsidR="007F34A6" w:rsidRPr="006157D9" w:rsidRDefault="007F34A6" w:rsidP="007F34A6">
      <w:pPr>
        <w:keepNext/>
        <w:jc w:val="center"/>
      </w:pPr>
      <w:r w:rsidRPr="006157D9">
        <w:rPr>
          <w:noProof/>
        </w:rPr>
        <w:lastRenderedPageBreak/>
        <w:drawing>
          <wp:inline distT="0" distB="0" distL="0" distR="0" wp14:anchorId="68755202" wp14:editId="498C82B5">
            <wp:extent cx="3124200" cy="3034705"/>
            <wp:effectExtent l="0" t="0" r="0" b="0"/>
            <wp:docPr id="229057913" name="Obrázek 3" descr="Obsah obrázku text, snímek obrazovky, diagram,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057913" name="Obrázek 3" descr="Obsah obrázku text, snímek obrazovky, diagram, Písmo&#10;&#10;Popis byl vytvořen automatick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6987" cy="3047126"/>
                    </a:xfrm>
                    <a:prstGeom prst="rect">
                      <a:avLst/>
                    </a:prstGeom>
                    <a:noFill/>
                    <a:ln>
                      <a:noFill/>
                    </a:ln>
                  </pic:spPr>
                </pic:pic>
              </a:graphicData>
            </a:graphic>
          </wp:inline>
        </w:drawing>
      </w:r>
    </w:p>
    <w:p w14:paraId="06DF2DB5" w14:textId="1C42BE2D" w:rsidR="007F34A6" w:rsidRPr="006157D9" w:rsidRDefault="007F34A6" w:rsidP="007F34A6">
      <w:pPr>
        <w:pStyle w:val="Titulek"/>
        <w:jc w:val="center"/>
      </w:pPr>
      <w:bookmarkStart w:id="90" w:name="_Ref164111128"/>
      <w:bookmarkStart w:id="91" w:name="_Toc164719589"/>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9</w:t>
      </w:r>
      <w:r w:rsidR="00E6707D" w:rsidRPr="006157D9">
        <w:fldChar w:fldCharType="end"/>
      </w:r>
      <w:bookmarkEnd w:id="90"/>
      <w:r w:rsidRPr="006157D9">
        <w:t xml:space="preserve"> Poměr vítězů podle kurzů (vlastní zpracování)</w:t>
      </w:r>
      <w:bookmarkEnd w:id="91"/>
    </w:p>
    <w:p w14:paraId="09280B98" w14:textId="2820F616" w:rsidR="003D2100" w:rsidRPr="006157D9" w:rsidRDefault="007F34A6" w:rsidP="007F34A6">
      <w:r w:rsidRPr="006157D9">
        <w:t>Ve zkoumání kurzů můžeme jít hlouběji a použít podrobnější kategorie kurzů ve sloupcích „Odds cat A“ a „Odds cat B“.</w:t>
      </w:r>
      <w:r w:rsidR="00842FC1" w:rsidRPr="006157D9">
        <w:t xml:space="preserve"> Z těchto sloupců byla stejně jako v předešlé analýze vytvořena tabulka četností, která byla transformována do kontingenční tabulky. Pro každou hodnotu z kontingenční tabulky byla vypočítána její relativní hodnota a z tabulky vytvořena heatmapa (</w:t>
      </w:r>
      <w:r w:rsidR="00D625A2" w:rsidRPr="006157D9">
        <w:fldChar w:fldCharType="begin"/>
      </w:r>
      <w:r w:rsidR="00D625A2" w:rsidRPr="006157D9">
        <w:instrText xml:space="preserve"> REF _Ref164111622 \h </w:instrText>
      </w:r>
      <w:r w:rsidR="00D625A2" w:rsidRPr="006157D9">
        <w:fldChar w:fldCharType="separate"/>
      </w:r>
      <w:r w:rsidR="00D625A2" w:rsidRPr="006157D9">
        <w:t>Obr. 3.10</w:t>
      </w:r>
      <w:r w:rsidR="00D625A2" w:rsidRPr="006157D9">
        <w:fldChar w:fldCharType="end"/>
      </w:r>
      <w:r w:rsidR="00842FC1" w:rsidRPr="006157D9">
        <w:t>).</w:t>
      </w:r>
    </w:p>
    <w:p w14:paraId="7726FA90" w14:textId="77777777" w:rsidR="003D2100" w:rsidRPr="006157D9" w:rsidRDefault="003D2100" w:rsidP="003D2100">
      <w:pPr>
        <w:keepNext/>
        <w:jc w:val="center"/>
      </w:pPr>
      <w:r w:rsidRPr="006157D9">
        <w:rPr>
          <w:noProof/>
        </w:rPr>
        <w:drawing>
          <wp:inline distT="0" distB="0" distL="0" distR="0" wp14:anchorId="24A5422D" wp14:editId="1AA24426">
            <wp:extent cx="4705350" cy="3939513"/>
            <wp:effectExtent l="0" t="0" r="0" b="4445"/>
            <wp:docPr id="100115613" name="Obrázek 4" descr="Obsah obrázku text, snímek obrazovky, diagram,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15613" name="Obrázek 4" descr="Obsah obrázku text, snímek obrazovky, diagram, číslo&#10;&#10;Popis byl vytvořen automatick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14934" cy="3947537"/>
                    </a:xfrm>
                    <a:prstGeom prst="rect">
                      <a:avLst/>
                    </a:prstGeom>
                    <a:noFill/>
                    <a:ln>
                      <a:noFill/>
                    </a:ln>
                  </pic:spPr>
                </pic:pic>
              </a:graphicData>
            </a:graphic>
          </wp:inline>
        </w:drawing>
      </w:r>
    </w:p>
    <w:p w14:paraId="0B717DF8" w14:textId="0A47C292" w:rsidR="007F34A6" w:rsidRPr="006157D9" w:rsidRDefault="003D2100" w:rsidP="003D2100">
      <w:pPr>
        <w:pStyle w:val="Titulek"/>
        <w:jc w:val="center"/>
      </w:pPr>
      <w:bookmarkStart w:id="92" w:name="_Ref164111622"/>
      <w:bookmarkStart w:id="93" w:name="_Toc164719590"/>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0</w:t>
      </w:r>
      <w:r w:rsidR="00E6707D" w:rsidRPr="006157D9">
        <w:fldChar w:fldCharType="end"/>
      </w:r>
      <w:bookmarkEnd w:id="92"/>
      <w:r w:rsidRPr="006157D9">
        <w:t xml:space="preserve"> Heatmapa porovnávající </w:t>
      </w:r>
      <w:r w:rsidR="00D625A2" w:rsidRPr="006157D9">
        <w:t>kurzové kategorie vítěze a poraženého (vlastní zpracování)</w:t>
      </w:r>
      <w:bookmarkEnd w:id="93"/>
    </w:p>
    <w:p w14:paraId="4EBA8B8C" w14:textId="63F7F598" w:rsidR="003D2100" w:rsidRPr="006157D9" w:rsidRDefault="00292C7C" w:rsidP="007F34A6">
      <w:r w:rsidRPr="006157D9">
        <w:lastRenderedPageBreak/>
        <w:t xml:space="preserve">Z heatmapy je patrný jeden velmi zajímavý poznatek. </w:t>
      </w:r>
      <w:r w:rsidR="00844C53" w:rsidRPr="006157D9">
        <w:t xml:space="preserve">„Heavy Favorite“ vyhrává méně procent zápasů proti „Heavy Underdog“ než proti </w:t>
      </w:r>
      <w:r w:rsidR="00393E4D" w:rsidRPr="006157D9">
        <w:t>„Moderate Underdog“,</w:t>
      </w:r>
      <w:r w:rsidR="00844C53" w:rsidRPr="006157D9">
        <w:t xml:space="preserve"> což by se nemělo stát, kdyby byly kurzy sestaveny správně.</w:t>
      </w:r>
    </w:p>
    <w:p w14:paraId="5F2B2124" w14:textId="104B895B" w:rsidR="00E160AB" w:rsidRPr="006157D9" w:rsidRDefault="00DD0A77" w:rsidP="00DD0A77">
      <w:r w:rsidRPr="006157D9">
        <w:t>V mapě mají tři pole hodnotu 1. Ve všech třech případech je to však způsobeno pouze jedním záznamem, proto to není zajímavé.</w:t>
      </w:r>
      <w:r w:rsidR="00194096" w:rsidRPr="006157D9">
        <w:t xml:space="preserve"> </w:t>
      </w:r>
      <w:r w:rsidRPr="006157D9">
        <w:t>Všechny ostatní hodnoty dávají smysl a jsou p</w:t>
      </w:r>
      <w:r w:rsidR="00194096" w:rsidRPr="006157D9">
        <w:t>redikovány</w:t>
      </w:r>
      <w:r w:rsidRPr="006157D9">
        <w:t xml:space="preserve"> </w:t>
      </w:r>
      <w:r w:rsidR="00194096" w:rsidRPr="006157D9">
        <w:t>korektně</w:t>
      </w:r>
      <w:r w:rsidRPr="006157D9">
        <w:t>.</w:t>
      </w:r>
    </w:p>
    <w:p w14:paraId="22157203" w14:textId="5C28D828" w:rsidR="00194096" w:rsidRPr="006157D9" w:rsidRDefault="00C258C5" w:rsidP="00C258C5">
      <w:pPr>
        <w:pStyle w:val="Nadpis2"/>
      </w:pPr>
      <w:bookmarkStart w:id="94" w:name="_Toc164865984"/>
      <w:r w:rsidRPr="006157D9">
        <w:t>Vliv externích podmínek zápasu na způsob ukončení zápasu</w:t>
      </w:r>
      <w:bookmarkEnd w:id="94"/>
    </w:p>
    <w:p w14:paraId="57EFFB6A" w14:textId="77777777" w:rsidR="00810ED3" w:rsidRPr="006157D9" w:rsidRDefault="00DB11C2" w:rsidP="00C258C5">
      <w:r w:rsidRPr="006157D9">
        <w:t>Externí podmínky zápasu, jako je rozhodčí, váhová kategorie, počet kol a místo konání, budou předmětem naší pozornosti v další části</w:t>
      </w:r>
      <w:r w:rsidR="00515611" w:rsidRPr="006157D9">
        <w:t xml:space="preserve"> analýzy</w:t>
      </w:r>
      <w:r w:rsidRPr="006157D9">
        <w:t>. Budeme zkoumat, jak tyto faktory mohou ovlivnit způsob ukončení zápasu</w:t>
      </w:r>
      <w:r w:rsidR="009956B5" w:rsidRPr="006157D9">
        <w:t>.</w:t>
      </w:r>
      <w:r w:rsidR="007E460F" w:rsidRPr="006157D9">
        <w:t xml:space="preserve"> </w:t>
      </w:r>
    </w:p>
    <w:p w14:paraId="6B43C8B5" w14:textId="3901A7F5" w:rsidR="00EA7A5C" w:rsidRPr="006157D9" w:rsidRDefault="00882407" w:rsidP="00C258C5">
      <w:r w:rsidRPr="006157D9">
        <w:t xml:space="preserve">Nejprve se podíváme na </w:t>
      </w:r>
      <w:r w:rsidR="007167C5" w:rsidRPr="006157D9">
        <w:t>způsoby ukončení v celém datasetu, abychom měli s čím porovnávat.</w:t>
      </w:r>
      <w:r w:rsidR="00885406" w:rsidRPr="006157D9">
        <w:t xml:space="preserve"> Z</w:t>
      </w:r>
      <w:r w:rsidR="00E25842" w:rsidRPr="006157D9">
        <w:t> </w:t>
      </w:r>
      <w:r w:rsidR="00885406" w:rsidRPr="006157D9">
        <w:t>tabulky</w:t>
      </w:r>
      <w:r w:rsidR="00E25842" w:rsidRPr="006157D9">
        <w:t xml:space="preserve"> (</w:t>
      </w:r>
      <w:r w:rsidR="00EA7A5C" w:rsidRPr="006157D9">
        <w:fldChar w:fldCharType="begin"/>
      </w:r>
      <w:r w:rsidR="00EA7A5C" w:rsidRPr="006157D9">
        <w:instrText xml:space="preserve"> REF _Ref164113655 \h </w:instrText>
      </w:r>
      <w:r w:rsidR="00EA7A5C" w:rsidRPr="006157D9">
        <w:fldChar w:fldCharType="separate"/>
      </w:r>
      <w:r w:rsidR="00EA7A5C" w:rsidRPr="006157D9">
        <w:t>Tab. 3.4 Způsoby ukončení zápasu (vlastní zpracování)</w:t>
      </w:r>
      <w:r w:rsidR="00EA7A5C" w:rsidRPr="006157D9">
        <w:fldChar w:fldCharType="end"/>
      </w:r>
      <w:r w:rsidR="00E25842" w:rsidRPr="006157D9">
        <w:t>)</w:t>
      </w:r>
      <w:r w:rsidR="00885406" w:rsidRPr="006157D9">
        <w:t xml:space="preserve"> můžeme vidět, že </w:t>
      </w:r>
      <w:r w:rsidR="00810ED3" w:rsidRPr="006157D9">
        <w:t xml:space="preserve">nejvíce zápasů končí </w:t>
      </w:r>
      <w:r w:rsidR="00994987" w:rsidRPr="006157D9">
        <w:t xml:space="preserve">v 47 % případů </w:t>
      </w:r>
      <w:r w:rsidR="00810ED3" w:rsidRPr="006157D9">
        <w:t xml:space="preserve">na body („Decision“), </w:t>
      </w:r>
      <w:r w:rsidR="00994987" w:rsidRPr="006157D9">
        <w:t>3</w:t>
      </w:r>
      <w:r w:rsidR="00620943" w:rsidRPr="006157D9">
        <w:t>3</w:t>
      </w:r>
      <w:r w:rsidR="00994987" w:rsidRPr="006157D9">
        <w:t xml:space="preserve"> % zápasů končí </w:t>
      </w:r>
      <w:r w:rsidR="00A97484" w:rsidRPr="006157D9">
        <w:t xml:space="preserve">knockoutem („KO/TKO“), 20 % submisí („Submission“) a </w:t>
      </w:r>
      <w:r w:rsidR="00A21AE4" w:rsidRPr="006157D9">
        <w:t>1 % bez výsledku („No Contest“).</w:t>
      </w:r>
    </w:p>
    <w:p w14:paraId="1B269056" w14:textId="05AEBDDF" w:rsidR="00E25842" w:rsidRPr="006157D9" w:rsidRDefault="00E25842" w:rsidP="00E25842">
      <w:pPr>
        <w:pStyle w:val="Titulek"/>
        <w:keepNext/>
      </w:pPr>
      <w:bookmarkStart w:id="95" w:name="_Ref164113655"/>
      <w:bookmarkStart w:id="96" w:name="_Toc164719613"/>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4</w:t>
      </w:r>
      <w:r w:rsidR="005F59ED">
        <w:fldChar w:fldCharType="end"/>
      </w:r>
      <w:r w:rsidRPr="006157D9">
        <w:t xml:space="preserve"> Způsoby ukončení zápasu (vlastní zpracování)</w:t>
      </w:r>
      <w:bookmarkEnd w:id="95"/>
      <w:bookmarkEnd w:id="96"/>
    </w:p>
    <w:tbl>
      <w:tblPr>
        <w:tblStyle w:val="Styl1"/>
        <w:tblW w:w="0" w:type="auto"/>
        <w:jc w:val="center"/>
        <w:tblLook w:val="04A0" w:firstRow="1" w:lastRow="0" w:firstColumn="1" w:lastColumn="0" w:noHBand="0" w:noVBand="1"/>
      </w:tblPr>
      <w:tblGrid>
        <w:gridCol w:w="2550"/>
        <w:gridCol w:w="4393"/>
      </w:tblGrid>
      <w:tr w:rsidR="00A21AE4" w:rsidRPr="006157D9" w14:paraId="16B743EF"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0" w:type="dxa"/>
          </w:tcPr>
          <w:p w14:paraId="7737FDE0" w14:textId="40703DC4" w:rsidR="00A21AE4" w:rsidRPr="006157D9" w:rsidRDefault="00A21AE4" w:rsidP="00C216D3">
            <w:pPr>
              <w:jc w:val="center"/>
              <w:rPr>
                <w:lang w:val="cs-CZ"/>
              </w:rPr>
            </w:pPr>
            <w:r w:rsidRPr="006157D9">
              <w:rPr>
                <w:lang w:val="cs-CZ"/>
              </w:rPr>
              <w:t>Způsob ukončení</w:t>
            </w:r>
          </w:p>
        </w:tc>
        <w:tc>
          <w:tcPr>
            <w:tcW w:w="4393" w:type="dxa"/>
          </w:tcPr>
          <w:p w14:paraId="3A136FDD" w14:textId="2788FF84" w:rsidR="00A21AE4" w:rsidRPr="006157D9" w:rsidRDefault="00A21AE4" w:rsidP="00C216D3">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díl</w:t>
            </w:r>
          </w:p>
        </w:tc>
      </w:tr>
      <w:tr w:rsidR="00A21AE4" w:rsidRPr="006157D9" w14:paraId="29349FC3"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0FB5E8B7" w14:textId="49FA3512" w:rsidR="00A21AE4" w:rsidRPr="006157D9" w:rsidRDefault="00A21AE4" w:rsidP="00C216D3">
            <w:pPr>
              <w:jc w:val="center"/>
              <w:rPr>
                <w:lang w:val="cs-CZ"/>
              </w:rPr>
            </w:pPr>
            <w:r w:rsidRPr="006157D9">
              <w:rPr>
                <w:lang w:val="cs-CZ"/>
              </w:rPr>
              <w:t>Decision</w:t>
            </w:r>
          </w:p>
        </w:tc>
        <w:tc>
          <w:tcPr>
            <w:tcW w:w="4393" w:type="dxa"/>
          </w:tcPr>
          <w:p w14:paraId="50AD737F" w14:textId="62787DDD" w:rsidR="00A21AE4" w:rsidRPr="006157D9" w:rsidRDefault="00620943"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6</w:t>
            </w:r>
            <w:r w:rsidR="00C216D3" w:rsidRPr="006157D9">
              <w:rPr>
                <w:lang w:val="cs-CZ"/>
              </w:rPr>
              <w:t>9</w:t>
            </w:r>
          </w:p>
        </w:tc>
      </w:tr>
      <w:tr w:rsidR="00A21AE4" w:rsidRPr="006157D9" w14:paraId="309B4F8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62E1C066" w14:textId="42FFD375" w:rsidR="00A21AE4" w:rsidRPr="006157D9" w:rsidRDefault="00A21AE4" w:rsidP="00C216D3">
            <w:pPr>
              <w:jc w:val="center"/>
              <w:rPr>
                <w:lang w:val="cs-CZ"/>
              </w:rPr>
            </w:pPr>
            <w:r w:rsidRPr="006157D9">
              <w:rPr>
                <w:lang w:val="cs-CZ"/>
              </w:rPr>
              <w:t>KO/TKO</w:t>
            </w:r>
          </w:p>
        </w:tc>
        <w:tc>
          <w:tcPr>
            <w:tcW w:w="4393" w:type="dxa"/>
          </w:tcPr>
          <w:p w14:paraId="099EEA9D" w14:textId="6956FC8D" w:rsidR="00A21AE4" w:rsidRPr="006157D9"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B048F0" w:rsidRPr="006157D9">
              <w:rPr>
                <w:lang w:val="cs-CZ"/>
              </w:rPr>
              <w:t>,</w:t>
            </w:r>
            <w:r w:rsidRPr="006157D9">
              <w:rPr>
                <w:lang w:val="cs-CZ"/>
              </w:rPr>
              <w:t>32</w:t>
            </w:r>
            <w:r w:rsidR="00620943" w:rsidRPr="006157D9">
              <w:rPr>
                <w:lang w:val="cs-CZ"/>
              </w:rPr>
              <w:t>5</w:t>
            </w:r>
          </w:p>
        </w:tc>
      </w:tr>
      <w:tr w:rsidR="00A21AE4" w:rsidRPr="006157D9" w14:paraId="5A2C55A9"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51475E6A" w14:textId="217D518D" w:rsidR="00A21AE4" w:rsidRPr="006157D9" w:rsidRDefault="00A21AE4" w:rsidP="00C216D3">
            <w:pPr>
              <w:jc w:val="center"/>
              <w:rPr>
                <w:lang w:val="cs-CZ"/>
              </w:rPr>
            </w:pPr>
            <w:r w:rsidRPr="006157D9">
              <w:rPr>
                <w:lang w:val="cs-CZ"/>
              </w:rPr>
              <w:t>Submission</w:t>
            </w:r>
          </w:p>
        </w:tc>
        <w:tc>
          <w:tcPr>
            <w:tcW w:w="4393" w:type="dxa"/>
          </w:tcPr>
          <w:p w14:paraId="39FDD6F5" w14:textId="782B86FE" w:rsidR="00A21AE4" w:rsidRPr="006157D9"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B048F0" w:rsidRPr="006157D9">
              <w:rPr>
                <w:lang w:val="cs-CZ"/>
              </w:rPr>
              <w:t>,</w:t>
            </w:r>
            <w:r w:rsidRPr="006157D9">
              <w:rPr>
                <w:lang w:val="cs-CZ"/>
              </w:rPr>
              <w:t>195</w:t>
            </w:r>
          </w:p>
        </w:tc>
      </w:tr>
      <w:tr w:rsidR="00A21AE4" w:rsidRPr="006157D9" w14:paraId="7ECC084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71DF1A5F" w14:textId="7DB8A54E" w:rsidR="00A21AE4" w:rsidRPr="006157D9" w:rsidRDefault="00A21AE4" w:rsidP="00C216D3">
            <w:pPr>
              <w:jc w:val="center"/>
              <w:rPr>
                <w:lang w:val="cs-CZ"/>
              </w:rPr>
            </w:pPr>
            <w:r w:rsidRPr="006157D9">
              <w:rPr>
                <w:lang w:val="cs-CZ"/>
              </w:rPr>
              <w:t>No Contest</w:t>
            </w:r>
          </w:p>
        </w:tc>
        <w:tc>
          <w:tcPr>
            <w:tcW w:w="4393" w:type="dxa"/>
          </w:tcPr>
          <w:p w14:paraId="17039085" w14:textId="04B37C44" w:rsidR="00A21AE4" w:rsidRPr="006157D9"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w:t>
            </w:r>
            <w:r w:rsidR="00B048F0" w:rsidRPr="006157D9">
              <w:rPr>
                <w:lang w:val="cs-CZ"/>
              </w:rPr>
              <w:t>,</w:t>
            </w:r>
            <w:r w:rsidRPr="006157D9">
              <w:rPr>
                <w:lang w:val="cs-CZ"/>
              </w:rPr>
              <w:t>012</w:t>
            </w:r>
          </w:p>
        </w:tc>
      </w:tr>
    </w:tbl>
    <w:p w14:paraId="0B674ACB" w14:textId="77777777" w:rsidR="00800544" w:rsidRPr="006157D9" w:rsidRDefault="00800544" w:rsidP="00C258C5">
      <w:r w:rsidRPr="006157D9">
        <w:t>´</w:t>
      </w:r>
    </w:p>
    <w:p w14:paraId="67C745F0" w14:textId="1A88C12B" w:rsidR="00EA7A5C" w:rsidRPr="006157D9" w:rsidRDefault="00A64FE9" w:rsidP="00C258C5">
      <w:r w:rsidRPr="006157D9">
        <w:t xml:space="preserve">Dále se pokusíme zjistit, jaký na to mají vliv </w:t>
      </w:r>
      <w:r w:rsidR="00800544" w:rsidRPr="006157D9">
        <w:t>jiné faktory.</w:t>
      </w:r>
    </w:p>
    <w:p w14:paraId="4B42E2D2" w14:textId="10767092" w:rsidR="00800544" w:rsidRPr="006157D9" w:rsidRDefault="00F50FD2" w:rsidP="00F50FD2">
      <w:pPr>
        <w:pStyle w:val="Nadpis3"/>
      </w:pPr>
      <w:bookmarkStart w:id="97" w:name="_Toc164865985"/>
      <w:r w:rsidRPr="006157D9">
        <w:t>Rozhodčí</w:t>
      </w:r>
      <w:bookmarkEnd w:id="97"/>
    </w:p>
    <w:p w14:paraId="4AE0408D" w14:textId="56B6233A" w:rsidR="0020044A" w:rsidRPr="006157D9" w:rsidRDefault="0020044A" w:rsidP="0020044A">
      <w:r w:rsidRPr="006157D9">
        <w:t xml:space="preserve">Rozhodčí </w:t>
      </w:r>
      <w:r w:rsidR="00D4512D" w:rsidRPr="006157D9">
        <w:t>hraje určitou roli v každém zápase. Může však mít vliv</w:t>
      </w:r>
      <w:r w:rsidR="00395389" w:rsidRPr="006157D9">
        <w:t xml:space="preserve"> na způsob ukončení? K této analýze bude použit </w:t>
      </w:r>
      <w:r w:rsidR="00FB0563" w:rsidRPr="006157D9">
        <w:t xml:space="preserve">primárně sloupec </w:t>
      </w:r>
      <w:r w:rsidR="00395389" w:rsidRPr="006157D9">
        <w:t>„Referee“</w:t>
      </w:r>
      <w:r w:rsidR="00FB0563" w:rsidRPr="006157D9">
        <w:t xml:space="preserve">. </w:t>
      </w:r>
    </w:p>
    <w:p w14:paraId="52456C0D" w14:textId="31E98F1D" w:rsidR="00FB0563" w:rsidRPr="006157D9" w:rsidRDefault="00A55AA2" w:rsidP="0020044A">
      <w:r w:rsidRPr="006157D9">
        <w:t xml:space="preserve">Nejdříve </w:t>
      </w:r>
      <w:r w:rsidR="00057F16" w:rsidRPr="006157D9">
        <w:t>byli</w:t>
      </w:r>
      <w:r w:rsidRPr="006157D9">
        <w:t xml:space="preserve"> </w:t>
      </w:r>
      <w:r w:rsidR="00057F16" w:rsidRPr="006157D9">
        <w:t xml:space="preserve">vyfiltrováni pouze </w:t>
      </w:r>
      <w:r w:rsidRPr="006157D9">
        <w:t xml:space="preserve">rozhodčí, kteří </w:t>
      </w:r>
      <w:r w:rsidR="00CA524B" w:rsidRPr="006157D9">
        <w:t xml:space="preserve">figurovali alespoň u 100 zápasů. </w:t>
      </w:r>
      <w:r w:rsidR="00FA71E6" w:rsidRPr="006157D9">
        <w:t>Takových rozhodčích bylo v dat</w:t>
      </w:r>
      <w:r w:rsidR="00892107" w:rsidRPr="006157D9">
        <w:t>asetu</w:t>
      </w:r>
      <w:r w:rsidR="00FA71E6" w:rsidRPr="006157D9">
        <w:t xml:space="preserve"> 15 a </w:t>
      </w:r>
      <w:r w:rsidR="00892107" w:rsidRPr="006157D9">
        <w:t xml:space="preserve">rozhodovali 5195 z 7294 zápasů. </w:t>
      </w:r>
      <w:r w:rsidR="000147D8" w:rsidRPr="006157D9">
        <w:t xml:space="preserve">Byla </w:t>
      </w:r>
      <w:r w:rsidR="00112392" w:rsidRPr="006157D9">
        <w:t xml:space="preserve">použita funkce „groupby“, která </w:t>
      </w:r>
      <w:r w:rsidR="000147D8" w:rsidRPr="006157D9">
        <w:t>pro každou kombinaci</w:t>
      </w:r>
      <w:r w:rsidR="007E2637" w:rsidRPr="006157D9">
        <w:t xml:space="preserve"> rozhodčího a způsobu ukončení spočítala počet četností.</w:t>
      </w:r>
      <w:r w:rsidR="00112392" w:rsidRPr="006157D9">
        <w:t xml:space="preserve"> </w:t>
      </w:r>
      <w:r w:rsidR="00B151EB" w:rsidRPr="006157D9">
        <w:t>Z těchto dat byla vytvořena kontingenční tabulka</w:t>
      </w:r>
      <w:r w:rsidR="005C07F6" w:rsidRPr="006157D9">
        <w:t xml:space="preserve"> (</w:t>
      </w:r>
      <w:r w:rsidR="00486BE9" w:rsidRPr="006157D9">
        <w:fldChar w:fldCharType="begin"/>
      </w:r>
      <w:r w:rsidR="00486BE9" w:rsidRPr="006157D9">
        <w:instrText xml:space="preserve"> REF _Ref164115609 \h </w:instrText>
      </w:r>
      <w:r w:rsidR="00486BE9" w:rsidRPr="006157D9">
        <w:fldChar w:fldCharType="separate"/>
      </w:r>
      <w:r w:rsidR="00486BE9" w:rsidRPr="006157D9">
        <w:t>Tab. 3.5</w:t>
      </w:r>
      <w:r w:rsidR="00486BE9" w:rsidRPr="006157D9">
        <w:fldChar w:fldCharType="end"/>
      </w:r>
      <w:r w:rsidR="005C07F6" w:rsidRPr="006157D9">
        <w:t>)</w:t>
      </w:r>
      <w:r w:rsidR="00B151EB" w:rsidRPr="006157D9">
        <w:t xml:space="preserve">, která </w:t>
      </w:r>
      <w:r w:rsidR="00592A54" w:rsidRPr="006157D9">
        <w:t>obsah</w:t>
      </w:r>
      <w:r w:rsidR="00BD60E7" w:rsidRPr="006157D9">
        <w:t>uje</w:t>
      </w:r>
      <w:r w:rsidR="00592A54" w:rsidRPr="006157D9">
        <w:t xml:space="preserve"> </w:t>
      </w:r>
      <w:r w:rsidR="00486BE9" w:rsidRPr="006157D9">
        <w:t>po</w:t>
      </w:r>
      <w:r w:rsidR="003223B4" w:rsidRPr="006157D9">
        <w:t>díl</w:t>
      </w:r>
      <w:r w:rsidR="00592A54" w:rsidRPr="006157D9">
        <w:t xml:space="preserve"> způsobů ukončení pro každého rozhodčího. </w:t>
      </w:r>
    </w:p>
    <w:p w14:paraId="14067EF4" w14:textId="77777777" w:rsidR="00A10B9F" w:rsidRPr="006157D9" w:rsidRDefault="00A10B9F" w:rsidP="00C258C5"/>
    <w:p w14:paraId="2D380ED0" w14:textId="0AB78D9A" w:rsidR="00486BE9" w:rsidRPr="006157D9" w:rsidRDefault="00486BE9" w:rsidP="00486BE9">
      <w:pPr>
        <w:pStyle w:val="Titulek"/>
        <w:keepNext/>
      </w:pPr>
      <w:bookmarkStart w:id="98" w:name="_Ref164115609"/>
      <w:bookmarkStart w:id="99" w:name="_Ref164115797"/>
      <w:bookmarkStart w:id="100" w:name="_Toc164719614"/>
      <w:r w:rsidRPr="006157D9">
        <w:lastRenderedPageBreak/>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5</w:t>
      </w:r>
      <w:r w:rsidR="005F59ED">
        <w:fldChar w:fldCharType="end"/>
      </w:r>
      <w:bookmarkEnd w:id="98"/>
      <w:r w:rsidRPr="006157D9">
        <w:t xml:space="preserve"> Po</w:t>
      </w:r>
      <w:r w:rsidR="003223B4" w:rsidRPr="006157D9">
        <w:t>díl</w:t>
      </w:r>
      <w:r w:rsidRPr="006157D9">
        <w:t xml:space="preserve"> způsobů ukončení pro každého rozhodčího (vlastní zpracování)</w:t>
      </w:r>
      <w:bookmarkEnd w:id="99"/>
      <w:bookmarkEnd w:id="100"/>
    </w:p>
    <w:tbl>
      <w:tblPr>
        <w:tblStyle w:val="Styl1"/>
        <w:tblW w:w="0" w:type="auto"/>
        <w:jc w:val="center"/>
        <w:tblLook w:val="04A0" w:firstRow="1" w:lastRow="0" w:firstColumn="1" w:lastColumn="0" w:noHBand="0" w:noVBand="1"/>
      </w:tblPr>
      <w:tblGrid>
        <w:gridCol w:w="1757"/>
        <w:gridCol w:w="1757"/>
        <w:gridCol w:w="1757"/>
        <w:gridCol w:w="1757"/>
        <w:gridCol w:w="1758"/>
      </w:tblGrid>
      <w:tr w:rsidR="004729D9" w:rsidRPr="006157D9" w14:paraId="456566D0" w14:textId="77777777" w:rsidTr="00486B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tcPr>
          <w:p w14:paraId="6E62206C" w14:textId="77777777" w:rsidR="004729D9" w:rsidRPr="006157D9" w:rsidRDefault="004729D9" w:rsidP="00486BE9">
            <w:pPr>
              <w:jc w:val="center"/>
              <w:rPr>
                <w:lang w:val="cs-CZ"/>
              </w:rPr>
            </w:pPr>
            <w:r w:rsidRPr="006157D9">
              <w:rPr>
                <w:lang w:val="cs-CZ"/>
              </w:rPr>
              <w:t>Rozhodčí</w:t>
            </w:r>
          </w:p>
        </w:tc>
        <w:tc>
          <w:tcPr>
            <w:tcW w:w="1757" w:type="dxa"/>
          </w:tcPr>
          <w:p w14:paraId="4582CFBD" w14:textId="77777777" w:rsidR="004729D9" w:rsidRPr="006157D9" w:rsidRDefault="004729D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Decision</w:t>
            </w:r>
          </w:p>
        </w:tc>
        <w:tc>
          <w:tcPr>
            <w:tcW w:w="1757" w:type="dxa"/>
          </w:tcPr>
          <w:p w14:paraId="46684CEB" w14:textId="77777777" w:rsidR="004729D9" w:rsidRPr="006157D9" w:rsidRDefault="004729D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KO/TKO</w:t>
            </w:r>
          </w:p>
        </w:tc>
        <w:tc>
          <w:tcPr>
            <w:tcW w:w="1757" w:type="dxa"/>
          </w:tcPr>
          <w:p w14:paraId="2A5BA33F" w14:textId="42122478" w:rsidR="004729D9" w:rsidRPr="006157D9" w:rsidRDefault="00486BE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No Contest</w:t>
            </w:r>
          </w:p>
        </w:tc>
        <w:tc>
          <w:tcPr>
            <w:tcW w:w="1758" w:type="dxa"/>
          </w:tcPr>
          <w:p w14:paraId="1892737E" w14:textId="2132BA6B" w:rsidR="004729D9" w:rsidRPr="006157D9" w:rsidRDefault="00486BE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Submission</w:t>
            </w:r>
          </w:p>
        </w:tc>
      </w:tr>
      <w:tr w:rsidR="004729D9" w:rsidRPr="006157D9" w14:paraId="73A14A29"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E2622AF" w14:textId="77777777" w:rsidR="004729D9" w:rsidRPr="006157D9" w:rsidRDefault="004729D9" w:rsidP="00486BE9">
            <w:pPr>
              <w:jc w:val="center"/>
              <w:rPr>
                <w:lang w:val="cs-CZ"/>
              </w:rPr>
            </w:pPr>
            <w:r w:rsidRPr="006157D9">
              <w:rPr>
                <w:lang w:val="cs-CZ"/>
              </w:rPr>
              <w:t>Chris Tognoni</w:t>
            </w:r>
          </w:p>
        </w:tc>
        <w:tc>
          <w:tcPr>
            <w:tcW w:w="1757" w:type="dxa"/>
          </w:tcPr>
          <w:p w14:paraId="780D8DB4"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85</w:t>
            </w:r>
          </w:p>
        </w:tc>
        <w:tc>
          <w:tcPr>
            <w:tcW w:w="1757" w:type="dxa"/>
          </w:tcPr>
          <w:p w14:paraId="3B02357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90</w:t>
            </w:r>
          </w:p>
        </w:tc>
        <w:tc>
          <w:tcPr>
            <w:tcW w:w="1757" w:type="dxa"/>
          </w:tcPr>
          <w:p w14:paraId="5EC8FE0D"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0</w:t>
            </w:r>
          </w:p>
        </w:tc>
        <w:tc>
          <w:tcPr>
            <w:tcW w:w="1758" w:type="dxa"/>
          </w:tcPr>
          <w:p w14:paraId="5FC715E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06</w:t>
            </w:r>
          </w:p>
        </w:tc>
      </w:tr>
      <w:tr w:rsidR="004729D9" w:rsidRPr="006157D9" w14:paraId="3B02377F"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0DA70D05" w14:textId="77777777" w:rsidR="004729D9" w:rsidRPr="006157D9" w:rsidRDefault="004729D9" w:rsidP="00486BE9">
            <w:pPr>
              <w:jc w:val="center"/>
              <w:rPr>
                <w:lang w:val="cs-CZ"/>
              </w:rPr>
            </w:pPr>
            <w:r w:rsidRPr="006157D9">
              <w:rPr>
                <w:lang w:val="cs-CZ"/>
              </w:rPr>
              <w:t>Dan Miragliotta</w:t>
            </w:r>
          </w:p>
        </w:tc>
        <w:tc>
          <w:tcPr>
            <w:tcW w:w="1757" w:type="dxa"/>
          </w:tcPr>
          <w:p w14:paraId="5CAB31B0"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18</w:t>
            </w:r>
          </w:p>
        </w:tc>
        <w:tc>
          <w:tcPr>
            <w:tcW w:w="1757" w:type="dxa"/>
          </w:tcPr>
          <w:p w14:paraId="2E9E019C"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83</w:t>
            </w:r>
          </w:p>
        </w:tc>
        <w:tc>
          <w:tcPr>
            <w:tcW w:w="1757" w:type="dxa"/>
          </w:tcPr>
          <w:p w14:paraId="7EB07AE3"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1</w:t>
            </w:r>
          </w:p>
        </w:tc>
        <w:tc>
          <w:tcPr>
            <w:tcW w:w="1758" w:type="dxa"/>
          </w:tcPr>
          <w:p w14:paraId="53673FAA"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88</w:t>
            </w:r>
          </w:p>
        </w:tc>
      </w:tr>
      <w:tr w:rsidR="004729D9" w:rsidRPr="006157D9" w14:paraId="49DCAF31"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F17DBB3" w14:textId="77777777" w:rsidR="004729D9" w:rsidRPr="006157D9" w:rsidRDefault="004729D9" w:rsidP="00486BE9">
            <w:pPr>
              <w:jc w:val="center"/>
              <w:rPr>
                <w:lang w:val="cs-CZ"/>
              </w:rPr>
            </w:pPr>
            <w:r w:rsidRPr="006157D9">
              <w:rPr>
                <w:lang w:val="cs-CZ"/>
              </w:rPr>
              <w:t>Herb Dean</w:t>
            </w:r>
          </w:p>
        </w:tc>
        <w:tc>
          <w:tcPr>
            <w:tcW w:w="1757" w:type="dxa"/>
          </w:tcPr>
          <w:p w14:paraId="315456B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35</w:t>
            </w:r>
          </w:p>
        </w:tc>
        <w:tc>
          <w:tcPr>
            <w:tcW w:w="1757" w:type="dxa"/>
          </w:tcPr>
          <w:p w14:paraId="0B8E970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48</w:t>
            </w:r>
          </w:p>
        </w:tc>
        <w:tc>
          <w:tcPr>
            <w:tcW w:w="1757" w:type="dxa"/>
          </w:tcPr>
          <w:p w14:paraId="78448908"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1</w:t>
            </w:r>
          </w:p>
        </w:tc>
        <w:tc>
          <w:tcPr>
            <w:tcW w:w="1758" w:type="dxa"/>
          </w:tcPr>
          <w:p w14:paraId="7849FF8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06</w:t>
            </w:r>
          </w:p>
        </w:tc>
      </w:tr>
      <w:tr w:rsidR="004729D9" w:rsidRPr="006157D9" w14:paraId="4978383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3239B9DA" w14:textId="77777777" w:rsidR="004729D9" w:rsidRPr="006157D9" w:rsidRDefault="004729D9" w:rsidP="00486BE9">
            <w:pPr>
              <w:jc w:val="center"/>
              <w:rPr>
                <w:lang w:val="cs-CZ"/>
              </w:rPr>
            </w:pPr>
            <w:r w:rsidRPr="006157D9">
              <w:rPr>
                <w:lang w:val="cs-CZ"/>
              </w:rPr>
              <w:t>Jason Herzog</w:t>
            </w:r>
          </w:p>
        </w:tc>
        <w:tc>
          <w:tcPr>
            <w:tcW w:w="1757" w:type="dxa"/>
          </w:tcPr>
          <w:p w14:paraId="6B9BABD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77</w:t>
            </w:r>
          </w:p>
        </w:tc>
        <w:tc>
          <w:tcPr>
            <w:tcW w:w="1757" w:type="dxa"/>
          </w:tcPr>
          <w:p w14:paraId="4E1D7562"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22</w:t>
            </w:r>
          </w:p>
        </w:tc>
        <w:tc>
          <w:tcPr>
            <w:tcW w:w="1757" w:type="dxa"/>
          </w:tcPr>
          <w:p w14:paraId="5B2D15AE"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2</w:t>
            </w:r>
          </w:p>
        </w:tc>
        <w:tc>
          <w:tcPr>
            <w:tcW w:w="1758" w:type="dxa"/>
          </w:tcPr>
          <w:p w14:paraId="6BA58F52"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88</w:t>
            </w:r>
          </w:p>
        </w:tc>
      </w:tr>
      <w:tr w:rsidR="004729D9" w:rsidRPr="006157D9" w14:paraId="254B9613"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2410B64D" w14:textId="77777777" w:rsidR="004729D9" w:rsidRPr="006157D9" w:rsidRDefault="004729D9" w:rsidP="00486BE9">
            <w:pPr>
              <w:jc w:val="center"/>
              <w:rPr>
                <w:lang w:val="cs-CZ"/>
              </w:rPr>
            </w:pPr>
            <w:r w:rsidRPr="006157D9">
              <w:rPr>
                <w:lang w:val="cs-CZ"/>
              </w:rPr>
              <w:t>John McCarthy</w:t>
            </w:r>
          </w:p>
        </w:tc>
        <w:tc>
          <w:tcPr>
            <w:tcW w:w="1757" w:type="dxa"/>
          </w:tcPr>
          <w:p w14:paraId="302E5D2C"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05</w:t>
            </w:r>
          </w:p>
        </w:tc>
        <w:tc>
          <w:tcPr>
            <w:tcW w:w="1757" w:type="dxa"/>
          </w:tcPr>
          <w:p w14:paraId="7DB93979"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60</w:t>
            </w:r>
          </w:p>
        </w:tc>
        <w:tc>
          <w:tcPr>
            <w:tcW w:w="1757" w:type="dxa"/>
          </w:tcPr>
          <w:p w14:paraId="45DEC4A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3</w:t>
            </w:r>
          </w:p>
        </w:tc>
        <w:tc>
          <w:tcPr>
            <w:tcW w:w="1758" w:type="dxa"/>
          </w:tcPr>
          <w:p w14:paraId="0E2B1183"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12</w:t>
            </w:r>
          </w:p>
        </w:tc>
      </w:tr>
      <w:tr w:rsidR="004729D9" w:rsidRPr="006157D9" w14:paraId="275FB4E4"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FC91551" w14:textId="77777777" w:rsidR="004729D9" w:rsidRPr="006157D9" w:rsidRDefault="004729D9" w:rsidP="00486BE9">
            <w:pPr>
              <w:jc w:val="center"/>
              <w:rPr>
                <w:lang w:val="cs-CZ"/>
              </w:rPr>
            </w:pPr>
            <w:r w:rsidRPr="006157D9">
              <w:rPr>
                <w:lang w:val="cs-CZ"/>
              </w:rPr>
              <w:t>Josh Rosenthal</w:t>
            </w:r>
          </w:p>
        </w:tc>
        <w:tc>
          <w:tcPr>
            <w:tcW w:w="1757" w:type="dxa"/>
          </w:tcPr>
          <w:p w14:paraId="4043AA0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96</w:t>
            </w:r>
          </w:p>
        </w:tc>
        <w:tc>
          <w:tcPr>
            <w:tcW w:w="1757" w:type="dxa"/>
          </w:tcPr>
          <w:p w14:paraId="7EDEB41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73</w:t>
            </w:r>
          </w:p>
        </w:tc>
        <w:tc>
          <w:tcPr>
            <w:tcW w:w="1757" w:type="dxa"/>
          </w:tcPr>
          <w:p w14:paraId="40AEF519"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7</w:t>
            </w:r>
          </w:p>
        </w:tc>
        <w:tc>
          <w:tcPr>
            <w:tcW w:w="1758" w:type="dxa"/>
          </w:tcPr>
          <w:p w14:paraId="12FDA2EA"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15</w:t>
            </w:r>
          </w:p>
        </w:tc>
      </w:tr>
      <w:tr w:rsidR="004729D9" w:rsidRPr="006157D9" w14:paraId="1C96B08A"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DAB460D" w14:textId="77777777" w:rsidR="004729D9" w:rsidRPr="006157D9" w:rsidRDefault="004729D9" w:rsidP="00486BE9">
            <w:pPr>
              <w:jc w:val="center"/>
              <w:rPr>
                <w:lang w:val="cs-CZ"/>
              </w:rPr>
            </w:pPr>
            <w:r w:rsidRPr="006157D9">
              <w:rPr>
                <w:lang w:val="cs-CZ"/>
              </w:rPr>
              <w:t>Keith Peterson</w:t>
            </w:r>
          </w:p>
        </w:tc>
        <w:tc>
          <w:tcPr>
            <w:tcW w:w="1757" w:type="dxa"/>
          </w:tcPr>
          <w:p w14:paraId="4EAB358A"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518</w:t>
            </w:r>
          </w:p>
        </w:tc>
        <w:tc>
          <w:tcPr>
            <w:tcW w:w="1757" w:type="dxa"/>
          </w:tcPr>
          <w:p w14:paraId="1931E0A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20</w:t>
            </w:r>
          </w:p>
        </w:tc>
        <w:tc>
          <w:tcPr>
            <w:tcW w:w="1757" w:type="dxa"/>
          </w:tcPr>
          <w:p w14:paraId="29842143"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2</w:t>
            </w:r>
          </w:p>
        </w:tc>
        <w:tc>
          <w:tcPr>
            <w:tcW w:w="1758" w:type="dxa"/>
          </w:tcPr>
          <w:p w14:paraId="4CFCE2D4"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51</w:t>
            </w:r>
          </w:p>
        </w:tc>
      </w:tr>
      <w:tr w:rsidR="004729D9" w:rsidRPr="006157D9" w14:paraId="0ACB1E6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BFF6996" w14:textId="77777777" w:rsidR="004729D9" w:rsidRPr="006157D9" w:rsidRDefault="004729D9" w:rsidP="00486BE9">
            <w:pPr>
              <w:jc w:val="center"/>
              <w:rPr>
                <w:lang w:val="cs-CZ"/>
              </w:rPr>
            </w:pPr>
            <w:r w:rsidRPr="006157D9">
              <w:rPr>
                <w:lang w:val="cs-CZ"/>
              </w:rPr>
              <w:t>Kevin MacDonald</w:t>
            </w:r>
          </w:p>
        </w:tc>
        <w:tc>
          <w:tcPr>
            <w:tcW w:w="1757" w:type="dxa"/>
          </w:tcPr>
          <w:p w14:paraId="708275F5"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60</w:t>
            </w:r>
          </w:p>
        </w:tc>
        <w:tc>
          <w:tcPr>
            <w:tcW w:w="1757" w:type="dxa"/>
          </w:tcPr>
          <w:p w14:paraId="57F4295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00</w:t>
            </w:r>
          </w:p>
        </w:tc>
        <w:tc>
          <w:tcPr>
            <w:tcW w:w="1757" w:type="dxa"/>
          </w:tcPr>
          <w:p w14:paraId="4CE3F49B"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0</w:t>
            </w:r>
          </w:p>
        </w:tc>
        <w:tc>
          <w:tcPr>
            <w:tcW w:w="1758" w:type="dxa"/>
          </w:tcPr>
          <w:p w14:paraId="602BC90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20</w:t>
            </w:r>
          </w:p>
        </w:tc>
      </w:tr>
      <w:tr w:rsidR="004729D9" w:rsidRPr="006157D9" w14:paraId="5D20FE5F"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2D59421C" w14:textId="77777777" w:rsidR="004729D9" w:rsidRPr="006157D9" w:rsidRDefault="004729D9" w:rsidP="00486BE9">
            <w:pPr>
              <w:jc w:val="center"/>
              <w:rPr>
                <w:lang w:val="cs-CZ"/>
              </w:rPr>
            </w:pPr>
            <w:r w:rsidRPr="006157D9">
              <w:rPr>
                <w:lang w:val="cs-CZ"/>
              </w:rPr>
              <w:t>Leon Roberts</w:t>
            </w:r>
          </w:p>
        </w:tc>
        <w:tc>
          <w:tcPr>
            <w:tcW w:w="1757" w:type="dxa"/>
          </w:tcPr>
          <w:p w14:paraId="544A01F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538</w:t>
            </w:r>
          </w:p>
        </w:tc>
        <w:tc>
          <w:tcPr>
            <w:tcW w:w="1757" w:type="dxa"/>
          </w:tcPr>
          <w:p w14:paraId="363A39B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23</w:t>
            </w:r>
          </w:p>
        </w:tc>
        <w:tc>
          <w:tcPr>
            <w:tcW w:w="1757" w:type="dxa"/>
          </w:tcPr>
          <w:p w14:paraId="72C6262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0</w:t>
            </w:r>
          </w:p>
        </w:tc>
        <w:tc>
          <w:tcPr>
            <w:tcW w:w="1758" w:type="dxa"/>
          </w:tcPr>
          <w:p w14:paraId="36B1C6B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40</w:t>
            </w:r>
          </w:p>
        </w:tc>
      </w:tr>
      <w:tr w:rsidR="004729D9" w:rsidRPr="006157D9" w14:paraId="1AD1550C"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5CB5C93" w14:textId="77777777" w:rsidR="004729D9" w:rsidRPr="006157D9" w:rsidRDefault="004729D9" w:rsidP="00486BE9">
            <w:pPr>
              <w:jc w:val="center"/>
              <w:rPr>
                <w:lang w:val="cs-CZ"/>
              </w:rPr>
            </w:pPr>
            <w:r w:rsidRPr="006157D9">
              <w:rPr>
                <w:lang w:val="cs-CZ"/>
              </w:rPr>
              <w:t>Marc Goddard</w:t>
            </w:r>
          </w:p>
        </w:tc>
        <w:tc>
          <w:tcPr>
            <w:tcW w:w="1757" w:type="dxa"/>
          </w:tcPr>
          <w:p w14:paraId="75AB59FA"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500</w:t>
            </w:r>
          </w:p>
        </w:tc>
        <w:tc>
          <w:tcPr>
            <w:tcW w:w="1757" w:type="dxa"/>
          </w:tcPr>
          <w:p w14:paraId="49A7BF3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14</w:t>
            </w:r>
          </w:p>
        </w:tc>
        <w:tc>
          <w:tcPr>
            <w:tcW w:w="1757" w:type="dxa"/>
          </w:tcPr>
          <w:p w14:paraId="435F49F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4</w:t>
            </w:r>
          </w:p>
        </w:tc>
        <w:tc>
          <w:tcPr>
            <w:tcW w:w="1758" w:type="dxa"/>
          </w:tcPr>
          <w:p w14:paraId="39A57048"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82</w:t>
            </w:r>
          </w:p>
        </w:tc>
      </w:tr>
      <w:tr w:rsidR="004729D9" w:rsidRPr="006157D9" w14:paraId="746D3E83"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6BB86D7F" w14:textId="77777777" w:rsidR="004729D9" w:rsidRPr="006157D9" w:rsidRDefault="004729D9" w:rsidP="00486BE9">
            <w:pPr>
              <w:jc w:val="center"/>
              <w:rPr>
                <w:lang w:val="cs-CZ"/>
              </w:rPr>
            </w:pPr>
            <w:r w:rsidRPr="006157D9">
              <w:rPr>
                <w:lang w:val="cs-CZ"/>
              </w:rPr>
              <w:t>Mario Yamasaki</w:t>
            </w:r>
          </w:p>
        </w:tc>
        <w:tc>
          <w:tcPr>
            <w:tcW w:w="1757" w:type="dxa"/>
          </w:tcPr>
          <w:p w14:paraId="1D4D8D8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24</w:t>
            </w:r>
          </w:p>
        </w:tc>
        <w:tc>
          <w:tcPr>
            <w:tcW w:w="1757" w:type="dxa"/>
          </w:tcPr>
          <w:p w14:paraId="433C7A7F"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32</w:t>
            </w:r>
          </w:p>
        </w:tc>
        <w:tc>
          <w:tcPr>
            <w:tcW w:w="1757" w:type="dxa"/>
          </w:tcPr>
          <w:p w14:paraId="023421EC"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3</w:t>
            </w:r>
          </w:p>
        </w:tc>
        <w:tc>
          <w:tcPr>
            <w:tcW w:w="1758" w:type="dxa"/>
          </w:tcPr>
          <w:p w14:paraId="25060EA9"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41</w:t>
            </w:r>
          </w:p>
        </w:tc>
      </w:tr>
      <w:tr w:rsidR="004729D9" w:rsidRPr="006157D9" w14:paraId="2513FA64"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E04259F" w14:textId="77777777" w:rsidR="004729D9" w:rsidRPr="006157D9" w:rsidRDefault="004729D9" w:rsidP="00486BE9">
            <w:pPr>
              <w:jc w:val="center"/>
              <w:rPr>
                <w:lang w:val="cs-CZ"/>
              </w:rPr>
            </w:pPr>
            <w:r w:rsidRPr="006157D9">
              <w:rPr>
                <w:lang w:val="cs-CZ"/>
              </w:rPr>
              <w:t>Mark Smith</w:t>
            </w:r>
          </w:p>
        </w:tc>
        <w:tc>
          <w:tcPr>
            <w:tcW w:w="1757" w:type="dxa"/>
          </w:tcPr>
          <w:p w14:paraId="20240C52"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500</w:t>
            </w:r>
          </w:p>
        </w:tc>
        <w:tc>
          <w:tcPr>
            <w:tcW w:w="1757" w:type="dxa"/>
          </w:tcPr>
          <w:p w14:paraId="21F96B2D"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41</w:t>
            </w:r>
          </w:p>
        </w:tc>
        <w:tc>
          <w:tcPr>
            <w:tcW w:w="1757" w:type="dxa"/>
          </w:tcPr>
          <w:p w14:paraId="7891587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5</w:t>
            </w:r>
          </w:p>
        </w:tc>
        <w:tc>
          <w:tcPr>
            <w:tcW w:w="1758" w:type="dxa"/>
          </w:tcPr>
          <w:p w14:paraId="7AFBB321"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54</w:t>
            </w:r>
          </w:p>
        </w:tc>
      </w:tr>
      <w:tr w:rsidR="004729D9" w:rsidRPr="006157D9" w14:paraId="6FAEBD2B"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0A799C7B" w14:textId="77777777" w:rsidR="004729D9" w:rsidRPr="006157D9" w:rsidRDefault="004729D9" w:rsidP="00486BE9">
            <w:pPr>
              <w:jc w:val="center"/>
              <w:rPr>
                <w:lang w:val="cs-CZ"/>
              </w:rPr>
            </w:pPr>
            <w:r w:rsidRPr="006157D9">
              <w:rPr>
                <w:lang w:val="cs-CZ"/>
              </w:rPr>
              <w:t>Mike Beltran</w:t>
            </w:r>
          </w:p>
        </w:tc>
        <w:tc>
          <w:tcPr>
            <w:tcW w:w="1757" w:type="dxa"/>
          </w:tcPr>
          <w:p w14:paraId="7674DF7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87</w:t>
            </w:r>
          </w:p>
        </w:tc>
        <w:tc>
          <w:tcPr>
            <w:tcW w:w="1757" w:type="dxa"/>
          </w:tcPr>
          <w:p w14:paraId="7CADCEB0"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11</w:t>
            </w:r>
          </w:p>
        </w:tc>
        <w:tc>
          <w:tcPr>
            <w:tcW w:w="1757" w:type="dxa"/>
          </w:tcPr>
          <w:p w14:paraId="32DF3CE2"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4</w:t>
            </w:r>
          </w:p>
        </w:tc>
        <w:tc>
          <w:tcPr>
            <w:tcW w:w="1758" w:type="dxa"/>
          </w:tcPr>
          <w:p w14:paraId="392F8930"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68</w:t>
            </w:r>
          </w:p>
        </w:tc>
      </w:tr>
      <w:tr w:rsidR="004729D9" w:rsidRPr="006157D9" w14:paraId="52F77F29"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D9C0672" w14:textId="77777777" w:rsidR="004729D9" w:rsidRPr="006157D9" w:rsidRDefault="004729D9" w:rsidP="00486BE9">
            <w:pPr>
              <w:jc w:val="center"/>
              <w:rPr>
                <w:lang w:val="cs-CZ"/>
              </w:rPr>
            </w:pPr>
            <w:r w:rsidRPr="006157D9">
              <w:rPr>
                <w:lang w:val="cs-CZ"/>
              </w:rPr>
              <w:t>Steve Mazzagatti</w:t>
            </w:r>
          </w:p>
        </w:tc>
        <w:tc>
          <w:tcPr>
            <w:tcW w:w="1757" w:type="dxa"/>
          </w:tcPr>
          <w:p w14:paraId="05B00594"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81</w:t>
            </w:r>
          </w:p>
        </w:tc>
        <w:tc>
          <w:tcPr>
            <w:tcW w:w="1757" w:type="dxa"/>
          </w:tcPr>
          <w:p w14:paraId="4CD2C127"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42</w:t>
            </w:r>
          </w:p>
        </w:tc>
        <w:tc>
          <w:tcPr>
            <w:tcW w:w="1757" w:type="dxa"/>
          </w:tcPr>
          <w:p w14:paraId="4C48CC76"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0</w:t>
            </w:r>
          </w:p>
        </w:tc>
        <w:tc>
          <w:tcPr>
            <w:tcW w:w="1758" w:type="dxa"/>
          </w:tcPr>
          <w:p w14:paraId="1FD895CC"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67</w:t>
            </w:r>
          </w:p>
        </w:tc>
      </w:tr>
      <w:tr w:rsidR="004729D9" w:rsidRPr="006157D9" w14:paraId="53266FC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7BD62FBE" w14:textId="77777777" w:rsidR="004729D9" w:rsidRPr="006157D9" w:rsidRDefault="004729D9" w:rsidP="00486BE9">
            <w:pPr>
              <w:jc w:val="center"/>
              <w:rPr>
                <w:lang w:val="cs-CZ"/>
              </w:rPr>
            </w:pPr>
            <w:r w:rsidRPr="006157D9">
              <w:rPr>
                <w:lang w:val="cs-CZ"/>
              </w:rPr>
              <w:t>Yves Lavigne</w:t>
            </w:r>
          </w:p>
        </w:tc>
        <w:tc>
          <w:tcPr>
            <w:tcW w:w="1757" w:type="dxa"/>
          </w:tcPr>
          <w:p w14:paraId="62F282C8"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91</w:t>
            </w:r>
          </w:p>
        </w:tc>
        <w:tc>
          <w:tcPr>
            <w:tcW w:w="1757" w:type="dxa"/>
          </w:tcPr>
          <w:p w14:paraId="0C902F1E"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98</w:t>
            </w:r>
          </w:p>
        </w:tc>
        <w:tc>
          <w:tcPr>
            <w:tcW w:w="1757" w:type="dxa"/>
          </w:tcPr>
          <w:p w14:paraId="126C3A10"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0</w:t>
            </w:r>
          </w:p>
        </w:tc>
        <w:tc>
          <w:tcPr>
            <w:tcW w:w="1758" w:type="dxa"/>
          </w:tcPr>
          <w:p w14:paraId="5CFC3913" w14:textId="77777777" w:rsidR="004729D9" w:rsidRPr="006157D9"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11</w:t>
            </w:r>
          </w:p>
        </w:tc>
      </w:tr>
    </w:tbl>
    <w:p w14:paraId="10D0690E" w14:textId="77777777" w:rsidR="00411D15" w:rsidRPr="006157D9" w:rsidRDefault="00411D15" w:rsidP="00C258C5"/>
    <w:p w14:paraId="3C16A069" w14:textId="6DA36F2F" w:rsidR="002E65B6" w:rsidRPr="006157D9" w:rsidRDefault="00CF17F5" w:rsidP="001144CE">
      <w:r w:rsidRPr="006157D9">
        <w:t>Pro každ</w:t>
      </w:r>
      <w:r w:rsidR="003223B4" w:rsidRPr="006157D9">
        <w:t>ou hodnotu</w:t>
      </w:r>
      <w:r w:rsidRPr="006157D9">
        <w:t xml:space="preserve"> v</w:t>
      </w:r>
      <w:r w:rsidR="00CD4584" w:rsidRPr="006157D9">
        <w:t> </w:t>
      </w:r>
      <w:r w:rsidRPr="006157D9">
        <w:t>tabulce</w:t>
      </w:r>
      <w:r w:rsidR="00CD4584" w:rsidRPr="006157D9">
        <w:t>,</w:t>
      </w:r>
      <w:r w:rsidRPr="006157D9">
        <w:t xml:space="preserve"> </w:t>
      </w:r>
      <w:r w:rsidR="003223B4" w:rsidRPr="006157D9">
        <w:fldChar w:fldCharType="begin"/>
      </w:r>
      <w:r w:rsidR="003223B4" w:rsidRPr="006157D9">
        <w:instrText xml:space="preserve"> REF _Ref164115797 \h </w:instrText>
      </w:r>
      <w:r w:rsidR="003223B4" w:rsidRPr="006157D9">
        <w:fldChar w:fldCharType="separate"/>
      </w:r>
      <w:r w:rsidR="003223B4" w:rsidRPr="006157D9">
        <w:t>Tab. 3.5 Podíl způsobů ukončení pro každého rozhodčího (vlastní zpracování)</w:t>
      </w:r>
      <w:r w:rsidR="003223B4" w:rsidRPr="006157D9">
        <w:fldChar w:fldCharType="end"/>
      </w:r>
      <w:r w:rsidR="004F305C" w:rsidRPr="006157D9">
        <w:t>,</w:t>
      </w:r>
      <w:r w:rsidR="003223B4" w:rsidRPr="006157D9">
        <w:t xml:space="preserve"> </w:t>
      </w:r>
      <w:r w:rsidRPr="006157D9">
        <w:t>byl</w:t>
      </w:r>
      <w:r w:rsidR="003223B4" w:rsidRPr="006157D9">
        <w:t>a</w:t>
      </w:r>
      <w:r w:rsidRPr="006157D9">
        <w:t xml:space="preserve"> odečten</w:t>
      </w:r>
      <w:r w:rsidR="003223B4" w:rsidRPr="006157D9">
        <w:t>a</w:t>
      </w:r>
      <w:r w:rsidRPr="006157D9">
        <w:t xml:space="preserve"> </w:t>
      </w:r>
      <w:r w:rsidR="003223B4" w:rsidRPr="006157D9">
        <w:t>korespondující hodnota z</w:t>
      </w:r>
      <w:r w:rsidR="00CD4584" w:rsidRPr="006157D9">
        <w:t> </w:t>
      </w:r>
      <w:r w:rsidR="003223B4" w:rsidRPr="006157D9">
        <w:t>tabulky</w:t>
      </w:r>
      <w:r w:rsidR="00CD4584" w:rsidRPr="006157D9">
        <w:t>,</w:t>
      </w:r>
      <w:r w:rsidR="003223B4" w:rsidRPr="006157D9">
        <w:t xml:space="preserve"> </w:t>
      </w:r>
      <w:r w:rsidR="003223B4" w:rsidRPr="006157D9">
        <w:fldChar w:fldCharType="begin"/>
      </w:r>
      <w:r w:rsidR="003223B4" w:rsidRPr="006157D9">
        <w:instrText xml:space="preserve"> REF _Ref164113655 \h </w:instrText>
      </w:r>
      <w:r w:rsidR="003223B4" w:rsidRPr="006157D9">
        <w:fldChar w:fldCharType="separate"/>
      </w:r>
      <w:r w:rsidR="003223B4" w:rsidRPr="006157D9">
        <w:t>Tab. 3.4 Způsoby ukončení zápasu (vlastní zpracování)</w:t>
      </w:r>
      <w:r w:rsidR="003223B4" w:rsidRPr="006157D9">
        <w:fldChar w:fldCharType="end"/>
      </w:r>
      <w:r w:rsidR="00CD4584" w:rsidRPr="006157D9">
        <w:t>,</w:t>
      </w:r>
      <w:r w:rsidR="001377CA" w:rsidRPr="006157D9">
        <w:t xml:space="preserve"> k určení odchylky</w:t>
      </w:r>
      <w:r w:rsidR="00D86188" w:rsidRPr="006157D9">
        <w:t xml:space="preserve"> rozhodčích</w:t>
      </w:r>
      <w:r w:rsidR="001377CA" w:rsidRPr="006157D9">
        <w:t xml:space="preserve"> od průměru.</w:t>
      </w:r>
      <w:r w:rsidR="00D86188" w:rsidRPr="006157D9">
        <w:t xml:space="preserve"> Nově vzniklá tabulka pak byla vizualizována pomocí heatmapy</w:t>
      </w:r>
      <w:r w:rsidR="006248A3" w:rsidRPr="006157D9">
        <w:t xml:space="preserve"> (</w:t>
      </w:r>
      <w:r w:rsidR="004C13B7" w:rsidRPr="006157D9">
        <w:fldChar w:fldCharType="begin"/>
      </w:r>
      <w:r w:rsidR="004C13B7" w:rsidRPr="006157D9">
        <w:instrText xml:space="preserve"> REF _Ref164116279 \h </w:instrText>
      </w:r>
      <w:r w:rsidR="004C13B7" w:rsidRPr="006157D9">
        <w:fldChar w:fldCharType="separate"/>
      </w:r>
      <w:r w:rsidR="004C13B7" w:rsidRPr="006157D9">
        <w:t>Obr. 3.11 Odchylka rozhodčích od průměru ve způsobu ukončení (vlastní zpracování)</w:t>
      </w:r>
      <w:r w:rsidR="004C13B7" w:rsidRPr="006157D9">
        <w:fldChar w:fldCharType="end"/>
      </w:r>
      <w:r w:rsidR="006248A3" w:rsidRPr="006157D9">
        <w:t>).</w:t>
      </w:r>
      <w:r w:rsidR="00D86188" w:rsidRPr="006157D9">
        <w:t xml:space="preserve"> </w:t>
      </w:r>
    </w:p>
    <w:p w14:paraId="6A317523" w14:textId="6F39F018" w:rsidR="002E65B6" w:rsidRPr="006157D9" w:rsidRDefault="006840DE" w:rsidP="001144CE">
      <w:r w:rsidRPr="006157D9">
        <w:t xml:space="preserve">Je nutno podotknout, že z principu </w:t>
      </w:r>
      <w:r w:rsidR="001144CE" w:rsidRPr="006157D9">
        <w:t>věci, rozhodčí hraje roli hlavně u „KO/TKO“ ukončení, protože je často na něm, aby určil, zda je bojovník schopen se bránit nebo ne. V případě ukončení na „Submission“ je zastavení zápasu</w:t>
      </w:r>
      <w:r w:rsidR="00202A74" w:rsidRPr="006157D9">
        <w:t xml:space="preserve"> ve většině případů</w:t>
      </w:r>
      <w:r w:rsidR="001144CE" w:rsidRPr="006157D9">
        <w:t xml:space="preserve"> na samotných bojovnících.</w:t>
      </w:r>
    </w:p>
    <w:p w14:paraId="17864541" w14:textId="77777777" w:rsidR="004C13B7" w:rsidRPr="006157D9" w:rsidRDefault="00AD019C" w:rsidP="004C13B7">
      <w:pPr>
        <w:keepNext/>
        <w:jc w:val="center"/>
      </w:pPr>
      <w:r w:rsidRPr="006157D9">
        <w:rPr>
          <w:noProof/>
        </w:rPr>
        <w:lastRenderedPageBreak/>
        <w:drawing>
          <wp:inline distT="0" distB="0" distL="0" distR="0" wp14:anchorId="5DBF2B9E" wp14:editId="3A46846E">
            <wp:extent cx="5579110" cy="4173220"/>
            <wp:effectExtent l="0" t="0" r="2540" b="0"/>
            <wp:docPr id="1654021705" name="Obrázek 5" descr="Obsah obrázku text, snímek obrazovky, Písmo,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21705" name="Obrázek 5" descr="Obsah obrázku text, snímek obrazovky, Písmo, číslo&#10;&#10;Popis byl vytvořen automatick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110" cy="4173220"/>
                    </a:xfrm>
                    <a:prstGeom prst="rect">
                      <a:avLst/>
                    </a:prstGeom>
                    <a:noFill/>
                    <a:ln>
                      <a:noFill/>
                    </a:ln>
                  </pic:spPr>
                </pic:pic>
              </a:graphicData>
            </a:graphic>
          </wp:inline>
        </w:drawing>
      </w:r>
    </w:p>
    <w:p w14:paraId="29D479E1" w14:textId="77310C05" w:rsidR="00AD019C" w:rsidRPr="006157D9" w:rsidRDefault="004C13B7" w:rsidP="004C13B7">
      <w:pPr>
        <w:pStyle w:val="Titulek"/>
        <w:jc w:val="center"/>
      </w:pPr>
      <w:bookmarkStart w:id="101" w:name="_Ref164116334"/>
      <w:bookmarkStart w:id="102" w:name="_Ref164116279"/>
      <w:bookmarkStart w:id="103" w:name="_Toc164719591"/>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1</w:t>
      </w:r>
      <w:r w:rsidR="00E6707D" w:rsidRPr="006157D9">
        <w:fldChar w:fldCharType="end"/>
      </w:r>
      <w:bookmarkEnd w:id="101"/>
      <w:r w:rsidRPr="006157D9">
        <w:t xml:space="preserve"> Odchylka rozhodčích od průměru ve způsobu ukončení (vlastní zpracování)</w:t>
      </w:r>
      <w:bookmarkEnd w:id="102"/>
      <w:bookmarkEnd w:id="103"/>
    </w:p>
    <w:p w14:paraId="6FA64EB2" w14:textId="35E1E5D8" w:rsidR="000E5487" w:rsidRPr="006157D9" w:rsidRDefault="007D0A63" w:rsidP="000E5487">
      <w:r w:rsidRPr="006157D9">
        <w:t>V</w:t>
      </w:r>
      <w:r w:rsidR="000E5487" w:rsidRPr="006157D9">
        <w:t> heatmap</w:t>
      </w:r>
      <w:r w:rsidRPr="006157D9">
        <w:t>ě</w:t>
      </w:r>
      <w:r w:rsidR="000E5487" w:rsidRPr="006157D9">
        <w:t xml:space="preserve"> (</w:t>
      </w:r>
      <w:r w:rsidR="000E5487" w:rsidRPr="006157D9">
        <w:fldChar w:fldCharType="begin"/>
      </w:r>
      <w:r w:rsidR="000E5487" w:rsidRPr="006157D9">
        <w:instrText xml:space="preserve"> REF _Ref164116334 \h </w:instrText>
      </w:r>
      <w:r w:rsidR="000E5487" w:rsidRPr="006157D9">
        <w:fldChar w:fldCharType="separate"/>
      </w:r>
      <w:r w:rsidR="000E5487" w:rsidRPr="006157D9">
        <w:t>Obr. 3.11</w:t>
      </w:r>
      <w:r w:rsidR="000E5487" w:rsidRPr="006157D9">
        <w:fldChar w:fldCharType="end"/>
      </w:r>
      <w:r w:rsidR="000E5487" w:rsidRPr="006157D9">
        <w:t xml:space="preserve">) </w:t>
      </w:r>
      <w:r w:rsidRPr="006157D9">
        <w:t>můžeme vidět, že:</w:t>
      </w:r>
    </w:p>
    <w:p w14:paraId="1D586F00" w14:textId="618F6245" w:rsidR="007D0A63" w:rsidRPr="006157D9" w:rsidRDefault="00AB2ABE" w:rsidP="007D0A63">
      <w:pPr>
        <w:pStyle w:val="Odstavecseseznamem"/>
        <w:numPr>
          <w:ilvl w:val="0"/>
          <w:numId w:val="23"/>
        </w:numPr>
      </w:pPr>
      <w:r w:rsidRPr="006157D9">
        <w:t xml:space="preserve">„Dan Miragliotta“ má asi 5,8 % </w:t>
      </w:r>
      <w:r w:rsidR="00153D22" w:rsidRPr="006157D9">
        <w:t>kladnou</w:t>
      </w:r>
      <w:r w:rsidRPr="006157D9">
        <w:t xml:space="preserve"> </w:t>
      </w:r>
      <w:r w:rsidR="00153D22" w:rsidRPr="006157D9">
        <w:t>odchylku</w:t>
      </w:r>
      <w:r w:rsidRPr="006157D9">
        <w:t xml:space="preserve"> v počtu „KO/TKO“</w:t>
      </w:r>
      <w:r w:rsidR="005471DA" w:rsidRPr="006157D9">
        <w:t>.</w:t>
      </w:r>
    </w:p>
    <w:p w14:paraId="470626DD" w14:textId="2DC190FE" w:rsidR="00AB2ABE" w:rsidRPr="006157D9" w:rsidRDefault="00AB2ABE" w:rsidP="007D0A63">
      <w:pPr>
        <w:pStyle w:val="Odstavecseseznamem"/>
        <w:numPr>
          <w:ilvl w:val="0"/>
          <w:numId w:val="23"/>
        </w:numPr>
      </w:pPr>
      <w:r w:rsidRPr="006157D9">
        <w:t xml:space="preserve">„John McCarthy“ má </w:t>
      </w:r>
      <w:r w:rsidR="005471DA" w:rsidRPr="006157D9">
        <w:t>asi</w:t>
      </w:r>
      <w:r w:rsidRPr="006157D9">
        <w:t xml:space="preserve"> 3,6 % kladn</w:t>
      </w:r>
      <w:r w:rsidR="00153D22" w:rsidRPr="006157D9">
        <w:t>ou</w:t>
      </w:r>
      <w:r w:rsidRPr="006157D9">
        <w:t xml:space="preserve"> </w:t>
      </w:r>
      <w:r w:rsidR="00153D22" w:rsidRPr="006157D9">
        <w:t>odchylku</w:t>
      </w:r>
      <w:r w:rsidRPr="006157D9">
        <w:t xml:space="preserve"> v počtu „KO/TKO“</w:t>
      </w:r>
      <w:r w:rsidR="005471DA" w:rsidRPr="006157D9">
        <w:t>.</w:t>
      </w:r>
    </w:p>
    <w:p w14:paraId="08E8F2BC" w14:textId="3D841D2F" w:rsidR="00AB2ABE" w:rsidRPr="006157D9" w:rsidRDefault="00153D22" w:rsidP="007D0A63">
      <w:pPr>
        <w:pStyle w:val="Odstavecseseznamem"/>
        <w:numPr>
          <w:ilvl w:val="0"/>
          <w:numId w:val="23"/>
        </w:numPr>
      </w:pPr>
      <w:r w:rsidRPr="006157D9">
        <w:t>„</w:t>
      </w:r>
      <w:r w:rsidR="00FA5C47" w:rsidRPr="006157D9">
        <w:t>Jack Rosenthal</w:t>
      </w:r>
      <w:r w:rsidRPr="006157D9">
        <w:t>“</w:t>
      </w:r>
      <w:r w:rsidR="00FA5C47" w:rsidRPr="006157D9">
        <w:t xml:space="preserve"> má </w:t>
      </w:r>
      <w:r w:rsidR="005471DA" w:rsidRPr="006157D9">
        <w:t>asi</w:t>
      </w:r>
      <w:r w:rsidR="00FA5C47" w:rsidRPr="006157D9">
        <w:t xml:space="preserve"> 5,2</w:t>
      </w:r>
      <w:r w:rsidRPr="006157D9">
        <w:t xml:space="preserve"> </w:t>
      </w:r>
      <w:r w:rsidR="00FA5C47" w:rsidRPr="006157D9">
        <w:t>% záporn</w:t>
      </w:r>
      <w:r w:rsidRPr="006157D9">
        <w:t>ou</w:t>
      </w:r>
      <w:r w:rsidR="00FA5C47" w:rsidRPr="006157D9">
        <w:t xml:space="preserve"> </w:t>
      </w:r>
      <w:r w:rsidRPr="006157D9">
        <w:t>odchylku</w:t>
      </w:r>
      <w:r w:rsidR="00FA5C47" w:rsidRPr="006157D9">
        <w:t xml:space="preserve"> v počtu „KO/TKO“</w:t>
      </w:r>
      <w:r w:rsidR="005471DA" w:rsidRPr="006157D9">
        <w:t>.</w:t>
      </w:r>
    </w:p>
    <w:p w14:paraId="488BDC88" w14:textId="30B237E2" w:rsidR="00153D22" w:rsidRPr="006157D9" w:rsidRDefault="00153D22" w:rsidP="00153D22">
      <w:pPr>
        <w:pStyle w:val="Odstavecseseznamem"/>
        <w:numPr>
          <w:ilvl w:val="0"/>
          <w:numId w:val="23"/>
        </w:numPr>
      </w:pPr>
      <w:r w:rsidRPr="006157D9">
        <w:t xml:space="preserve">„Chris Tognoni“ má </w:t>
      </w:r>
      <w:r w:rsidR="005471DA" w:rsidRPr="006157D9">
        <w:t>asi</w:t>
      </w:r>
      <w:r w:rsidRPr="006157D9">
        <w:t xml:space="preserve"> 3,5 % zápornou odchylku v počtu „KO/TKO“</w:t>
      </w:r>
      <w:r w:rsidR="005471DA" w:rsidRPr="006157D9">
        <w:t>.</w:t>
      </w:r>
    </w:p>
    <w:p w14:paraId="0D74546B" w14:textId="4D987C66" w:rsidR="00033DB9" w:rsidRPr="006157D9" w:rsidRDefault="00B77A83" w:rsidP="00153D22">
      <w:pPr>
        <w:pStyle w:val="Odstavecseseznamem"/>
        <w:numPr>
          <w:ilvl w:val="0"/>
          <w:numId w:val="23"/>
        </w:numPr>
      </w:pPr>
      <w:r w:rsidRPr="006157D9">
        <w:t>„Mike Beltran“ má 2,2 % kladnou odchylku v „No Contest“ ukončeních, což je v absolutních číslech téměř trojnásobek, než jaká je norma pro celý soubor dat.</w:t>
      </w:r>
    </w:p>
    <w:p w14:paraId="1FF73EC3" w14:textId="24800649" w:rsidR="00153D22" w:rsidRPr="006157D9" w:rsidRDefault="00033DB9" w:rsidP="00E0210F">
      <w:pPr>
        <w:pStyle w:val="Odstavecseseznamem"/>
        <w:numPr>
          <w:ilvl w:val="0"/>
          <w:numId w:val="23"/>
        </w:numPr>
      </w:pPr>
      <w:r w:rsidRPr="006157D9">
        <w:t xml:space="preserve">„Jason Herzog“ vykazuje nejmenší </w:t>
      </w:r>
      <w:r w:rsidR="00B77A83" w:rsidRPr="006157D9">
        <w:t xml:space="preserve">celkovou </w:t>
      </w:r>
      <w:r w:rsidRPr="006157D9">
        <w:t>odchylku, což by mohlo znamenat, že nejlépe určuje, zda by měl být zápas zastaven.</w:t>
      </w:r>
    </w:p>
    <w:p w14:paraId="15515BA3" w14:textId="3C015724" w:rsidR="00E0210F" w:rsidRPr="006157D9" w:rsidRDefault="00E0210F" w:rsidP="00E0210F">
      <w:r w:rsidRPr="006157D9">
        <w:t xml:space="preserve">Kladná odchylka v počtu „KO/TKO“ by mohla znamenat, že rozhodčí zastavuje </w:t>
      </w:r>
      <w:r w:rsidR="008631C2" w:rsidRPr="006157D9">
        <w:t xml:space="preserve">zápasy </w:t>
      </w:r>
      <w:r w:rsidR="005471DA" w:rsidRPr="006157D9">
        <w:t>dříve,</w:t>
      </w:r>
      <w:r w:rsidR="008631C2" w:rsidRPr="006157D9">
        <w:t xml:space="preserve"> než by měl. Naproti tomu záporná odchylka v počtu „KO/TKO“ </w:t>
      </w:r>
      <w:r w:rsidR="005471DA" w:rsidRPr="006157D9">
        <w:t>by mohla znamenat opačný problém.</w:t>
      </w:r>
    </w:p>
    <w:p w14:paraId="1241C62A" w14:textId="501D00E9" w:rsidR="00856E90" w:rsidRPr="006157D9" w:rsidRDefault="00860AEE" w:rsidP="00860AEE">
      <w:pPr>
        <w:pStyle w:val="Nadpis3"/>
      </w:pPr>
      <w:bookmarkStart w:id="104" w:name="_Toc164865986"/>
      <w:r w:rsidRPr="006157D9">
        <w:t>Aréna</w:t>
      </w:r>
      <w:bookmarkEnd w:id="104"/>
    </w:p>
    <w:p w14:paraId="362A9F2A" w14:textId="0C563B63" w:rsidR="00713C80" w:rsidRPr="006157D9" w:rsidRDefault="000B4A31" w:rsidP="000B4A31">
      <w:r w:rsidRPr="006157D9">
        <w:t>Zde nás zajímá především to, jak jedno konkrétní místo ovlivňuje způsob, jakým zápas skončí.</w:t>
      </w:r>
      <w:r w:rsidR="0063743D" w:rsidRPr="006157D9">
        <w:t xml:space="preserve"> </w:t>
      </w:r>
      <w:r w:rsidRPr="006157D9">
        <w:t>Po vypuknutí Covidu-19 začalo UFC pořádat některé turnaje v malé tréninkové aréně zvané „UFC Apex“. Samotná klec</w:t>
      </w:r>
      <w:r w:rsidR="0063743D" w:rsidRPr="006157D9">
        <w:t>, ve které se zápasí, je</w:t>
      </w:r>
      <w:r w:rsidRPr="006157D9">
        <w:t xml:space="preserve"> v této aréně menší a zápas sleduje jen asi stovka fanoušků (většina z nich jsou přátelé a rodiny bojovníků).</w:t>
      </w:r>
    </w:p>
    <w:p w14:paraId="6B559A96" w14:textId="14E2FD99" w:rsidR="0063743D" w:rsidRPr="006157D9" w:rsidRDefault="00C212F2" w:rsidP="000B4A31">
      <w:r w:rsidRPr="006157D9">
        <w:lastRenderedPageBreak/>
        <w:t>V našem datasetu je tato aréna reprezentována dvěma názvy „UFC Apex“ a „UFC APEX“</w:t>
      </w:r>
      <w:r w:rsidR="00D40F0E" w:rsidRPr="006157D9">
        <w:t>, které budeme o</w:t>
      </w:r>
      <w:r w:rsidR="00FD5740" w:rsidRPr="006157D9">
        <w:t>d tohoto momentu nazývat pouze prvním výrazem</w:t>
      </w:r>
      <w:r w:rsidRPr="006157D9">
        <w:t xml:space="preserve">. </w:t>
      </w:r>
      <w:r w:rsidR="0065791D" w:rsidRPr="006157D9">
        <w:t xml:space="preserve">V prvním kroku byla data rozdělena </w:t>
      </w:r>
      <w:r w:rsidR="00EF22CE" w:rsidRPr="006157D9">
        <w:t xml:space="preserve">právě </w:t>
      </w:r>
      <w:r w:rsidR="0065791D" w:rsidRPr="006157D9">
        <w:t xml:space="preserve">na </w:t>
      </w:r>
      <w:r w:rsidR="00FD5740" w:rsidRPr="006157D9">
        <w:t>„</w:t>
      </w:r>
      <w:r w:rsidR="00D40F0E" w:rsidRPr="006157D9">
        <w:t>UFC Apex</w:t>
      </w:r>
      <w:r w:rsidR="00FD5740" w:rsidRPr="006157D9">
        <w:t>“</w:t>
      </w:r>
      <w:r w:rsidR="00D40F0E" w:rsidRPr="006157D9">
        <w:t xml:space="preserve"> a </w:t>
      </w:r>
      <w:r w:rsidR="00FD5740" w:rsidRPr="006157D9">
        <w:t>všechny ostatní</w:t>
      </w:r>
      <w:r w:rsidR="00FB62DF" w:rsidRPr="006157D9">
        <w:t xml:space="preserve">. </w:t>
      </w:r>
      <w:r w:rsidR="008762C3" w:rsidRPr="006157D9">
        <w:t xml:space="preserve">Abychom byli korektní a eliminovali </w:t>
      </w:r>
      <w:r w:rsidR="00CB7C25" w:rsidRPr="006157D9">
        <w:t>změnu</w:t>
      </w:r>
      <w:r w:rsidR="008762C3" w:rsidRPr="006157D9">
        <w:t xml:space="preserve"> v</w:t>
      </w:r>
      <w:r w:rsidR="00CB7C25" w:rsidRPr="006157D9">
        <w:t xml:space="preserve"> poměru </w:t>
      </w:r>
      <w:r w:rsidR="008762C3" w:rsidRPr="006157D9">
        <w:t>ukončení</w:t>
      </w:r>
      <w:r w:rsidR="00CB7C25" w:rsidRPr="006157D9">
        <w:t xml:space="preserve"> v čase</w:t>
      </w:r>
      <w:r w:rsidR="008762C3" w:rsidRPr="006157D9">
        <w:t xml:space="preserve">, vybíráme pouze zápasy, které se odehrály </w:t>
      </w:r>
      <w:r w:rsidR="00CB7C25" w:rsidRPr="006157D9">
        <w:t xml:space="preserve">až </w:t>
      </w:r>
      <w:r w:rsidR="008762C3" w:rsidRPr="006157D9">
        <w:t>po první</w:t>
      </w:r>
      <w:r w:rsidR="00CB7C25" w:rsidRPr="006157D9">
        <w:t>m</w:t>
      </w:r>
      <w:r w:rsidR="008762C3" w:rsidRPr="006157D9">
        <w:t xml:space="preserve"> </w:t>
      </w:r>
      <w:r w:rsidR="00CB7C25" w:rsidRPr="006157D9">
        <w:t>turnaji</w:t>
      </w:r>
      <w:r w:rsidR="008762C3" w:rsidRPr="006157D9">
        <w:t xml:space="preserve"> v </w:t>
      </w:r>
      <w:r w:rsidR="00CB7C25" w:rsidRPr="006157D9">
        <w:t>„</w:t>
      </w:r>
      <w:r w:rsidR="008762C3" w:rsidRPr="006157D9">
        <w:t>UFC Apex</w:t>
      </w:r>
      <w:r w:rsidR="00CB7C25" w:rsidRPr="006157D9">
        <w:t>“.</w:t>
      </w:r>
      <w:r w:rsidR="00BF57C9" w:rsidRPr="006157D9">
        <w:t xml:space="preserve"> První zápas v „UFC Apex“ se odehrál v roce 30. května 2020, takže na základě tohoto data filtrujeme</w:t>
      </w:r>
      <w:r w:rsidR="00F56A39" w:rsidRPr="006157D9">
        <w:t xml:space="preserve"> všechny ostatní</w:t>
      </w:r>
      <w:r w:rsidR="00BF57C9" w:rsidRPr="006157D9">
        <w:t xml:space="preserve"> zápasy.</w:t>
      </w:r>
      <w:r w:rsidR="00F56A39" w:rsidRPr="006157D9">
        <w:t xml:space="preserve"> </w:t>
      </w:r>
      <w:r w:rsidR="004717AC" w:rsidRPr="006157D9">
        <w:t xml:space="preserve">Z dat je patrné, že po zavedení „UFC Apex“ se zde odehrálo více zápasů </w:t>
      </w:r>
      <w:r w:rsidR="00D53D7B" w:rsidRPr="006157D9">
        <w:t>– 1080,</w:t>
      </w:r>
      <w:r w:rsidR="004717AC" w:rsidRPr="006157D9">
        <w:t xml:space="preserve"> než zápasů v jiných arénách dohromady </w:t>
      </w:r>
      <w:r w:rsidR="00D53D7B" w:rsidRPr="006157D9">
        <w:t xml:space="preserve">- </w:t>
      </w:r>
      <w:r w:rsidR="004717AC" w:rsidRPr="006157D9">
        <w:t>901.</w:t>
      </w:r>
      <w:r w:rsidR="00D53D7B" w:rsidRPr="006157D9">
        <w:t xml:space="preserve"> </w:t>
      </w:r>
    </w:p>
    <w:p w14:paraId="36B0BBE1" w14:textId="69E8160D" w:rsidR="00DE6D29" w:rsidRPr="006157D9" w:rsidRDefault="00007CFD" w:rsidP="00D952BC">
      <w:r w:rsidRPr="006157D9">
        <w:t>Pomocí těchto dat byl vytvořen seskupený sloupcový graf</w:t>
      </w:r>
      <w:r w:rsidR="00F72446" w:rsidRPr="006157D9">
        <w:t xml:space="preserve"> (</w:t>
      </w:r>
      <w:r w:rsidR="004D5445" w:rsidRPr="006157D9">
        <w:fldChar w:fldCharType="begin"/>
      </w:r>
      <w:r w:rsidR="004D5445" w:rsidRPr="006157D9">
        <w:instrText xml:space="preserve"> REF _Ref164118486 \h </w:instrText>
      </w:r>
      <w:r w:rsidR="004D5445" w:rsidRPr="006157D9">
        <w:fldChar w:fldCharType="separate"/>
      </w:r>
      <w:r w:rsidR="004D5445" w:rsidRPr="006157D9">
        <w:t>Obr. 3.12</w:t>
      </w:r>
      <w:r w:rsidR="004D5445" w:rsidRPr="006157D9">
        <w:fldChar w:fldCharType="end"/>
      </w:r>
      <w:r w:rsidR="00F72446" w:rsidRPr="006157D9">
        <w:t>)</w:t>
      </w:r>
      <w:r w:rsidRPr="006157D9">
        <w:t>, který porovnává způ</w:t>
      </w:r>
      <w:r w:rsidR="00F72446" w:rsidRPr="006157D9">
        <w:t xml:space="preserve">soby ukončení pro všechny turnaje, turnaje v „UFC Apex“ a </w:t>
      </w:r>
      <w:r w:rsidR="00DD3892" w:rsidRPr="006157D9">
        <w:t xml:space="preserve">turnaje mimo „UFC Apex“. </w:t>
      </w:r>
    </w:p>
    <w:p w14:paraId="20B9A8BF" w14:textId="0D8B5E63" w:rsidR="00DE6D29" w:rsidRPr="006157D9" w:rsidRDefault="00D952BC" w:rsidP="00D952BC">
      <w:r w:rsidRPr="006157D9">
        <w:t>Vidíme, že</w:t>
      </w:r>
      <w:r w:rsidR="00DE6D29" w:rsidRPr="006157D9">
        <w:t>:</w:t>
      </w:r>
    </w:p>
    <w:p w14:paraId="37BC246A" w14:textId="21DF6828" w:rsidR="00D952BC" w:rsidRPr="006157D9" w:rsidRDefault="00DE6D29" w:rsidP="00DE6D29">
      <w:pPr>
        <w:pStyle w:val="Odstavecseseznamem"/>
        <w:numPr>
          <w:ilvl w:val="0"/>
          <w:numId w:val="24"/>
        </w:numPr>
      </w:pPr>
      <w:r w:rsidRPr="006157D9">
        <w:t xml:space="preserve">V „UFC Apex“ končí </w:t>
      </w:r>
      <w:r w:rsidR="00D952BC" w:rsidRPr="006157D9">
        <w:t xml:space="preserve">přibližně o 2,5 % </w:t>
      </w:r>
      <w:r w:rsidRPr="006157D9">
        <w:t>méně</w:t>
      </w:r>
      <w:r w:rsidR="00D952BC" w:rsidRPr="006157D9">
        <w:t xml:space="preserve"> zápasů </w:t>
      </w:r>
      <w:r w:rsidRPr="006157D9">
        <w:t>bodovým</w:t>
      </w:r>
      <w:r w:rsidR="00D952BC" w:rsidRPr="006157D9">
        <w:t xml:space="preserve"> rozhodnutím</w:t>
      </w:r>
      <w:r w:rsidRPr="006157D9">
        <w:t xml:space="preserve"> něž</w:t>
      </w:r>
      <w:r w:rsidR="00D952BC" w:rsidRPr="006157D9">
        <w:t xml:space="preserve"> v</w:t>
      </w:r>
      <w:r w:rsidRPr="006157D9">
        <w:t> ostatních arénách</w:t>
      </w:r>
      <w:r w:rsidR="00D952BC" w:rsidRPr="006157D9">
        <w:t>.</w:t>
      </w:r>
    </w:p>
    <w:p w14:paraId="47CDC867" w14:textId="77436076" w:rsidR="00D952BC" w:rsidRPr="006157D9" w:rsidRDefault="00DE6D29" w:rsidP="00DE6D29">
      <w:pPr>
        <w:pStyle w:val="Odstavecseseznamem"/>
        <w:numPr>
          <w:ilvl w:val="0"/>
          <w:numId w:val="24"/>
        </w:numPr>
      </w:pPr>
      <w:r w:rsidRPr="006157D9">
        <w:t>V</w:t>
      </w:r>
      <w:r w:rsidR="00D952BC" w:rsidRPr="006157D9">
        <w:t xml:space="preserve"> </w:t>
      </w:r>
      <w:r w:rsidRPr="006157D9">
        <w:t>„</w:t>
      </w:r>
      <w:r w:rsidR="00D952BC" w:rsidRPr="006157D9">
        <w:t>UFC Apex</w:t>
      </w:r>
      <w:r w:rsidRPr="006157D9">
        <w:t>“</w:t>
      </w:r>
      <w:r w:rsidR="00D952BC" w:rsidRPr="006157D9">
        <w:t xml:space="preserve"> je téměř dvojnásobný počet zápasů </w:t>
      </w:r>
      <w:r w:rsidRPr="006157D9">
        <w:t>„No Contest“</w:t>
      </w:r>
      <w:r w:rsidR="00D952BC" w:rsidRPr="006157D9">
        <w:t xml:space="preserve"> než v jiných </w:t>
      </w:r>
      <w:r w:rsidRPr="006157D9">
        <w:t>arénách</w:t>
      </w:r>
      <w:r w:rsidR="00D952BC" w:rsidRPr="006157D9">
        <w:t xml:space="preserve"> i v celém souboru dat.</w:t>
      </w:r>
    </w:p>
    <w:p w14:paraId="5B41975D" w14:textId="290A701C" w:rsidR="004D5445" w:rsidRPr="006157D9" w:rsidRDefault="00D952BC" w:rsidP="00D952BC">
      <w:r w:rsidRPr="006157D9">
        <w:t>T</w:t>
      </w:r>
      <w:r w:rsidR="004D5445" w:rsidRPr="006157D9">
        <w:t>yto skutečnosti</w:t>
      </w:r>
      <w:r w:rsidRPr="006157D9">
        <w:t xml:space="preserve"> by mohl</w:t>
      </w:r>
      <w:r w:rsidR="004D5445" w:rsidRPr="006157D9">
        <w:t>y</w:t>
      </w:r>
      <w:r w:rsidRPr="006157D9">
        <w:t xml:space="preserve"> být způsoben</w:t>
      </w:r>
      <w:r w:rsidR="004D5445" w:rsidRPr="006157D9">
        <w:t>y</w:t>
      </w:r>
      <w:r w:rsidRPr="006157D9">
        <w:t xml:space="preserve"> menším prostorem pro zápasy, který nutí bojovníky k většímu nasazení.</w:t>
      </w:r>
    </w:p>
    <w:p w14:paraId="61EDC88C" w14:textId="77777777" w:rsidR="004D5445" w:rsidRPr="006157D9" w:rsidRDefault="004D5445" w:rsidP="004D5445">
      <w:pPr>
        <w:keepNext/>
        <w:jc w:val="center"/>
      </w:pPr>
      <w:r w:rsidRPr="006157D9">
        <w:rPr>
          <w:noProof/>
        </w:rPr>
        <w:drawing>
          <wp:inline distT="0" distB="0" distL="0" distR="0" wp14:anchorId="6A3763C2" wp14:editId="5F6CDAAE">
            <wp:extent cx="5181600" cy="3962400"/>
            <wp:effectExtent l="0" t="0" r="0" b="0"/>
            <wp:docPr id="141375151" name="Obrázek 7" descr="Obsah obrázku text, snímek obrazovky, diagram,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75151" name="Obrázek 7" descr="Obsah obrázku text, snímek obrazovky, diagram, Vykreslený graf&#10;&#10;Popis byl vytvořen automatick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81600" cy="3962400"/>
                    </a:xfrm>
                    <a:prstGeom prst="rect">
                      <a:avLst/>
                    </a:prstGeom>
                    <a:noFill/>
                    <a:ln>
                      <a:noFill/>
                    </a:ln>
                  </pic:spPr>
                </pic:pic>
              </a:graphicData>
            </a:graphic>
          </wp:inline>
        </w:drawing>
      </w:r>
    </w:p>
    <w:p w14:paraId="7319F117" w14:textId="55152D1B" w:rsidR="004D5445" w:rsidRPr="006157D9" w:rsidRDefault="004D5445" w:rsidP="004D5445">
      <w:pPr>
        <w:pStyle w:val="Titulek"/>
        <w:jc w:val="center"/>
      </w:pPr>
      <w:bookmarkStart w:id="105" w:name="_Ref164118486"/>
      <w:bookmarkStart w:id="106" w:name="_Toc164719592"/>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2</w:t>
      </w:r>
      <w:r w:rsidR="00E6707D" w:rsidRPr="006157D9">
        <w:fldChar w:fldCharType="end"/>
      </w:r>
      <w:bookmarkEnd w:id="105"/>
      <w:r w:rsidRPr="006157D9">
        <w:t xml:space="preserve"> Porovnání způsobů ukončení pro různé arény (vlastní zpracování)</w:t>
      </w:r>
      <w:bookmarkEnd w:id="106"/>
    </w:p>
    <w:p w14:paraId="350A1C75" w14:textId="77777777" w:rsidR="00D22D6F" w:rsidRPr="006157D9" w:rsidRDefault="00D22D6F" w:rsidP="00D22D6F"/>
    <w:p w14:paraId="363D0DB3" w14:textId="637915BA" w:rsidR="00D22D6F" w:rsidRPr="006157D9" w:rsidRDefault="00D22D6F" w:rsidP="00D22D6F">
      <w:pPr>
        <w:pStyle w:val="Nadpis3"/>
      </w:pPr>
      <w:bookmarkStart w:id="107" w:name="_Toc164865987"/>
      <w:r w:rsidRPr="006157D9">
        <w:lastRenderedPageBreak/>
        <w:t>Počet kol</w:t>
      </w:r>
      <w:bookmarkEnd w:id="107"/>
    </w:p>
    <w:p w14:paraId="017C1DEA" w14:textId="35001926" w:rsidR="005C23FE" w:rsidRPr="006157D9" w:rsidRDefault="008921D9" w:rsidP="00D93702">
      <w:r w:rsidRPr="006157D9">
        <w:t xml:space="preserve">V této části se zaměříme na </w:t>
      </w:r>
      <w:r w:rsidR="00B04263" w:rsidRPr="006157D9">
        <w:t xml:space="preserve">to, jak se liší způsoby ukončení pro tříkolové a pětikolové zápasy. </w:t>
      </w:r>
      <w:r w:rsidR="00DF7606" w:rsidRPr="006157D9">
        <w:t>Pro oba typy zápasů byl</w:t>
      </w:r>
      <w:r w:rsidR="007A5EA7" w:rsidRPr="006157D9">
        <w:t>y</w:t>
      </w:r>
      <w:r w:rsidR="00DF7606" w:rsidRPr="006157D9">
        <w:t xml:space="preserve"> </w:t>
      </w:r>
      <w:r w:rsidR="007523FC" w:rsidRPr="006157D9">
        <w:t>spočítány po</w:t>
      </w:r>
      <w:r w:rsidR="007A5EA7" w:rsidRPr="006157D9">
        <w:t>díly</w:t>
      </w:r>
      <w:r w:rsidR="007523FC" w:rsidRPr="006157D9">
        <w:t xml:space="preserve"> způsobů ukončení</w:t>
      </w:r>
      <w:r w:rsidR="001E02CA" w:rsidRPr="006157D9">
        <w:t>, které jsme p</w:t>
      </w:r>
      <w:r w:rsidR="00CC7EC7" w:rsidRPr="006157D9">
        <w:t>oté</w:t>
      </w:r>
      <w:r w:rsidR="001E02CA" w:rsidRPr="006157D9">
        <w:t xml:space="preserve"> vložili do grafu</w:t>
      </w:r>
      <w:r w:rsidR="00CC7EC7" w:rsidRPr="006157D9">
        <w:t xml:space="preserve"> </w:t>
      </w:r>
      <w:r w:rsidR="001E02CA" w:rsidRPr="006157D9">
        <w:t>(</w:t>
      </w:r>
      <w:r w:rsidR="00CC7EC7" w:rsidRPr="006157D9">
        <w:fldChar w:fldCharType="begin"/>
      </w:r>
      <w:r w:rsidR="00CC7EC7" w:rsidRPr="006157D9">
        <w:instrText xml:space="preserve"> REF _Ref164119969 \h </w:instrText>
      </w:r>
      <w:r w:rsidR="00CC7EC7" w:rsidRPr="006157D9">
        <w:fldChar w:fldCharType="separate"/>
      </w:r>
      <w:r w:rsidR="00CC7EC7" w:rsidRPr="006157D9">
        <w:t>Obr. 3.14</w:t>
      </w:r>
      <w:r w:rsidR="00CC7EC7" w:rsidRPr="006157D9">
        <w:fldChar w:fldCharType="end"/>
      </w:r>
      <w:r w:rsidR="001E02CA" w:rsidRPr="006157D9">
        <w:t xml:space="preserve">). </w:t>
      </w:r>
      <w:r w:rsidR="00735ACD" w:rsidRPr="006157D9">
        <w:t>Mezi pětikolovými a tříkolovými zápasy je velký rozdíl v počtu zápasů ukončených „KO/TKO“ a bodovým rozhodnutím.</w:t>
      </w:r>
      <w:r w:rsidR="00B40B37" w:rsidRPr="006157D9">
        <w:t xml:space="preserve"> </w:t>
      </w:r>
      <w:r w:rsidR="007B50D3" w:rsidRPr="006157D9">
        <w:t>Znatelný rozdíl můžeme pozorovat i v ukončeních na „Submission“.</w:t>
      </w:r>
    </w:p>
    <w:p w14:paraId="3009C7A2" w14:textId="55B88E50" w:rsidR="00D93702" w:rsidRPr="006157D9" w:rsidRDefault="00091E2D" w:rsidP="005C23FE">
      <w:pPr>
        <w:pStyle w:val="Odstavecseseznamem"/>
        <w:numPr>
          <w:ilvl w:val="0"/>
          <w:numId w:val="26"/>
        </w:numPr>
      </w:pPr>
      <w:r w:rsidRPr="006157D9">
        <w:t>Pětikolové zápasy končí v</w:t>
      </w:r>
      <w:r w:rsidR="003D0736" w:rsidRPr="006157D9">
        <w:t> </w:t>
      </w:r>
      <w:r w:rsidR="007B50D3" w:rsidRPr="006157D9">
        <w:t>38</w:t>
      </w:r>
      <w:r w:rsidR="003D0736" w:rsidRPr="006157D9">
        <w:t xml:space="preserve"> % případů </w:t>
      </w:r>
      <w:r w:rsidR="005C23FE" w:rsidRPr="006157D9">
        <w:t>„</w:t>
      </w:r>
      <w:r w:rsidR="007B50D3" w:rsidRPr="006157D9">
        <w:t>Decision</w:t>
      </w:r>
      <w:r w:rsidR="005C23FE" w:rsidRPr="006157D9">
        <w:t>“, v </w:t>
      </w:r>
      <w:r w:rsidR="007B50D3" w:rsidRPr="006157D9">
        <w:t>45</w:t>
      </w:r>
      <w:r w:rsidR="005C23FE" w:rsidRPr="006157D9">
        <w:t xml:space="preserve"> % případů na „</w:t>
      </w:r>
      <w:r w:rsidR="007B50D3" w:rsidRPr="006157D9">
        <w:t>KO/TKO</w:t>
      </w:r>
      <w:r w:rsidR="005C23FE" w:rsidRPr="006157D9">
        <w:t xml:space="preserve">“ a v 16 % případů na „Submission“. </w:t>
      </w:r>
    </w:p>
    <w:p w14:paraId="27F45324" w14:textId="2C37A778" w:rsidR="005C23FE" w:rsidRPr="006157D9" w:rsidRDefault="005C23FE" w:rsidP="005C23FE">
      <w:pPr>
        <w:pStyle w:val="Odstavecseseznamem"/>
        <w:numPr>
          <w:ilvl w:val="0"/>
          <w:numId w:val="26"/>
        </w:numPr>
      </w:pPr>
      <w:r w:rsidRPr="006157D9">
        <w:t>Tříkolové zápasy končí v 48 % případů „Decision“, v 31 % případů na „KO/TKO“ a v </w:t>
      </w:r>
      <w:r w:rsidR="007B50D3" w:rsidRPr="006157D9">
        <w:t>20</w:t>
      </w:r>
      <w:r w:rsidRPr="006157D9">
        <w:t xml:space="preserve"> % případů na „Submission“.</w:t>
      </w:r>
    </w:p>
    <w:p w14:paraId="54158939" w14:textId="4372250D" w:rsidR="00CC7EC7" w:rsidRPr="006157D9" w:rsidRDefault="003D0736" w:rsidP="00CC7EC7">
      <w:pPr>
        <w:keepNext/>
        <w:jc w:val="center"/>
      </w:pPr>
      <w:r w:rsidRPr="006157D9">
        <w:rPr>
          <w:noProof/>
        </w:rPr>
        <w:drawing>
          <wp:inline distT="0" distB="0" distL="0" distR="0" wp14:anchorId="2E7CC7FE" wp14:editId="1AF1A5CB">
            <wp:extent cx="5181600" cy="4000500"/>
            <wp:effectExtent l="0" t="0" r="0" b="0"/>
            <wp:docPr id="115037146" name="Obrázek 10" descr="Obsah obrázku text, snímek obrazovky, diagram,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7146" name="Obrázek 10" descr="Obsah obrázku text, snímek obrazovky, diagram, Vykreslený graf&#10;&#10;Popis byl vytvořen automaticky"/>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81600" cy="4000500"/>
                    </a:xfrm>
                    <a:prstGeom prst="rect">
                      <a:avLst/>
                    </a:prstGeom>
                    <a:noFill/>
                    <a:ln>
                      <a:noFill/>
                    </a:ln>
                  </pic:spPr>
                </pic:pic>
              </a:graphicData>
            </a:graphic>
          </wp:inline>
        </w:drawing>
      </w:r>
    </w:p>
    <w:p w14:paraId="2E5CF13C" w14:textId="6565724D" w:rsidR="00866ED4" w:rsidRPr="006157D9" w:rsidRDefault="00CC7EC7" w:rsidP="00CC7EC7">
      <w:pPr>
        <w:pStyle w:val="Titulek"/>
        <w:jc w:val="center"/>
      </w:pPr>
      <w:bookmarkStart w:id="108" w:name="_Toc164719593"/>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3</w:t>
      </w:r>
      <w:r w:rsidR="00E6707D" w:rsidRPr="006157D9">
        <w:fldChar w:fldCharType="end"/>
      </w:r>
      <w:r w:rsidRPr="006157D9">
        <w:t xml:space="preserve"> Způsoby ukončení pro tříkolové a pětikolové zápasy (vlastní zpracování)</w:t>
      </w:r>
      <w:bookmarkEnd w:id="108"/>
    </w:p>
    <w:p w14:paraId="7BEF5E0E" w14:textId="4E786DD7" w:rsidR="00215851" w:rsidRPr="006157D9" w:rsidRDefault="00682058" w:rsidP="00682058">
      <w:pPr>
        <w:pStyle w:val="Nadpis3"/>
      </w:pPr>
      <w:bookmarkStart w:id="109" w:name="_Toc164865988"/>
      <w:r w:rsidRPr="006157D9">
        <w:t>Váhové kategorie</w:t>
      </w:r>
      <w:bookmarkEnd w:id="109"/>
    </w:p>
    <w:p w14:paraId="051C8092" w14:textId="36E03919" w:rsidR="00682058" w:rsidRPr="006157D9" w:rsidRDefault="00561EAB" w:rsidP="00682058">
      <w:r w:rsidRPr="006157D9">
        <w:t xml:space="preserve">V datasetu je </w:t>
      </w:r>
      <w:r w:rsidR="009E154B" w:rsidRPr="006157D9">
        <w:t xml:space="preserve">9 hlavních váhových kategorií </w:t>
      </w:r>
      <w:r w:rsidR="00635DF2" w:rsidRPr="006157D9">
        <w:t>(„115“, „125“, „135“, „145“, „155“, „170“, „185“, „205“, „265“)</w:t>
      </w:r>
      <w:r w:rsidR="00BF1C1D" w:rsidRPr="006157D9">
        <w:t xml:space="preserve"> a několik dalších „Catchweight“ kategorií, které </w:t>
      </w:r>
      <w:r w:rsidR="00057B49" w:rsidRPr="006157D9">
        <w:t xml:space="preserve">pro tuto část analýzu odfiltrujeme. </w:t>
      </w:r>
    </w:p>
    <w:p w14:paraId="7609A61F" w14:textId="77777777" w:rsidR="00D22D6F" w:rsidRPr="006157D9" w:rsidRDefault="009A2055" w:rsidP="009A2055">
      <w:r w:rsidRPr="006157D9">
        <w:t>V prvním kroku byla použita funkce „groupby“, která pro každou kombinaci váhové kategorie a způsobu ukončení spočítala počet četností. Z těchto dat byla vytvořena kontingenční tabulka</w:t>
      </w:r>
      <w:r w:rsidR="00D2774D" w:rsidRPr="006157D9">
        <w:t xml:space="preserve"> a heatmapa (</w:t>
      </w:r>
      <w:r w:rsidR="00584260" w:rsidRPr="006157D9">
        <w:fldChar w:fldCharType="begin"/>
      </w:r>
      <w:r w:rsidR="00584260" w:rsidRPr="006157D9">
        <w:instrText xml:space="preserve"> REF _Ref164119969 \h </w:instrText>
      </w:r>
      <w:r w:rsidR="00584260" w:rsidRPr="006157D9">
        <w:fldChar w:fldCharType="separate"/>
      </w:r>
      <w:r w:rsidR="00584260" w:rsidRPr="006157D9">
        <w:t>Obr. 3.13</w:t>
      </w:r>
      <w:r w:rsidR="00584260" w:rsidRPr="006157D9">
        <w:fldChar w:fldCharType="end"/>
      </w:r>
      <w:r w:rsidR="00D2774D" w:rsidRPr="006157D9">
        <w:t>)</w:t>
      </w:r>
      <w:r w:rsidRPr="006157D9">
        <w:t xml:space="preserve">, která </w:t>
      </w:r>
      <w:r w:rsidR="00D2774D" w:rsidRPr="006157D9">
        <w:t>ukazuje</w:t>
      </w:r>
      <w:r w:rsidRPr="006157D9">
        <w:t xml:space="preserve"> podíl způsobů ukončení pro každou kategorii. </w:t>
      </w:r>
    </w:p>
    <w:p w14:paraId="2D047F8E" w14:textId="23951B46" w:rsidR="000D6BE4" w:rsidRPr="006157D9" w:rsidRDefault="00203033" w:rsidP="009A2055">
      <w:r w:rsidRPr="006157D9">
        <w:lastRenderedPageBreak/>
        <w:t xml:space="preserve">V heatmapě </w:t>
      </w:r>
      <w:r w:rsidR="005A35D6" w:rsidRPr="006157D9">
        <w:t>(</w:t>
      </w:r>
      <w:r w:rsidR="005A35D6" w:rsidRPr="006157D9">
        <w:fldChar w:fldCharType="begin"/>
      </w:r>
      <w:r w:rsidR="005A35D6" w:rsidRPr="006157D9">
        <w:instrText xml:space="preserve"> REF _Ref164120936 \h </w:instrText>
      </w:r>
      <w:r w:rsidR="005A35D6" w:rsidRPr="006157D9">
        <w:fldChar w:fldCharType="separate"/>
      </w:r>
      <w:r w:rsidR="005A35D6" w:rsidRPr="006157D9">
        <w:t>Obr. 3.14 Podíl způsobů ukončení pro váhové kategorie (vlastní zpracování)</w:t>
      </w:r>
      <w:r w:rsidR="005A35D6" w:rsidRPr="006157D9">
        <w:fldChar w:fldCharType="end"/>
      </w:r>
      <w:r w:rsidR="005A35D6" w:rsidRPr="006157D9">
        <w:t xml:space="preserve">) </w:t>
      </w:r>
      <w:r w:rsidRPr="006157D9">
        <w:t>můžeme vidět</w:t>
      </w:r>
      <w:r w:rsidR="000D6BE4" w:rsidRPr="006157D9">
        <w:t>:</w:t>
      </w:r>
    </w:p>
    <w:p w14:paraId="0FCCA88B" w14:textId="77777777" w:rsidR="0075093C" w:rsidRPr="006157D9" w:rsidRDefault="0075093C" w:rsidP="0075093C">
      <w:pPr>
        <w:pStyle w:val="Odstavecseseznamem"/>
        <w:numPr>
          <w:ilvl w:val="0"/>
          <w:numId w:val="25"/>
        </w:numPr>
      </w:pPr>
      <w:r w:rsidRPr="006157D9">
        <w:t>K</w:t>
      </w:r>
      <w:r w:rsidR="00203033" w:rsidRPr="006157D9">
        <w:t xml:space="preserve">lesající trend v počtu ukončení na „Decision“ </w:t>
      </w:r>
      <w:r w:rsidR="00C8702F" w:rsidRPr="006157D9">
        <w:t xml:space="preserve">s rostoucí váhovou kategorií. </w:t>
      </w:r>
    </w:p>
    <w:p w14:paraId="7CDCE878" w14:textId="77777777" w:rsidR="0075093C" w:rsidRPr="006157D9" w:rsidRDefault="0075093C" w:rsidP="0075093C">
      <w:pPr>
        <w:pStyle w:val="Odstavecseseznamem"/>
        <w:numPr>
          <w:ilvl w:val="0"/>
          <w:numId w:val="25"/>
        </w:numPr>
      </w:pPr>
      <w:r w:rsidRPr="006157D9">
        <w:t>S</w:t>
      </w:r>
      <w:r w:rsidR="00C8702F" w:rsidRPr="006157D9">
        <w:t xml:space="preserve">e zvyšující se váhovou kategorií roste podíl </w:t>
      </w:r>
      <w:r w:rsidR="000900DE" w:rsidRPr="006157D9">
        <w:t>„</w:t>
      </w:r>
      <w:r w:rsidR="00C8702F" w:rsidRPr="006157D9">
        <w:t>KO/TKO</w:t>
      </w:r>
      <w:r w:rsidR="000900DE" w:rsidRPr="006157D9">
        <w:t>“</w:t>
      </w:r>
      <w:r w:rsidR="00C8702F" w:rsidRPr="006157D9">
        <w:t>.</w:t>
      </w:r>
      <w:r w:rsidR="000900DE" w:rsidRPr="006157D9">
        <w:t xml:space="preserve"> </w:t>
      </w:r>
    </w:p>
    <w:p w14:paraId="4862CFAE" w14:textId="77777777" w:rsidR="0075093C" w:rsidRPr="006157D9" w:rsidRDefault="000900DE" w:rsidP="0075093C">
      <w:pPr>
        <w:pStyle w:val="Odstavecseseznamem"/>
        <w:numPr>
          <w:ilvl w:val="0"/>
          <w:numId w:val="25"/>
        </w:numPr>
      </w:pPr>
      <w:r w:rsidRPr="006157D9">
        <w:t>U zápasů končící</w:t>
      </w:r>
      <w:r w:rsidR="00AB334B" w:rsidRPr="006157D9">
        <w:t xml:space="preserve">ch na </w:t>
      </w:r>
      <w:r w:rsidRPr="006157D9">
        <w:t xml:space="preserve">„No Contest“ a </w:t>
      </w:r>
      <w:r w:rsidR="00AB334B" w:rsidRPr="006157D9">
        <w:t>„Submission“</w:t>
      </w:r>
      <w:r w:rsidRPr="006157D9">
        <w:t xml:space="preserve"> nepozorujeme žádný významný vzorec.</w:t>
      </w:r>
      <w:r w:rsidR="00AB334B" w:rsidRPr="006157D9">
        <w:t xml:space="preserve"> </w:t>
      </w:r>
    </w:p>
    <w:p w14:paraId="5D959F49" w14:textId="6CFFEDB9" w:rsidR="0032779C" w:rsidRPr="006157D9" w:rsidRDefault="0075093C" w:rsidP="0075093C">
      <w:pPr>
        <w:pStyle w:val="Odstavecseseznamem"/>
        <w:numPr>
          <w:ilvl w:val="0"/>
          <w:numId w:val="25"/>
        </w:numPr>
      </w:pPr>
      <w:r w:rsidRPr="006157D9">
        <w:t xml:space="preserve">Podíl </w:t>
      </w:r>
      <w:r w:rsidR="00FB337F" w:rsidRPr="006157D9">
        <w:t xml:space="preserve">zápasů končících na „KO/TKO“ převyšuje podíl zápasů končících na „Submission“ ve váhové kategorii </w:t>
      </w:r>
      <w:r w:rsidR="000D6BE4" w:rsidRPr="006157D9">
        <w:t>„</w:t>
      </w:r>
      <w:r w:rsidR="00FB337F" w:rsidRPr="006157D9">
        <w:t>135</w:t>
      </w:r>
      <w:r w:rsidR="000D6BE4" w:rsidRPr="006157D9">
        <w:t>“</w:t>
      </w:r>
      <w:r w:rsidR="00FB337F" w:rsidRPr="006157D9">
        <w:t xml:space="preserve"> a </w:t>
      </w:r>
      <w:r w:rsidR="00B60563" w:rsidRPr="006157D9">
        <w:t>p</w:t>
      </w:r>
      <w:r w:rsidR="00FB337F" w:rsidRPr="006157D9">
        <w:t xml:space="preserve">odíl zápasů </w:t>
      </w:r>
      <w:r w:rsidR="000D6BE4" w:rsidRPr="006157D9">
        <w:t xml:space="preserve">končících na </w:t>
      </w:r>
      <w:r w:rsidR="00B60563" w:rsidRPr="006157D9">
        <w:t>„Decision“</w:t>
      </w:r>
      <w:r w:rsidR="00FB337F" w:rsidRPr="006157D9">
        <w:t xml:space="preserve"> ve váhové kategorii </w:t>
      </w:r>
      <w:r w:rsidR="000D6BE4" w:rsidRPr="006157D9">
        <w:t>„</w:t>
      </w:r>
      <w:r w:rsidR="00FB337F" w:rsidRPr="006157D9">
        <w:t>205</w:t>
      </w:r>
      <w:r w:rsidR="000D6BE4" w:rsidRPr="006157D9">
        <w:t>“</w:t>
      </w:r>
      <w:r w:rsidR="00FB337F" w:rsidRPr="006157D9">
        <w:t>.</w:t>
      </w:r>
    </w:p>
    <w:p w14:paraId="471ED228" w14:textId="77777777" w:rsidR="00584260" w:rsidRPr="006157D9" w:rsidRDefault="0032779C" w:rsidP="00584260">
      <w:pPr>
        <w:keepNext/>
        <w:jc w:val="center"/>
      </w:pPr>
      <w:r w:rsidRPr="006157D9">
        <w:rPr>
          <w:noProof/>
        </w:rPr>
        <w:drawing>
          <wp:inline distT="0" distB="0" distL="0" distR="0" wp14:anchorId="625FE6C1" wp14:editId="56D83B99">
            <wp:extent cx="5133975" cy="3962400"/>
            <wp:effectExtent l="0" t="0" r="9525" b="0"/>
            <wp:docPr id="838991736" name="Obrázek 8" descr="Obsah obrázku text, snímek obrazovky, číslo,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991736" name="Obrázek 8" descr="Obsah obrázku text, snímek obrazovky, číslo, Písmo&#10;&#10;Popis byl vytvořen automaticky"/>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3975" cy="3962400"/>
                    </a:xfrm>
                    <a:prstGeom prst="rect">
                      <a:avLst/>
                    </a:prstGeom>
                    <a:noFill/>
                    <a:ln>
                      <a:noFill/>
                    </a:ln>
                  </pic:spPr>
                </pic:pic>
              </a:graphicData>
            </a:graphic>
          </wp:inline>
        </w:drawing>
      </w:r>
    </w:p>
    <w:p w14:paraId="2CD51D1B" w14:textId="58DEC818" w:rsidR="009A2055" w:rsidRPr="006157D9" w:rsidRDefault="00584260" w:rsidP="00584260">
      <w:pPr>
        <w:pStyle w:val="Titulek"/>
        <w:jc w:val="center"/>
      </w:pPr>
      <w:bookmarkStart w:id="110" w:name="_Ref164119969"/>
      <w:bookmarkStart w:id="111" w:name="_Ref164120936"/>
      <w:bookmarkStart w:id="112" w:name="_Toc164719594"/>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4</w:t>
      </w:r>
      <w:r w:rsidR="00E6707D" w:rsidRPr="006157D9">
        <w:fldChar w:fldCharType="end"/>
      </w:r>
      <w:bookmarkEnd w:id="110"/>
      <w:r w:rsidRPr="006157D9">
        <w:t xml:space="preserve"> Podíl způsobů ukončení pro váhové kategorie (vlastní zpracování)</w:t>
      </w:r>
      <w:bookmarkEnd w:id="111"/>
      <w:bookmarkEnd w:id="112"/>
    </w:p>
    <w:p w14:paraId="56AC4B1C" w14:textId="2257B340" w:rsidR="00215851" w:rsidRPr="006157D9" w:rsidRDefault="006A5AD8" w:rsidP="006A5AD8">
      <w:pPr>
        <w:pStyle w:val="Nadpis2"/>
      </w:pPr>
      <w:bookmarkStart w:id="113" w:name="_Toc164865989"/>
      <w:r w:rsidRPr="006157D9">
        <w:t>Historické změny v rozložení způsobu ukončení zápasů</w:t>
      </w:r>
      <w:bookmarkEnd w:id="113"/>
    </w:p>
    <w:p w14:paraId="20AD32A2" w14:textId="77777777" w:rsidR="00510C21" w:rsidRPr="006157D9" w:rsidRDefault="000643AC" w:rsidP="000B4A31">
      <w:r w:rsidRPr="006157D9">
        <w:t xml:space="preserve">MMA je poměrně nový sport a stále se velmi rychle vyvíjí. I přes to, že jsme již data omezili na zápasy po představení společných pravidel, se sport dost změnil. V této části prozkoumáme změnu ve způsobech ukončení zápasů. </w:t>
      </w:r>
    </w:p>
    <w:p w14:paraId="59E2DD29" w14:textId="3ADC9634" w:rsidR="00510C21" w:rsidRPr="006157D9" w:rsidRDefault="00510C21" w:rsidP="000B4A31">
      <w:r w:rsidRPr="006157D9">
        <w:t>Ze sloupce „Date“ byl extrahován pouze rok a uložen do sloupce „Year“. Poté byl pomocí funkce „groupby“ nalezen počet ukončení pro každou kombinaci roku a způsobu ukončení. Pro každý rok byl poté vypočítán relativní podíl způsobů ukončení. Tato data se následně vložila do linkového grafu (</w:t>
      </w:r>
      <w:r w:rsidRPr="006157D9">
        <w:fldChar w:fldCharType="begin"/>
      </w:r>
      <w:r w:rsidRPr="006157D9">
        <w:instrText xml:space="preserve"> REF _Ref164177516 \h </w:instrText>
      </w:r>
      <w:r w:rsidRPr="006157D9">
        <w:fldChar w:fldCharType="separate"/>
      </w:r>
      <w:r w:rsidRPr="006157D9">
        <w:t>Obr. 3.15</w:t>
      </w:r>
      <w:r w:rsidRPr="006157D9">
        <w:fldChar w:fldCharType="end"/>
      </w:r>
      <w:r w:rsidRPr="006157D9">
        <w:t>), který vývoj způsobu ukončení přehledně ukáže.</w:t>
      </w:r>
    </w:p>
    <w:p w14:paraId="2DE500C7" w14:textId="77777777" w:rsidR="000643AC" w:rsidRPr="006157D9" w:rsidRDefault="000643AC" w:rsidP="000B4A31"/>
    <w:p w14:paraId="4B3944AA" w14:textId="77777777" w:rsidR="00510C21" w:rsidRPr="006157D9" w:rsidRDefault="00510C21" w:rsidP="00510C21">
      <w:pPr>
        <w:keepNext/>
        <w:jc w:val="center"/>
      </w:pPr>
      <w:r w:rsidRPr="006157D9">
        <w:rPr>
          <w:noProof/>
        </w:rPr>
        <w:lastRenderedPageBreak/>
        <w:drawing>
          <wp:inline distT="0" distB="0" distL="0" distR="0" wp14:anchorId="46218054" wp14:editId="19D99B22">
            <wp:extent cx="5181600" cy="4171950"/>
            <wp:effectExtent l="0" t="0" r="0" b="0"/>
            <wp:docPr id="855410073"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81600" cy="4171950"/>
                    </a:xfrm>
                    <a:prstGeom prst="rect">
                      <a:avLst/>
                    </a:prstGeom>
                    <a:noFill/>
                    <a:ln>
                      <a:noFill/>
                    </a:ln>
                  </pic:spPr>
                </pic:pic>
              </a:graphicData>
            </a:graphic>
          </wp:inline>
        </w:drawing>
      </w:r>
    </w:p>
    <w:p w14:paraId="7B374CD6" w14:textId="52508590" w:rsidR="00215851" w:rsidRPr="006157D9" w:rsidRDefault="00510C21" w:rsidP="00510C21">
      <w:pPr>
        <w:pStyle w:val="Titulek"/>
        <w:jc w:val="center"/>
      </w:pPr>
      <w:bookmarkStart w:id="114" w:name="_Ref164177516"/>
      <w:bookmarkStart w:id="115" w:name="_Toc164719595"/>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3</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5</w:t>
      </w:r>
      <w:r w:rsidR="00E6707D" w:rsidRPr="006157D9">
        <w:fldChar w:fldCharType="end"/>
      </w:r>
      <w:bookmarkEnd w:id="114"/>
      <w:r w:rsidRPr="006157D9">
        <w:t xml:space="preserve"> Vývoj způsobu ukončení (vlastní zpracování)</w:t>
      </w:r>
      <w:bookmarkEnd w:id="115"/>
    </w:p>
    <w:p w14:paraId="58276B76" w14:textId="5D450E12" w:rsidR="000A225F" w:rsidRPr="006157D9" w:rsidRDefault="000A225F" w:rsidP="000A225F">
      <w:r w:rsidRPr="006157D9">
        <w:t>Z grafu (</w:t>
      </w:r>
      <w:r w:rsidRPr="006157D9">
        <w:fldChar w:fldCharType="begin"/>
      </w:r>
      <w:r w:rsidRPr="006157D9">
        <w:instrText xml:space="preserve"> REF _Ref164177516 \h </w:instrText>
      </w:r>
      <w:r w:rsidRPr="006157D9">
        <w:fldChar w:fldCharType="separate"/>
      </w:r>
      <w:r w:rsidRPr="006157D9">
        <w:t>Obr. 3.15</w:t>
      </w:r>
      <w:r w:rsidRPr="006157D9">
        <w:fldChar w:fldCharType="end"/>
      </w:r>
      <w:r w:rsidRPr="006157D9">
        <w:t>) vidíme, že rozložení metod se výrazně měnilo hlavně mezi lety 2003 a 2011.</w:t>
      </w:r>
    </w:p>
    <w:p w14:paraId="13B55886" w14:textId="692F8996" w:rsidR="000A225F" w:rsidRPr="006157D9" w:rsidRDefault="000A225F" w:rsidP="000A225F">
      <w:pPr>
        <w:pStyle w:val="Odstavecseseznamem"/>
        <w:numPr>
          <w:ilvl w:val="0"/>
          <w:numId w:val="28"/>
        </w:numPr>
      </w:pPr>
      <w:r w:rsidRPr="006157D9">
        <w:t>V roce 2001 byl</w:t>
      </w:r>
      <w:r w:rsidR="00BB57F1" w:rsidRPr="006157D9">
        <w:t>o</w:t>
      </w:r>
      <w:r w:rsidRPr="006157D9">
        <w:t xml:space="preserve"> nejrozšířenějším způsobem ukončení zápasu </w:t>
      </w:r>
      <w:r w:rsidR="00BB57F1" w:rsidRPr="006157D9">
        <w:t>„</w:t>
      </w:r>
      <w:r w:rsidRPr="006157D9">
        <w:t>KO/TKO</w:t>
      </w:r>
      <w:r w:rsidR="00BB57F1" w:rsidRPr="006157D9">
        <w:t>“</w:t>
      </w:r>
      <w:r w:rsidRPr="006157D9">
        <w:t xml:space="preserve"> s přibližně 48 %, následovalo </w:t>
      </w:r>
      <w:r w:rsidR="00BB57F1" w:rsidRPr="006157D9">
        <w:t xml:space="preserve">bodové </w:t>
      </w:r>
      <w:r w:rsidRPr="006157D9">
        <w:t xml:space="preserve">rozhodnutí s přibližně 30 % a </w:t>
      </w:r>
      <w:r w:rsidR="00BB57F1" w:rsidRPr="006157D9">
        <w:t>submise</w:t>
      </w:r>
      <w:r w:rsidRPr="006157D9">
        <w:t xml:space="preserve"> s přibližně 22 %.</w:t>
      </w:r>
    </w:p>
    <w:p w14:paraId="4945A4E6" w14:textId="03578BC3" w:rsidR="000A225F" w:rsidRPr="006157D9" w:rsidRDefault="000A225F" w:rsidP="000A225F">
      <w:pPr>
        <w:pStyle w:val="Odstavecseseznamem"/>
        <w:numPr>
          <w:ilvl w:val="0"/>
          <w:numId w:val="28"/>
        </w:numPr>
      </w:pPr>
      <w:r w:rsidRPr="006157D9">
        <w:t xml:space="preserve">V roce 2004 došlo k velkému nárůstu počtu </w:t>
      </w:r>
      <w:r w:rsidR="00BB57F1" w:rsidRPr="006157D9">
        <w:t>submisí</w:t>
      </w:r>
      <w:r w:rsidRPr="006157D9">
        <w:t>, kter</w:t>
      </w:r>
      <w:r w:rsidR="00BB57F1" w:rsidRPr="006157D9">
        <w:t>ý</w:t>
      </w:r>
      <w:r w:rsidRPr="006157D9">
        <w:t xml:space="preserve"> dosáhl přibližně 30 %, a k poklesu </w:t>
      </w:r>
      <w:r w:rsidR="00BB57F1" w:rsidRPr="006157D9">
        <w:t xml:space="preserve">bodových </w:t>
      </w:r>
      <w:r w:rsidRPr="006157D9">
        <w:t>rozhodnutí na 25 %.</w:t>
      </w:r>
    </w:p>
    <w:p w14:paraId="70F428AA" w14:textId="56AFB484" w:rsidR="00BB57F1" w:rsidRPr="006157D9" w:rsidRDefault="00BB57F1" w:rsidP="00BB57F1">
      <w:pPr>
        <w:pStyle w:val="Odstavecseseznamem"/>
        <w:numPr>
          <w:ilvl w:val="0"/>
          <w:numId w:val="28"/>
        </w:numPr>
      </w:pPr>
      <w:r w:rsidRPr="006157D9">
        <w:t>V roce 2006 mají všechny hlavní způsoby ukončení stejný podíl, přibližně 33 %.</w:t>
      </w:r>
    </w:p>
    <w:p w14:paraId="3C408396" w14:textId="534298ED" w:rsidR="00BB57F1" w:rsidRPr="006157D9" w:rsidRDefault="00BB57F1" w:rsidP="00BB57F1">
      <w:pPr>
        <w:pStyle w:val="Odstavecseseznamem"/>
        <w:numPr>
          <w:ilvl w:val="0"/>
          <w:numId w:val="28"/>
        </w:numPr>
      </w:pPr>
      <w:r w:rsidRPr="006157D9">
        <w:t>Od roku 2007 do roku 2011 počet submisí klesal, a nakonec se ustálil mírně pod úrovní 20 %.</w:t>
      </w:r>
    </w:p>
    <w:p w14:paraId="05B1DBC2" w14:textId="3CF1AFCA" w:rsidR="00BB57F1" w:rsidRPr="006157D9" w:rsidRDefault="00BB57F1" w:rsidP="00BB57F1">
      <w:pPr>
        <w:pStyle w:val="Odstavecseseznamem"/>
        <w:numPr>
          <w:ilvl w:val="0"/>
          <w:numId w:val="28"/>
        </w:numPr>
      </w:pPr>
      <w:r w:rsidRPr="006157D9">
        <w:t>V roce 2008 došlo k velkému vzestupu ukončení na „KO/TKO“, které dosáhlo 40 %, ale v následujících letech klesalo a ustálilo se na úrovni kolem 30 %.</w:t>
      </w:r>
    </w:p>
    <w:p w14:paraId="24039A45" w14:textId="1E1E40B1" w:rsidR="00BB57F1" w:rsidRPr="006157D9" w:rsidRDefault="00BB57F1" w:rsidP="00BB57F1">
      <w:pPr>
        <w:pStyle w:val="Odstavecseseznamem"/>
        <w:numPr>
          <w:ilvl w:val="0"/>
          <w:numId w:val="28"/>
        </w:numPr>
      </w:pPr>
      <w:r w:rsidRPr="006157D9">
        <w:t>Vítězství bodovým rozhodnutím rostla od roku 2005 až do roku 2010 s mírným poklesem v roce 2008.</w:t>
      </w:r>
    </w:p>
    <w:p w14:paraId="208A1622" w14:textId="1C076D4E" w:rsidR="000A225F" w:rsidRPr="006157D9" w:rsidRDefault="00BB57F1" w:rsidP="00BB57F1">
      <w:r w:rsidRPr="006157D9">
        <w:t>Od roku 2011 se metody stabilizovaly: „Decision“ kolem 50 %, „KO/TKO“ kolem 30 % a „Submission“ kolem 20 %.</w:t>
      </w:r>
    </w:p>
    <w:p w14:paraId="6538F6AE" w14:textId="62FC7CD3" w:rsidR="00BB57F1" w:rsidRPr="006157D9" w:rsidRDefault="00BB57F1" w:rsidP="00BB57F1">
      <w:pPr>
        <w:pStyle w:val="Nadpis2"/>
      </w:pPr>
      <w:bookmarkStart w:id="116" w:name="_Toc164865990"/>
      <w:r w:rsidRPr="006157D9">
        <w:lastRenderedPageBreak/>
        <w:t xml:space="preserve">Vliv předešlých </w:t>
      </w:r>
      <w:r w:rsidR="00EC0243" w:rsidRPr="006157D9">
        <w:t>ukončení</w:t>
      </w:r>
      <w:r w:rsidRPr="006157D9">
        <w:t xml:space="preserve"> zápasníků na způsob ukončení zápasu</w:t>
      </w:r>
      <w:bookmarkEnd w:id="116"/>
    </w:p>
    <w:p w14:paraId="43730D63" w14:textId="1837AFFF" w:rsidR="00BB57F1" w:rsidRPr="006157D9" w:rsidRDefault="00BB57F1" w:rsidP="00BB57F1">
      <w:r w:rsidRPr="006157D9">
        <w:t xml:space="preserve">V této části byla provedena </w:t>
      </w:r>
      <w:r w:rsidR="00D240C4" w:rsidRPr="006157D9">
        <w:t>korelační analýza mezi proměnnými uchovávající záznamy o předešlých způsobech ukončení zápasníků a samotným způsobem ukončení zápasu. Analýza byla provedena pouze na datech, kde byl určen vítěz. Remízy a zápasy bez výsledku byly vynechány.</w:t>
      </w:r>
    </w:p>
    <w:p w14:paraId="3D14BB43" w14:textId="60D80EE9" w:rsidR="00D240C4" w:rsidRPr="006157D9" w:rsidRDefault="00D240C4" w:rsidP="00EC0243">
      <w:r w:rsidRPr="006157D9">
        <w:t>Nejdříve byl pomocí „sklearn“ knihovny převeden sloupec „Method“, tak aby pro každou hodnotu vznikl sloupec s hodnotou „True“ nebo „False“.</w:t>
      </w:r>
      <w:r w:rsidR="00EC0243" w:rsidRPr="006157D9">
        <w:t xml:space="preserve"> Poté byly zvoleny všechny sloupce, které obsahují záznamy o předešlých ukončeních zápasníků („KO win A“, „KO loss A“, „Sub win A“, „Sub loss A“, „Dec win A“, „Dec loss A“, „Draws A“, „KO win B“, „KO loss B“, „Sub win B“, „Sub loss B“, „Dec win B“, „Dec loss B“, „Draws B“), sloupce nově vzniklé z „Method“ („Encoded_Decision“, „Encoded_Submission“, „Encoded_KO/TKO“) a na nich byla vytvořena korelační tabulka</w:t>
      </w:r>
      <w:r w:rsidR="00EB1C1E" w:rsidRPr="006157D9">
        <w:t xml:space="preserve"> (</w:t>
      </w:r>
      <w:r w:rsidR="00EB1C1E" w:rsidRPr="006157D9">
        <w:fldChar w:fldCharType="begin"/>
      </w:r>
      <w:r w:rsidR="00EB1C1E" w:rsidRPr="006157D9">
        <w:instrText xml:space="preserve"> REF _Ref164180538 \h </w:instrText>
      </w:r>
      <w:r w:rsidR="00EB1C1E" w:rsidRPr="006157D9">
        <w:fldChar w:fldCharType="separate"/>
      </w:r>
      <w:r w:rsidR="00EB1C1E" w:rsidRPr="006157D9">
        <w:t>Tab. 3.6</w:t>
      </w:r>
      <w:r w:rsidR="00EB1C1E" w:rsidRPr="006157D9">
        <w:fldChar w:fldCharType="end"/>
      </w:r>
      <w:r w:rsidR="00EB1C1E" w:rsidRPr="006157D9">
        <w:t>)</w:t>
      </w:r>
      <w:r w:rsidR="00EC0243" w:rsidRPr="006157D9">
        <w:t>.</w:t>
      </w:r>
    </w:p>
    <w:p w14:paraId="6228F924" w14:textId="24316393" w:rsidR="00EB1C1E" w:rsidRPr="006157D9" w:rsidRDefault="00EB1C1E" w:rsidP="00EB1C1E">
      <w:pPr>
        <w:pStyle w:val="Titulek"/>
        <w:keepNext/>
      </w:pPr>
      <w:bookmarkStart w:id="117" w:name="_Ref164180538"/>
      <w:bookmarkStart w:id="118" w:name="_Toc164719615"/>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6</w:t>
      </w:r>
      <w:r w:rsidR="005F59ED">
        <w:fldChar w:fldCharType="end"/>
      </w:r>
      <w:bookmarkEnd w:id="117"/>
      <w:r w:rsidRPr="006157D9">
        <w:t xml:space="preserve"> Výseč z korelační tabulky pro metody ukončení zápasu (vlastní zpracování)</w:t>
      </w:r>
      <w:bookmarkEnd w:id="118"/>
    </w:p>
    <w:tbl>
      <w:tblPr>
        <w:tblStyle w:val="Styl1"/>
        <w:tblW w:w="0" w:type="auto"/>
        <w:jc w:val="center"/>
        <w:tblLook w:val="04A0" w:firstRow="1" w:lastRow="0" w:firstColumn="1" w:lastColumn="0" w:noHBand="0" w:noVBand="1"/>
      </w:tblPr>
      <w:tblGrid>
        <w:gridCol w:w="1960"/>
        <w:gridCol w:w="2184"/>
        <w:gridCol w:w="2181"/>
        <w:gridCol w:w="2461"/>
      </w:tblGrid>
      <w:tr w:rsidR="00EB1C1E" w:rsidRPr="006157D9" w14:paraId="078378D0"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0" w:type="dxa"/>
          </w:tcPr>
          <w:p w14:paraId="10AD15DD" w14:textId="77777777" w:rsidR="00EB1C1E" w:rsidRPr="006157D9" w:rsidRDefault="00EB1C1E" w:rsidP="00EB1C1E">
            <w:pPr>
              <w:jc w:val="center"/>
              <w:rPr>
                <w:lang w:val="cs-CZ"/>
              </w:rPr>
            </w:pPr>
            <w:r w:rsidRPr="006157D9">
              <w:rPr>
                <w:lang w:val="cs-CZ"/>
              </w:rPr>
              <w:t>Proměnná</w:t>
            </w:r>
          </w:p>
        </w:tc>
        <w:tc>
          <w:tcPr>
            <w:tcW w:w="2184" w:type="dxa"/>
          </w:tcPr>
          <w:p w14:paraId="5B2C7CBA" w14:textId="77777777" w:rsidR="00EB1C1E" w:rsidRPr="006157D9" w:rsidRDefault="00EB1C1E" w:rsidP="00EB1C1E">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Encoded_Decision</w:t>
            </w:r>
          </w:p>
        </w:tc>
        <w:tc>
          <w:tcPr>
            <w:tcW w:w="2181" w:type="dxa"/>
          </w:tcPr>
          <w:p w14:paraId="54B9DA50" w14:textId="77777777" w:rsidR="00EB1C1E" w:rsidRPr="006157D9" w:rsidRDefault="00EB1C1E" w:rsidP="00EB1C1E">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Encoded_KO/TKO</w:t>
            </w:r>
          </w:p>
        </w:tc>
        <w:tc>
          <w:tcPr>
            <w:tcW w:w="2461" w:type="dxa"/>
          </w:tcPr>
          <w:p w14:paraId="78F91ABB" w14:textId="77777777" w:rsidR="00EB1C1E" w:rsidRPr="006157D9" w:rsidRDefault="00EB1C1E" w:rsidP="00EB1C1E">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Encoded_Submission</w:t>
            </w:r>
          </w:p>
        </w:tc>
      </w:tr>
      <w:tr w:rsidR="00EB1C1E" w:rsidRPr="006157D9" w14:paraId="74B11B8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59BE8739" w14:textId="77777777" w:rsidR="00EB1C1E" w:rsidRPr="006157D9" w:rsidRDefault="00EB1C1E" w:rsidP="00EB1C1E">
            <w:pPr>
              <w:jc w:val="center"/>
              <w:rPr>
                <w:lang w:val="cs-CZ"/>
              </w:rPr>
            </w:pPr>
            <w:r w:rsidRPr="006157D9">
              <w:rPr>
                <w:lang w:val="cs-CZ"/>
              </w:rPr>
              <w:t>KO win A</w:t>
            </w:r>
          </w:p>
        </w:tc>
        <w:tc>
          <w:tcPr>
            <w:tcW w:w="2184" w:type="dxa"/>
          </w:tcPr>
          <w:p w14:paraId="7D56705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59</w:t>
            </w:r>
          </w:p>
        </w:tc>
        <w:tc>
          <w:tcPr>
            <w:tcW w:w="2181" w:type="dxa"/>
          </w:tcPr>
          <w:p w14:paraId="7821BE1B"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88</w:t>
            </w:r>
          </w:p>
        </w:tc>
        <w:tc>
          <w:tcPr>
            <w:tcW w:w="2461" w:type="dxa"/>
          </w:tcPr>
          <w:p w14:paraId="41870AAB"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48</w:t>
            </w:r>
          </w:p>
        </w:tc>
      </w:tr>
      <w:tr w:rsidR="00EB1C1E" w:rsidRPr="006157D9" w14:paraId="3AA9EE6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9793ED1" w14:textId="77777777" w:rsidR="00EB1C1E" w:rsidRPr="006157D9" w:rsidRDefault="00EB1C1E" w:rsidP="00EB1C1E">
            <w:pPr>
              <w:jc w:val="center"/>
              <w:rPr>
                <w:lang w:val="cs-CZ"/>
              </w:rPr>
            </w:pPr>
            <w:r w:rsidRPr="006157D9">
              <w:rPr>
                <w:lang w:val="cs-CZ"/>
              </w:rPr>
              <w:t>KO loss A</w:t>
            </w:r>
          </w:p>
        </w:tc>
        <w:tc>
          <w:tcPr>
            <w:tcW w:w="2184" w:type="dxa"/>
          </w:tcPr>
          <w:p w14:paraId="4B6BA3A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48</w:t>
            </w:r>
          </w:p>
        </w:tc>
        <w:tc>
          <w:tcPr>
            <w:tcW w:w="2181" w:type="dxa"/>
          </w:tcPr>
          <w:p w14:paraId="7B73162F"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9</w:t>
            </w:r>
          </w:p>
        </w:tc>
        <w:tc>
          <w:tcPr>
            <w:tcW w:w="2461" w:type="dxa"/>
          </w:tcPr>
          <w:p w14:paraId="09271053"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3</w:t>
            </w:r>
          </w:p>
        </w:tc>
      </w:tr>
      <w:tr w:rsidR="00EB1C1E" w:rsidRPr="006157D9" w14:paraId="2814719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242B0237" w14:textId="77777777" w:rsidR="00EB1C1E" w:rsidRPr="006157D9" w:rsidRDefault="00EB1C1E" w:rsidP="00EB1C1E">
            <w:pPr>
              <w:jc w:val="center"/>
              <w:rPr>
                <w:lang w:val="cs-CZ"/>
              </w:rPr>
            </w:pPr>
            <w:r w:rsidRPr="006157D9">
              <w:rPr>
                <w:lang w:val="cs-CZ"/>
              </w:rPr>
              <w:t>Sub win A</w:t>
            </w:r>
          </w:p>
        </w:tc>
        <w:tc>
          <w:tcPr>
            <w:tcW w:w="2184" w:type="dxa"/>
          </w:tcPr>
          <w:p w14:paraId="2100BEF1"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6</w:t>
            </w:r>
          </w:p>
        </w:tc>
        <w:tc>
          <w:tcPr>
            <w:tcW w:w="2181" w:type="dxa"/>
          </w:tcPr>
          <w:p w14:paraId="34A9D78D"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18</w:t>
            </w:r>
          </w:p>
        </w:tc>
        <w:tc>
          <w:tcPr>
            <w:tcW w:w="2461" w:type="dxa"/>
          </w:tcPr>
          <w:p w14:paraId="72BF184F"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22</w:t>
            </w:r>
          </w:p>
        </w:tc>
      </w:tr>
      <w:tr w:rsidR="00EB1C1E" w:rsidRPr="006157D9" w14:paraId="4527B471"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33571828" w14:textId="77777777" w:rsidR="00EB1C1E" w:rsidRPr="006157D9" w:rsidRDefault="00EB1C1E" w:rsidP="00EB1C1E">
            <w:pPr>
              <w:jc w:val="center"/>
              <w:rPr>
                <w:lang w:val="cs-CZ"/>
              </w:rPr>
            </w:pPr>
            <w:r w:rsidRPr="006157D9">
              <w:rPr>
                <w:lang w:val="cs-CZ"/>
              </w:rPr>
              <w:t>Sub loss A</w:t>
            </w:r>
          </w:p>
        </w:tc>
        <w:tc>
          <w:tcPr>
            <w:tcW w:w="2184" w:type="dxa"/>
          </w:tcPr>
          <w:p w14:paraId="2F468FFF"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8</w:t>
            </w:r>
          </w:p>
        </w:tc>
        <w:tc>
          <w:tcPr>
            <w:tcW w:w="2181" w:type="dxa"/>
          </w:tcPr>
          <w:p w14:paraId="410EFED5"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2</w:t>
            </w:r>
          </w:p>
        </w:tc>
        <w:tc>
          <w:tcPr>
            <w:tcW w:w="2461" w:type="dxa"/>
          </w:tcPr>
          <w:p w14:paraId="7752F902"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4</w:t>
            </w:r>
          </w:p>
        </w:tc>
      </w:tr>
      <w:tr w:rsidR="00EB1C1E" w:rsidRPr="006157D9" w14:paraId="7213128C"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F42307D" w14:textId="77777777" w:rsidR="00EB1C1E" w:rsidRPr="006157D9" w:rsidRDefault="00EB1C1E" w:rsidP="00EB1C1E">
            <w:pPr>
              <w:jc w:val="center"/>
              <w:rPr>
                <w:lang w:val="cs-CZ"/>
              </w:rPr>
            </w:pPr>
            <w:r w:rsidRPr="006157D9">
              <w:rPr>
                <w:lang w:val="cs-CZ"/>
              </w:rPr>
              <w:t>Dec win A</w:t>
            </w:r>
          </w:p>
        </w:tc>
        <w:tc>
          <w:tcPr>
            <w:tcW w:w="2184" w:type="dxa"/>
          </w:tcPr>
          <w:p w14:paraId="494AF24B"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59</w:t>
            </w:r>
          </w:p>
        </w:tc>
        <w:tc>
          <w:tcPr>
            <w:tcW w:w="2181" w:type="dxa"/>
          </w:tcPr>
          <w:p w14:paraId="5B3DFAA4"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81</w:t>
            </w:r>
          </w:p>
        </w:tc>
        <w:tc>
          <w:tcPr>
            <w:tcW w:w="2461" w:type="dxa"/>
          </w:tcPr>
          <w:p w14:paraId="73C545C9"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03</w:t>
            </w:r>
          </w:p>
        </w:tc>
      </w:tr>
      <w:tr w:rsidR="00EB1C1E" w:rsidRPr="006157D9" w14:paraId="5C051E6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60BB7FAA" w14:textId="77777777" w:rsidR="00EB1C1E" w:rsidRPr="006157D9" w:rsidRDefault="00EB1C1E" w:rsidP="00EB1C1E">
            <w:pPr>
              <w:jc w:val="center"/>
              <w:rPr>
                <w:lang w:val="cs-CZ"/>
              </w:rPr>
            </w:pPr>
            <w:r w:rsidRPr="006157D9">
              <w:rPr>
                <w:lang w:val="cs-CZ"/>
              </w:rPr>
              <w:t>Dec loss A</w:t>
            </w:r>
          </w:p>
        </w:tc>
        <w:tc>
          <w:tcPr>
            <w:tcW w:w="2184" w:type="dxa"/>
          </w:tcPr>
          <w:p w14:paraId="141D91E0"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4</w:t>
            </w:r>
          </w:p>
        </w:tc>
        <w:tc>
          <w:tcPr>
            <w:tcW w:w="2181" w:type="dxa"/>
          </w:tcPr>
          <w:p w14:paraId="4D71EE2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35</w:t>
            </w:r>
          </w:p>
        </w:tc>
        <w:tc>
          <w:tcPr>
            <w:tcW w:w="2461" w:type="dxa"/>
          </w:tcPr>
          <w:p w14:paraId="26CB3035"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2</w:t>
            </w:r>
          </w:p>
        </w:tc>
      </w:tr>
      <w:tr w:rsidR="00EB1C1E" w:rsidRPr="006157D9" w14:paraId="56EB310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B6BEAEC" w14:textId="77777777" w:rsidR="00EB1C1E" w:rsidRPr="006157D9" w:rsidRDefault="00EB1C1E" w:rsidP="00EB1C1E">
            <w:pPr>
              <w:jc w:val="center"/>
              <w:rPr>
                <w:lang w:val="cs-CZ"/>
              </w:rPr>
            </w:pPr>
            <w:r w:rsidRPr="006157D9">
              <w:rPr>
                <w:lang w:val="cs-CZ"/>
              </w:rPr>
              <w:t>Draws A</w:t>
            </w:r>
          </w:p>
        </w:tc>
        <w:tc>
          <w:tcPr>
            <w:tcW w:w="2184" w:type="dxa"/>
          </w:tcPr>
          <w:p w14:paraId="06203E99"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2</w:t>
            </w:r>
          </w:p>
        </w:tc>
        <w:tc>
          <w:tcPr>
            <w:tcW w:w="2181" w:type="dxa"/>
          </w:tcPr>
          <w:p w14:paraId="1E0E2569"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6</w:t>
            </w:r>
          </w:p>
        </w:tc>
        <w:tc>
          <w:tcPr>
            <w:tcW w:w="2461" w:type="dxa"/>
          </w:tcPr>
          <w:p w14:paraId="1FBDFEF8"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1</w:t>
            </w:r>
          </w:p>
        </w:tc>
      </w:tr>
      <w:tr w:rsidR="00EB1C1E" w:rsidRPr="006157D9" w14:paraId="2A4E265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7C5D26F" w14:textId="77777777" w:rsidR="00EB1C1E" w:rsidRPr="006157D9" w:rsidRDefault="00EB1C1E" w:rsidP="00EB1C1E">
            <w:pPr>
              <w:jc w:val="center"/>
              <w:rPr>
                <w:lang w:val="cs-CZ"/>
              </w:rPr>
            </w:pPr>
            <w:r w:rsidRPr="006157D9">
              <w:rPr>
                <w:lang w:val="cs-CZ"/>
              </w:rPr>
              <w:t>KO win B</w:t>
            </w:r>
          </w:p>
        </w:tc>
        <w:tc>
          <w:tcPr>
            <w:tcW w:w="2184" w:type="dxa"/>
          </w:tcPr>
          <w:p w14:paraId="1B26B8D4"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5</w:t>
            </w:r>
          </w:p>
        </w:tc>
        <w:tc>
          <w:tcPr>
            <w:tcW w:w="2181" w:type="dxa"/>
          </w:tcPr>
          <w:p w14:paraId="378D61F3"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71</w:t>
            </w:r>
          </w:p>
        </w:tc>
        <w:tc>
          <w:tcPr>
            <w:tcW w:w="2461" w:type="dxa"/>
          </w:tcPr>
          <w:p w14:paraId="45F38550"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3</w:t>
            </w:r>
          </w:p>
        </w:tc>
      </w:tr>
      <w:tr w:rsidR="00EB1C1E" w:rsidRPr="006157D9" w14:paraId="42A5ECB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3213D4F" w14:textId="77777777" w:rsidR="00EB1C1E" w:rsidRPr="006157D9" w:rsidRDefault="00EB1C1E" w:rsidP="00EB1C1E">
            <w:pPr>
              <w:jc w:val="center"/>
              <w:rPr>
                <w:lang w:val="cs-CZ"/>
              </w:rPr>
            </w:pPr>
            <w:r w:rsidRPr="006157D9">
              <w:rPr>
                <w:lang w:val="cs-CZ"/>
              </w:rPr>
              <w:t>KO loss B</w:t>
            </w:r>
          </w:p>
        </w:tc>
        <w:tc>
          <w:tcPr>
            <w:tcW w:w="2184" w:type="dxa"/>
          </w:tcPr>
          <w:p w14:paraId="7D39BC8A"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94</w:t>
            </w:r>
          </w:p>
        </w:tc>
        <w:tc>
          <w:tcPr>
            <w:tcW w:w="2181" w:type="dxa"/>
          </w:tcPr>
          <w:p w14:paraId="2B02E6DB"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41</w:t>
            </w:r>
          </w:p>
        </w:tc>
        <w:tc>
          <w:tcPr>
            <w:tcW w:w="2461" w:type="dxa"/>
          </w:tcPr>
          <w:p w14:paraId="295F289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49</w:t>
            </w:r>
          </w:p>
        </w:tc>
      </w:tr>
      <w:tr w:rsidR="00EB1C1E" w:rsidRPr="006157D9" w14:paraId="7C98609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72764473" w14:textId="77777777" w:rsidR="00EB1C1E" w:rsidRPr="006157D9" w:rsidRDefault="00EB1C1E" w:rsidP="00EB1C1E">
            <w:pPr>
              <w:jc w:val="center"/>
              <w:rPr>
                <w:lang w:val="cs-CZ"/>
              </w:rPr>
            </w:pPr>
            <w:r w:rsidRPr="006157D9">
              <w:rPr>
                <w:lang w:val="cs-CZ"/>
              </w:rPr>
              <w:t>Sub win B</w:t>
            </w:r>
          </w:p>
        </w:tc>
        <w:tc>
          <w:tcPr>
            <w:tcW w:w="2184" w:type="dxa"/>
          </w:tcPr>
          <w:p w14:paraId="3E2CDD2C"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7</w:t>
            </w:r>
          </w:p>
        </w:tc>
        <w:tc>
          <w:tcPr>
            <w:tcW w:w="2181" w:type="dxa"/>
          </w:tcPr>
          <w:p w14:paraId="5A2DC251"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17</w:t>
            </w:r>
          </w:p>
        </w:tc>
        <w:tc>
          <w:tcPr>
            <w:tcW w:w="2461" w:type="dxa"/>
          </w:tcPr>
          <w:p w14:paraId="28847565"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42</w:t>
            </w:r>
          </w:p>
        </w:tc>
      </w:tr>
      <w:tr w:rsidR="00EB1C1E" w:rsidRPr="006157D9" w14:paraId="513D93EA"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7CBF0DFF" w14:textId="77777777" w:rsidR="00EB1C1E" w:rsidRPr="006157D9" w:rsidRDefault="00EB1C1E" w:rsidP="00EB1C1E">
            <w:pPr>
              <w:jc w:val="center"/>
              <w:rPr>
                <w:lang w:val="cs-CZ"/>
              </w:rPr>
            </w:pPr>
            <w:r w:rsidRPr="006157D9">
              <w:rPr>
                <w:lang w:val="cs-CZ"/>
              </w:rPr>
              <w:t>Sub loss B</w:t>
            </w:r>
          </w:p>
        </w:tc>
        <w:tc>
          <w:tcPr>
            <w:tcW w:w="2184" w:type="dxa"/>
          </w:tcPr>
          <w:p w14:paraId="4888DADC"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52</w:t>
            </w:r>
          </w:p>
        </w:tc>
        <w:tc>
          <w:tcPr>
            <w:tcW w:w="2181" w:type="dxa"/>
          </w:tcPr>
          <w:p w14:paraId="45410110"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0</w:t>
            </w:r>
          </w:p>
        </w:tc>
        <w:tc>
          <w:tcPr>
            <w:tcW w:w="2461" w:type="dxa"/>
          </w:tcPr>
          <w:p w14:paraId="69D2A62A"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89</w:t>
            </w:r>
          </w:p>
        </w:tc>
      </w:tr>
      <w:tr w:rsidR="00EB1C1E" w:rsidRPr="006157D9" w14:paraId="26BA582C"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2605F1C" w14:textId="77777777" w:rsidR="00EB1C1E" w:rsidRPr="006157D9" w:rsidRDefault="00EB1C1E" w:rsidP="00EB1C1E">
            <w:pPr>
              <w:jc w:val="center"/>
              <w:rPr>
                <w:lang w:val="cs-CZ"/>
              </w:rPr>
            </w:pPr>
            <w:r w:rsidRPr="006157D9">
              <w:rPr>
                <w:lang w:val="cs-CZ"/>
              </w:rPr>
              <w:t>Dec win B</w:t>
            </w:r>
          </w:p>
        </w:tc>
        <w:tc>
          <w:tcPr>
            <w:tcW w:w="2184" w:type="dxa"/>
          </w:tcPr>
          <w:p w14:paraId="062D8C9E"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05</w:t>
            </w:r>
          </w:p>
        </w:tc>
        <w:tc>
          <w:tcPr>
            <w:tcW w:w="2181" w:type="dxa"/>
          </w:tcPr>
          <w:p w14:paraId="1C783BE7"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52</w:t>
            </w:r>
          </w:p>
        </w:tc>
        <w:tc>
          <w:tcPr>
            <w:tcW w:w="2461" w:type="dxa"/>
          </w:tcPr>
          <w:p w14:paraId="4B9ED0BA"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9</w:t>
            </w:r>
          </w:p>
        </w:tc>
      </w:tr>
      <w:tr w:rsidR="00EB1C1E" w:rsidRPr="006157D9" w14:paraId="4ACD63A7"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55D55957" w14:textId="77777777" w:rsidR="00EB1C1E" w:rsidRPr="006157D9" w:rsidRDefault="00EB1C1E" w:rsidP="00EB1C1E">
            <w:pPr>
              <w:jc w:val="center"/>
              <w:rPr>
                <w:lang w:val="cs-CZ"/>
              </w:rPr>
            </w:pPr>
            <w:r w:rsidRPr="006157D9">
              <w:rPr>
                <w:lang w:val="cs-CZ"/>
              </w:rPr>
              <w:t>Dec loss B</w:t>
            </w:r>
          </w:p>
        </w:tc>
        <w:tc>
          <w:tcPr>
            <w:tcW w:w="2184" w:type="dxa"/>
          </w:tcPr>
          <w:p w14:paraId="74D131C6"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34</w:t>
            </w:r>
          </w:p>
        </w:tc>
        <w:tc>
          <w:tcPr>
            <w:tcW w:w="2181" w:type="dxa"/>
          </w:tcPr>
          <w:p w14:paraId="186F6A99"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8</w:t>
            </w:r>
          </w:p>
        </w:tc>
        <w:tc>
          <w:tcPr>
            <w:tcW w:w="2461" w:type="dxa"/>
          </w:tcPr>
          <w:p w14:paraId="05593831"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87</w:t>
            </w:r>
          </w:p>
        </w:tc>
      </w:tr>
      <w:tr w:rsidR="00EB1C1E" w:rsidRPr="006157D9" w14:paraId="5DAA504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474CBD1" w14:textId="77777777" w:rsidR="00EB1C1E" w:rsidRPr="006157D9" w:rsidRDefault="00EB1C1E" w:rsidP="00EB1C1E">
            <w:pPr>
              <w:jc w:val="center"/>
              <w:rPr>
                <w:lang w:val="cs-CZ"/>
              </w:rPr>
            </w:pPr>
            <w:r w:rsidRPr="006157D9">
              <w:rPr>
                <w:lang w:val="cs-CZ"/>
              </w:rPr>
              <w:t>Draws B</w:t>
            </w:r>
          </w:p>
        </w:tc>
        <w:tc>
          <w:tcPr>
            <w:tcW w:w="2184" w:type="dxa"/>
          </w:tcPr>
          <w:p w14:paraId="4FBBFC13"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1</w:t>
            </w:r>
          </w:p>
        </w:tc>
        <w:tc>
          <w:tcPr>
            <w:tcW w:w="2181" w:type="dxa"/>
          </w:tcPr>
          <w:p w14:paraId="79C234FF"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01</w:t>
            </w:r>
          </w:p>
        </w:tc>
        <w:tc>
          <w:tcPr>
            <w:tcW w:w="2461" w:type="dxa"/>
          </w:tcPr>
          <w:p w14:paraId="2A782182" w14:textId="77777777" w:rsidR="00EB1C1E" w:rsidRPr="006157D9" w:rsidRDefault="00EB1C1E" w:rsidP="00EB1C1E">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24</w:t>
            </w:r>
          </w:p>
        </w:tc>
      </w:tr>
    </w:tbl>
    <w:p w14:paraId="67E519C4" w14:textId="4A8CDDFB" w:rsidR="008B49AC" w:rsidRPr="006157D9" w:rsidRDefault="00EB1C1E" w:rsidP="00BB57F1">
      <w:r w:rsidRPr="006157D9">
        <w:lastRenderedPageBreak/>
        <w:t>Z korelační tabulky</w:t>
      </w:r>
      <w:r w:rsidR="008B49AC" w:rsidRPr="006157D9">
        <w:t xml:space="preserve"> (</w:t>
      </w:r>
      <w:r w:rsidR="008B49AC" w:rsidRPr="006157D9">
        <w:fldChar w:fldCharType="begin"/>
      </w:r>
      <w:r w:rsidR="008B49AC" w:rsidRPr="006157D9">
        <w:instrText xml:space="preserve"> REF _Ref164180538 \h </w:instrText>
      </w:r>
      <w:r w:rsidR="008B49AC" w:rsidRPr="006157D9">
        <w:fldChar w:fldCharType="separate"/>
      </w:r>
      <w:r w:rsidR="008B49AC" w:rsidRPr="006157D9">
        <w:t>Tab. 3.6</w:t>
      </w:r>
      <w:r w:rsidR="008B49AC" w:rsidRPr="006157D9">
        <w:fldChar w:fldCharType="end"/>
      </w:r>
      <w:r w:rsidR="008B49AC" w:rsidRPr="006157D9">
        <w:t>)</w:t>
      </w:r>
      <w:r w:rsidRPr="006157D9">
        <w:t xml:space="preserve"> </w:t>
      </w:r>
      <w:r w:rsidR="008B49AC" w:rsidRPr="006157D9">
        <w:t>je patrné</w:t>
      </w:r>
      <w:r w:rsidRPr="006157D9">
        <w:t xml:space="preserve">, že </w:t>
      </w:r>
      <w:r w:rsidR="008B49AC" w:rsidRPr="006157D9">
        <w:t xml:space="preserve">ačkoliv jsou korelační koeficienty slabé, existují </w:t>
      </w:r>
      <w:r w:rsidRPr="006157D9">
        <w:t xml:space="preserve">některé proměnné, které korelují s metodami </w:t>
      </w:r>
      <w:r w:rsidR="008B49AC" w:rsidRPr="006157D9">
        <w:t>u</w:t>
      </w:r>
      <w:r w:rsidRPr="006157D9">
        <w:t xml:space="preserve">končení více než jiné. </w:t>
      </w:r>
    </w:p>
    <w:p w14:paraId="62D58E9C" w14:textId="048FC4D7" w:rsidR="008B49AC" w:rsidRPr="006157D9" w:rsidRDefault="008B49AC" w:rsidP="008B49AC">
      <w:pPr>
        <w:pStyle w:val="Odstavecseseznamem"/>
        <w:numPr>
          <w:ilvl w:val="0"/>
          <w:numId w:val="30"/>
        </w:numPr>
      </w:pPr>
      <w:r w:rsidRPr="006157D9">
        <w:t>Nejvyšší korelační koeficienty ve sloupci pro bodové rozhodnutí jsou „Dec win A“ (0,16), „Dec loss B“ (0,13) a „Dec win B“ (0,1). To znamená, že pro metodu „Decision“ existuje nejsilnější vztah k vítězstvím na „Decision“ obou zápasníků a prohrám na „Decision“ poraženého zápasníka.</w:t>
      </w:r>
    </w:p>
    <w:p w14:paraId="3E79EF31" w14:textId="34E1C903" w:rsidR="008B49AC" w:rsidRPr="006157D9" w:rsidRDefault="008B49AC" w:rsidP="008B49AC">
      <w:pPr>
        <w:pStyle w:val="Odstavecseseznamem"/>
        <w:numPr>
          <w:ilvl w:val="0"/>
          <w:numId w:val="30"/>
        </w:numPr>
      </w:pPr>
      <w:r w:rsidRPr="006157D9">
        <w:t>Nejvyšší korelační koeficienty pro „KO/TKO“ jsou „KO win A“ (0,19) a „KO loss B“ (0,14). To znamená, že pro metodu „KO/TKO“ existuje nejsilnější vztah s „KO/TKO“ vítězstvími vítězného bojovníka a „KO/TKO“ prohrami poraženého bojovníka.</w:t>
      </w:r>
    </w:p>
    <w:p w14:paraId="71FDC34D" w14:textId="7114BEE8" w:rsidR="008B49AC" w:rsidRPr="006157D9" w:rsidRDefault="008B49AC" w:rsidP="008B49AC">
      <w:pPr>
        <w:pStyle w:val="Odstavecseseznamem"/>
        <w:numPr>
          <w:ilvl w:val="0"/>
          <w:numId w:val="30"/>
        </w:numPr>
      </w:pPr>
      <w:r w:rsidRPr="006157D9">
        <w:t>Nejvyšší korelační koeficienty ve sloupci pro submisi jsou „Sub win A“ (0,22), „KO win A“ (-0,15), „Dec win A“ (-0,1). To znamená, že pro metodu „Submission“ existuje nejsilnější vztah k výhrám na submisi, knockout a na body vítězného bojovníka.</w:t>
      </w:r>
    </w:p>
    <w:p w14:paraId="2D87995E" w14:textId="2F50AED5" w:rsidR="008B49AC" w:rsidRPr="006157D9" w:rsidRDefault="008B49AC" w:rsidP="008B49AC">
      <w:r w:rsidRPr="006157D9">
        <w:t>Je zajímavé, že sloupce pro „KO/TKO“ a „Decision“ mají alespoň nějaký vztah (nad 0,1) s proměnnými vítězného i poraženého bojovníka, ale sloupec pro „Submission“ má vztah pouze s proměnnými vítězného bojovníka.</w:t>
      </w:r>
    </w:p>
    <w:p w14:paraId="23FC2730" w14:textId="6A6B9A22" w:rsidR="00E61719" w:rsidRPr="006157D9" w:rsidRDefault="00E61719" w:rsidP="00E61719">
      <w:pPr>
        <w:pStyle w:val="Nadpis2"/>
      </w:pPr>
      <w:bookmarkStart w:id="119" w:name="_Toc164865991"/>
      <w:r w:rsidRPr="006157D9">
        <w:t>Rozdíly v ukončení tříkolových a pětikolových zápasů</w:t>
      </w:r>
      <w:bookmarkEnd w:id="119"/>
    </w:p>
    <w:p w14:paraId="1E360AE2" w14:textId="27CD49F1" w:rsidR="008B49AC" w:rsidRPr="006157D9" w:rsidRDefault="00540373" w:rsidP="00BB57F1">
      <w:r w:rsidRPr="006157D9">
        <w:t xml:space="preserve">V předešlé části analýzy jsme zjistili, že počet kol má vliv na způsob ukončení zápasu. Nyní nás bude zajímat, v jakém kole tyto zápasy končí, na základě počtu kol. </w:t>
      </w:r>
    </w:p>
    <w:p w14:paraId="0435F5F0" w14:textId="03B05C0B" w:rsidR="00540373" w:rsidRPr="006157D9" w:rsidRDefault="00540373" w:rsidP="00BB57F1">
      <w:r w:rsidRPr="006157D9">
        <w:t xml:space="preserve">Nejdříve byla data rozdělena podle sloupce „Rounds“ na tříkolové a pětikolové zápasy. Z těchto dat a sloupce „Finish“, který obsahuje kolo ukončení, se poté vytvořily tabulky </w:t>
      </w:r>
      <w:r w:rsidR="00AD4152" w:rsidRPr="006157D9">
        <w:t>(</w:t>
      </w:r>
      <w:r w:rsidR="00AD4152" w:rsidRPr="006157D9">
        <w:fldChar w:fldCharType="begin"/>
      </w:r>
      <w:r w:rsidR="00AD4152" w:rsidRPr="006157D9">
        <w:instrText xml:space="preserve"> REF _Ref164184296 \h </w:instrText>
      </w:r>
      <w:r w:rsidR="00AD4152" w:rsidRPr="006157D9">
        <w:fldChar w:fldCharType="separate"/>
      </w:r>
      <w:r w:rsidR="00AD4152" w:rsidRPr="006157D9">
        <w:t>Tab. 3.7</w:t>
      </w:r>
      <w:r w:rsidR="00AD4152" w:rsidRPr="006157D9">
        <w:fldChar w:fldCharType="end"/>
      </w:r>
      <w:r w:rsidR="00AD4152" w:rsidRPr="006157D9">
        <w:t xml:space="preserve">, </w:t>
      </w:r>
      <w:r w:rsidR="00AD4152" w:rsidRPr="006157D9">
        <w:fldChar w:fldCharType="begin"/>
      </w:r>
      <w:r w:rsidR="00AD4152" w:rsidRPr="006157D9">
        <w:instrText xml:space="preserve"> REF _Ref164184300 \h </w:instrText>
      </w:r>
      <w:r w:rsidR="00AD4152" w:rsidRPr="006157D9">
        <w:fldChar w:fldCharType="separate"/>
      </w:r>
      <w:r w:rsidR="00AD4152" w:rsidRPr="006157D9">
        <w:t>Tab. 3.8</w:t>
      </w:r>
      <w:r w:rsidR="00AD4152" w:rsidRPr="006157D9">
        <w:fldChar w:fldCharType="end"/>
      </w:r>
      <w:r w:rsidR="00AD4152" w:rsidRPr="006157D9">
        <w:t xml:space="preserve">) </w:t>
      </w:r>
      <w:r w:rsidRPr="006157D9">
        <w:t xml:space="preserve">obsahující podíl počtu ukončení v daném kole.  </w:t>
      </w:r>
    </w:p>
    <w:p w14:paraId="501EBDB3" w14:textId="0B3C3EF6" w:rsidR="00AD4152" w:rsidRPr="006157D9" w:rsidRDefault="00AD4152" w:rsidP="00BB57F1">
      <w:r w:rsidRPr="006157D9">
        <w:t>Můžeme vidět, že jak v pětikolových, tak v tříkolových zápasech s každým dalším kolem, klesá pravděpodobnost, že zápas skončí předčasně. Podíl zápasů, které skončili v prvním, nebo druhém kole je u tříkolových zápasů větší než u pětikolových, ale podíl zápasů, které skončili ve třetím kole je větší u pětikolových zápasů.</w:t>
      </w:r>
    </w:p>
    <w:p w14:paraId="6BA90CE2" w14:textId="24B8B7B6" w:rsidR="00AD4152" w:rsidRPr="006157D9" w:rsidRDefault="00AD4152" w:rsidP="00AD4152">
      <w:pPr>
        <w:pStyle w:val="Titulek"/>
        <w:keepNext/>
      </w:pPr>
      <w:bookmarkStart w:id="120" w:name="_Ref164184296"/>
      <w:bookmarkStart w:id="121" w:name="_Toc164719616"/>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7</w:t>
      </w:r>
      <w:r w:rsidR="005F59ED">
        <w:fldChar w:fldCharType="end"/>
      </w:r>
      <w:bookmarkEnd w:id="120"/>
      <w:r w:rsidRPr="006157D9">
        <w:t xml:space="preserve"> Podíl počtu ukončení pro tříkolové zápasy (vlastní zpracování)</w:t>
      </w:r>
      <w:bookmarkEnd w:id="121"/>
    </w:p>
    <w:tbl>
      <w:tblPr>
        <w:tblStyle w:val="Styl1"/>
        <w:tblW w:w="0" w:type="auto"/>
        <w:jc w:val="center"/>
        <w:tblLook w:val="04A0" w:firstRow="1" w:lastRow="0" w:firstColumn="1" w:lastColumn="0" w:noHBand="0" w:noVBand="1"/>
      </w:tblPr>
      <w:tblGrid>
        <w:gridCol w:w="2266"/>
        <w:gridCol w:w="4393"/>
      </w:tblGrid>
      <w:tr w:rsidR="00540373" w:rsidRPr="006157D9" w14:paraId="783B0E95"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Pr>
          <w:p w14:paraId="49BC1779" w14:textId="1B8DD4BD" w:rsidR="00540373" w:rsidRPr="006157D9" w:rsidRDefault="00540373" w:rsidP="00AD4152">
            <w:pPr>
              <w:jc w:val="center"/>
              <w:rPr>
                <w:lang w:val="cs-CZ"/>
              </w:rPr>
            </w:pPr>
            <w:r w:rsidRPr="006157D9">
              <w:rPr>
                <w:lang w:val="cs-CZ"/>
              </w:rPr>
              <w:t>Kolo ukončení</w:t>
            </w:r>
          </w:p>
        </w:tc>
        <w:tc>
          <w:tcPr>
            <w:tcW w:w="4393" w:type="dxa"/>
          </w:tcPr>
          <w:p w14:paraId="4FDD4F61" w14:textId="6F07D2F1" w:rsidR="00540373" w:rsidRPr="006157D9" w:rsidRDefault="00540373" w:rsidP="00AD4152">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díl na ukončení</w:t>
            </w:r>
          </w:p>
        </w:tc>
      </w:tr>
      <w:tr w:rsidR="00540373" w:rsidRPr="006157D9" w14:paraId="3146B57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0CAB5BE0" w14:textId="0140A559" w:rsidR="00540373" w:rsidRPr="006157D9" w:rsidRDefault="00540373" w:rsidP="00AD4152">
            <w:pPr>
              <w:jc w:val="center"/>
              <w:rPr>
                <w:lang w:val="cs-CZ"/>
              </w:rPr>
            </w:pPr>
            <w:r w:rsidRPr="006157D9">
              <w:rPr>
                <w:lang w:val="cs-CZ"/>
              </w:rPr>
              <w:t>0</w:t>
            </w:r>
            <w:r w:rsidR="00AD4152" w:rsidRPr="006157D9">
              <w:rPr>
                <w:rStyle w:val="Znakapoznpodarou"/>
                <w:lang w:val="cs-CZ"/>
              </w:rPr>
              <w:footnoteReference w:id="9"/>
            </w:r>
          </w:p>
        </w:tc>
        <w:tc>
          <w:tcPr>
            <w:tcW w:w="4393" w:type="dxa"/>
          </w:tcPr>
          <w:p w14:paraId="24F049AA" w14:textId="08E8483D" w:rsidR="00540373" w:rsidRPr="006157D9" w:rsidRDefault="00540373" w:rsidP="00AD4152">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489</w:t>
            </w:r>
          </w:p>
        </w:tc>
      </w:tr>
      <w:tr w:rsidR="00540373" w:rsidRPr="006157D9" w14:paraId="4D130F7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00AC13E9" w14:textId="13B6F2A6" w:rsidR="00540373" w:rsidRPr="006157D9" w:rsidRDefault="00540373" w:rsidP="00AD4152">
            <w:pPr>
              <w:jc w:val="center"/>
              <w:rPr>
                <w:lang w:val="cs-CZ"/>
              </w:rPr>
            </w:pPr>
            <w:r w:rsidRPr="006157D9">
              <w:rPr>
                <w:lang w:val="cs-CZ"/>
              </w:rPr>
              <w:t>1</w:t>
            </w:r>
          </w:p>
        </w:tc>
        <w:tc>
          <w:tcPr>
            <w:tcW w:w="4393" w:type="dxa"/>
          </w:tcPr>
          <w:p w14:paraId="64849348" w14:textId="73E52A76" w:rsidR="00540373" w:rsidRPr="006157D9" w:rsidRDefault="00540373" w:rsidP="00AD4152">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69</w:t>
            </w:r>
          </w:p>
        </w:tc>
      </w:tr>
      <w:tr w:rsidR="00540373" w:rsidRPr="006157D9" w14:paraId="6A48C02A"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6F462E03" w14:textId="6C878592" w:rsidR="00540373" w:rsidRPr="006157D9" w:rsidRDefault="00540373" w:rsidP="00AD4152">
            <w:pPr>
              <w:jc w:val="center"/>
              <w:rPr>
                <w:lang w:val="cs-CZ"/>
              </w:rPr>
            </w:pPr>
            <w:r w:rsidRPr="006157D9">
              <w:rPr>
                <w:lang w:val="cs-CZ"/>
              </w:rPr>
              <w:t>2</w:t>
            </w:r>
          </w:p>
        </w:tc>
        <w:tc>
          <w:tcPr>
            <w:tcW w:w="4393" w:type="dxa"/>
          </w:tcPr>
          <w:p w14:paraId="72600FBD" w14:textId="24754125" w:rsidR="00540373" w:rsidRPr="006157D9" w:rsidRDefault="00AD4152" w:rsidP="00AD4152">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64</w:t>
            </w:r>
          </w:p>
        </w:tc>
      </w:tr>
      <w:tr w:rsidR="00540373" w:rsidRPr="006157D9" w14:paraId="0D3E15D7"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31F54556" w14:textId="21D88F95" w:rsidR="00540373" w:rsidRPr="006157D9" w:rsidRDefault="00540373" w:rsidP="00AD4152">
            <w:pPr>
              <w:jc w:val="center"/>
              <w:rPr>
                <w:lang w:val="cs-CZ"/>
              </w:rPr>
            </w:pPr>
            <w:r w:rsidRPr="006157D9">
              <w:rPr>
                <w:lang w:val="cs-CZ"/>
              </w:rPr>
              <w:t>3</w:t>
            </w:r>
          </w:p>
        </w:tc>
        <w:tc>
          <w:tcPr>
            <w:tcW w:w="4393" w:type="dxa"/>
          </w:tcPr>
          <w:p w14:paraId="2971C923" w14:textId="44C23B90" w:rsidR="00540373" w:rsidRPr="006157D9" w:rsidRDefault="00AD4152" w:rsidP="00AD4152">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77</w:t>
            </w:r>
          </w:p>
        </w:tc>
      </w:tr>
    </w:tbl>
    <w:p w14:paraId="658A2F2C" w14:textId="77777777" w:rsidR="00AD4152" w:rsidRPr="006157D9" w:rsidRDefault="00AD4152" w:rsidP="00AD4152">
      <w:pPr>
        <w:pStyle w:val="Titulek"/>
        <w:keepNext/>
      </w:pPr>
      <w:bookmarkStart w:id="122" w:name="_Ref164184300"/>
    </w:p>
    <w:p w14:paraId="2CC839B3" w14:textId="60136A31" w:rsidR="00AD4152" w:rsidRPr="006157D9" w:rsidRDefault="00AD4152" w:rsidP="00AD4152">
      <w:pPr>
        <w:pStyle w:val="Titulek"/>
        <w:keepNext/>
      </w:pPr>
      <w:bookmarkStart w:id="123" w:name="_Toc164719617"/>
      <w:r w:rsidRPr="006157D9">
        <w:t xml:space="preserve">Tab. </w:t>
      </w:r>
      <w:r w:rsidR="005F59ED">
        <w:fldChar w:fldCharType="begin"/>
      </w:r>
      <w:r w:rsidR="005F59ED">
        <w:instrText xml:space="preserve"> STYLEREF 1 \s </w:instrText>
      </w:r>
      <w:r w:rsidR="005F59ED">
        <w:fldChar w:fldCharType="separate"/>
      </w:r>
      <w:r w:rsidR="005F59ED">
        <w:rPr>
          <w:noProof/>
        </w:rPr>
        <w:t>3</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8</w:t>
      </w:r>
      <w:r w:rsidR="005F59ED">
        <w:fldChar w:fldCharType="end"/>
      </w:r>
      <w:bookmarkEnd w:id="122"/>
      <w:r w:rsidRPr="006157D9">
        <w:t xml:space="preserve"> Podíl počtu ukončení pro pětikolové zápasy (vlastní zpracování)</w:t>
      </w:r>
      <w:bookmarkEnd w:id="123"/>
    </w:p>
    <w:tbl>
      <w:tblPr>
        <w:tblStyle w:val="Styl1"/>
        <w:tblW w:w="0" w:type="auto"/>
        <w:jc w:val="center"/>
        <w:tblLook w:val="04A0" w:firstRow="1" w:lastRow="0" w:firstColumn="1" w:lastColumn="0" w:noHBand="0" w:noVBand="1"/>
      </w:tblPr>
      <w:tblGrid>
        <w:gridCol w:w="2408"/>
        <w:gridCol w:w="4393"/>
      </w:tblGrid>
      <w:tr w:rsidR="00AD4152" w:rsidRPr="006157D9" w14:paraId="6B3BF3FB"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8" w:type="dxa"/>
          </w:tcPr>
          <w:p w14:paraId="3D9BCC85" w14:textId="77777777" w:rsidR="00AD4152" w:rsidRPr="006157D9" w:rsidRDefault="00AD4152" w:rsidP="000E3239">
            <w:pPr>
              <w:jc w:val="center"/>
              <w:rPr>
                <w:lang w:val="cs-CZ"/>
              </w:rPr>
            </w:pPr>
            <w:r w:rsidRPr="006157D9">
              <w:rPr>
                <w:lang w:val="cs-CZ"/>
              </w:rPr>
              <w:t>Kolo ukončení</w:t>
            </w:r>
          </w:p>
        </w:tc>
        <w:tc>
          <w:tcPr>
            <w:tcW w:w="4393" w:type="dxa"/>
          </w:tcPr>
          <w:p w14:paraId="1D01DB04" w14:textId="77777777" w:rsidR="00AD4152" w:rsidRPr="006157D9" w:rsidRDefault="00AD4152" w:rsidP="000E3239">
            <w:pPr>
              <w:jc w:val="center"/>
              <w:cnfStyle w:val="100000000000" w:firstRow="1" w:lastRow="0" w:firstColumn="0" w:lastColumn="0" w:oddVBand="0" w:evenVBand="0" w:oddHBand="0" w:evenHBand="0" w:firstRowFirstColumn="0" w:firstRowLastColumn="0" w:lastRowFirstColumn="0" w:lastRowLastColumn="0"/>
              <w:rPr>
                <w:lang w:val="cs-CZ"/>
              </w:rPr>
            </w:pPr>
            <w:r w:rsidRPr="006157D9">
              <w:rPr>
                <w:lang w:val="cs-CZ"/>
              </w:rPr>
              <w:t>Podíl na ukončení</w:t>
            </w:r>
          </w:p>
        </w:tc>
      </w:tr>
      <w:tr w:rsidR="00AD4152" w:rsidRPr="006157D9" w14:paraId="4207E848"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760BC19E" w14:textId="77777777" w:rsidR="00AD4152" w:rsidRPr="006157D9" w:rsidRDefault="00AD4152" w:rsidP="000E3239">
            <w:pPr>
              <w:jc w:val="center"/>
              <w:rPr>
                <w:lang w:val="cs-CZ"/>
              </w:rPr>
            </w:pPr>
            <w:r w:rsidRPr="006157D9">
              <w:rPr>
                <w:lang w:val="cs-CZ"/>
              </w:rPr>
              <w:t>0</w:t>
            </w:r>
          </w:p>
        </w:tc>
        <w:tc>
          <w:tcPr>
            <w:tcW w:w="4393" w:type="dxa"/>
          </w:tcPr>
          <w:p w14:paraId="3C0FB7B8" w14:textId="5B73EAC8"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386</w:t>
            </w:r>
          </w:p>
        </w:tc>
      </w:tr>
      <w:tr w:rsidR="00AD4152" w:rsidRPr="006157D9" w14:paraId="10F4FBA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4466F536" w14:textId="77777777" w:rsidR="00AD4152" w:rsidRPr="006157D9" w:rsidRDefault="00AD4152" w:rsidP="000E3239">
            <w:pPr>
              <w:jc w:val="center"/>
              <w:rPr>
                <w:lang w:val="cs-CZ"/>
              </w:rPr>
            </w:pPr>
            <w:r w:rsidRPr="006157D9">
              <w:rPr>
                <w:lang w:val="cs-CZ"/>
              </w:rPr>
              <w:t>1</w:t>
            </w:r>
          </w:p>
        </w:tc>
        <w:tc>
          <w:tcPr>
            <w:tcW w:w="4393" w:type="dxa"/>
          </w:tcPr>
          <w:p w14:paraId="3CD9F767" w14:textId="1CF178E2"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236</w:t>
            </w:r>
          </w:p>
        </w:tc>
      </w:tr>
      <w:tr w:rsidR="00AD4152" w:rsidRPr="006157D9" w14:paraId="3567D99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21669886" w14:textId="77777777" w:rsidR="00AD4152" w:rsidRPr="006157D9" w:rsidRDefault="00AD4152" w:rsidP="000E3239">
            <w:pPr>
              <w:jc w:val="center"/>
              <w:rPr>
                <w:lang w:val="cs-CZ"/>
              </w:rPr>
            </w:pPr>
            <w:r w:rsidRPr="006157D9">
              <w:rPr>
                <w:lang w:val="cs-CZ"/>
              </w:rPr>
              <w:t>2</w:t>
            </w:r>
          </w:p>
        </w:tc>
        <w:tc>
          <w:tcPr>
            <w:tcW w:w="4393" w:type="dxa"/>
          </w:tcPr>
          <w:p w14:paraId="77F60D44" w14:textId="004AF25E"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61</w:t>
            </w:r>
          </w:p>
        </w:tc>
      </w:tr>
      <w:tr w:rsidR="00AD4152" w:rsidRPr="006157D9" w14:paraId="59742AD1"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6C129738" w14:textId="77777777" w:rsidR="00AD4152" w:rsidRPr="006157D9" w:rsidRDefault="00AD4152" w:rsidP="000E3239">
            <w:pPr>
              <w:jc w:val="center"/>
              <w:rPr>
                <w:lang w:val="cs-CZ"/>
              </w:rPr>
            </w:pPr>
            <w:r w:rsidRPr="006157D9">
              <w:rPr>
                <w:lang w:val="cs-CZ"/>
              </w:rPr>
              <w:t>3</w:t>
            </w:r>
          </w:p>
        </w:tc>
        <w:tc>
          <w:tcPr>
            <w:tcW w:w="4393" w:type="dxa"/>
          </w:tcPr>
          <w:p w14:paraId="20402FBD" w14:textId="393523DE"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108</w:t>
            </w:r>
          </w:p>
        </w:tc>
      </w:tr>
      <w:tr w:rsidR="00AD4152" w:rsidRPr="006157D9" w14:paraId="69009D40"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62F25B18" w14:textId="79F0C04A" w:rsidR="00AD4152" w:rsidRPr="006157D9" w:rsidRDefault="00AD4152" w:rsidP="000E3239">
            <w:pPr>
              <w:jc w:val="center"/>
              <w:rPr>
                <w:lang w:val="cs-CZ"/>
              </w:rPr>
            </w:pPr>
            <w:r w:rsidRPr="006157D9">
              <w:rPr>
                <w:lang w:val="cs-CZ"/>
              </w:rPr>
              <w:t>4</w:t>
            </w:r>
          </w:p>
        </w:tc>
        <w:tc>
          <w:tcPr>
            <w:tcW w:w="4393" w:type="dxa"/>
          </w:tcPr>
          <w:p w14:paraId="069DA647" w14:textId="1AB3C4C0"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64</w:t>
            </w:r>
          </w:p>
        </w:tc>
      </w:tr>
      <w:tr w:rsidR="00AD4152" w:rsidRPr="006157D9" w14:paraId="7747D840"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579D8793" w14:textId="240DE074" w:rsidR="00AD4152" w:rsidRPr="006157D9" w:rsidRDefault="00AD4152" w:rsidP="000E3239">
            <w:pPr>
              <w:jc w:val="center"/>
              <w:rPr>
                <w:lang w:val="cs-CZ"/>
              </w:rPr>
            </w:pPr>
            <w:r w:rsidRPr="006157D9">
              <w:rPr>
                <w:lang w:val="cs-CZ"/>
              </w:rPr>
              <w:t>5</w:t>
            </w:r>
          </w:p>
        </w:tc>
        <w:tc>
          <w:tcPr>
            <w:tcW w:w="4393" w:type="dxa"/>
          </w:tcPr>
          <w:p w14:paraId="5166FEBF" w14:textId="1AB73357" w:rsidR="00AD4152" w:rsidRPr="006157D9" w:rsidRDefault="00AD4152" w:rsidP="000E3239">
            <w:pPr>
              <w:jc w:val="center"/>
              <w:cnfStyle w:val="000000000000" w:firstRow="0" w:lastRow="0" w:firstColumn="0" w:lastColumn="0" w:oddVBand="0" w:evenVBand="0" w:oddHBand="0" w:evenHBand="0" w:firstRowFirstColumn="0" w:firstRowLastColumn="0" w:lastRowFirstColumn="0" w:lastRowLastColumn="0"/>
              <w:rPr>
                <w:lang w:val="cs-CZ"/>
              </w:rPr>
            </w:pPr>
            <w:r w:rsidRPr="006157D9">
              <w:rPr>
                <w:lang w:val="cs-CZ"/>
              </w:rPr>
              <w:t>0,045</w:t>
            </w:r>
          </w:p>
        </w:tc>
      </w:tr>
    </w:tbl>
    <w:p w14:paraId="78EAA05B" w14:textId="77777777" w:rsidR="008B49AC" w:rsidRPr="006157D9" w:rsidRDefault="008B49AC" w:rsidP="00BB57F1"/>
    <w:p w14:paraId="56452B20" w14:textId="0F325496" w:rsidR="0054664B" w:rsidRPr="006157D9" w:rsidRDefault="00EA101C" w:rsidP="0054664B">
      <w:pPr>
        <w:pStyle w:val="Nadpis1"/>
      </w:pPr>
      <w:bookmarkStart w:id="124" w:name="_Toc164865992"/>
      <w:r>
        <w:lastRenderedPageBreak/>
        <w:t>Prediktivní m</w:t>
      </w:r>
      <w:r w:rsidR="00751547" w:rsidRPr="006157D9">
        <w:t>odely</w:t>
      </w:r>
      <w:bookmarkEnd w:id="124"/>
    </w:p>
    <w:p w14:paraId="1D041660" w14:textId="6EA95416" w:rsidR="00ED28F3" w:rsidRPr="006157D9" w:rsidRDefault="00731AD7" w:rsidP="00D070A9">
      <w:r>
        <w:t>Tato část p</w:t>
      </w:r>
      <w:r w:rsidR="000E6EA4" w:rsidRPr="006157D9">
        <w:t xml:space="preserve">ředstavuje důležitý krok výzkumu, neboť se zaměřuje na aplikaci teoretických poznatků a analýz na praktické modely, které nám pomohou s predikcí </w:t>
      </w:r>
      <w:r w:rsidR="00F009DC" w:rsidRPr="006157D9">
        <w:t>MMA zápasů</w:t>
      </w:r>
      <w:r w:rsidR="00911EF2">
        <w:t>.</w:t>
      </w:r>
    </w:p>
    <w:p w14:paraId="17620409" w14:textId="58A59E2D" w:rsidR="00342214" w:rsidRPr="006157D9" w:rsidRDefault="000E6EA4" w:rsidP="00342214">
      <w:r w:rsidRPr="006157D9">
        <w:t>Tato kapitola se bude věnovat</w:t>
      </w:r>
      <w:r w:rsidR="00AC6BD7" w:rsidRPr="006157D9">
        <w:t xml:space="preserve"> aplikací několika různých </w:t>
      </w:r>
      <w:r w:rsidR="00B9105D">
        <w:t xml:space="preserve">statistických </w:t>
      </w:r>
      <w:r w:rsidR="00AC6BD7" w:rsidRPr="006157D9">
        <w:t>modelů</w:t>
      </w:r>
      <w:r w:rsidR="00D0708A" w:rsidRPr="006157D9">
        <w:t>, mezi které patří</w:t>
      </w:r>
      <w:r w:rsidR="009A2C57" w:rsidRPr="006157D9">
        <w:t xml:space="preserve"> zejména</w:t>
      </w:r>
      <w:r w:rsidR="00684685" w:rsidRPr="006157D9">
        <w:t xml:space="preserve"> modely </w:t>
      </w:r>
      <w:r w:rsidR="009A2C57" w:rsidRPr="006157D9">
        <w:t xml:space="preserve">logistické regrese a Elo model, který byl původně </w:t>
      </w:r>
      <w:r w:rsidR="0014606D" w:rsidRPr="006157D9">
        <w:t>vyvinut pro hodnocení hráčů v šachu</w:t>
      </w:r>
      <w:r w:rsidR="009A2C57" w:rsidRPr="006157D9">
        <w:t xml:space="preserve">. </w:t>
      </w:r>
      <w:r w:rsidR="004F476E" w:rsidRPr="006157D9">
        <w:t>Tyto modely porovná</w:t>
      </w:r>
      <w:r w:rsidR="001E7BE3" w:rsidRPr="006157D9">
        <w:t xml:space="preserve"> s dalšími </w:t>
      </w:r>
      <w:r w:rsidR="00A335CD" w:rsidRPr="006157D9">
        <w:t>model</w:t>
      </w:r>
      <w:r w:rsidR="001E7BE3" w:rsidRPr="006157D9">
        <w:t>y</w:t>
      </w:r>
      <w:r w:rsidR="00A335CD" w:rsidRPr="006157D9">
        <w:t xml:space="preserve"> </w:t>
      </w:r>
      <w:r w:rsidR="00684685" w:rsidRPr="006157D9">
        <w:t>strojového učení</w:t>
      </w:r>
      <w:r w:rsidR="00A335CD" w:rsidRPr="006157D9">
        <w:t>, jako j</w:t>
      </w:r>
      <w:r w:rsidR="001E7BE3" w:rsidRPr="006157D9">
        <w:t>sou</w:t>
      </w:r>
      <w:r w:rsidR="00A335CD" w:rsidRPr="006157D9">
        <w:t xml:space="preserve"> například</w:t>
      </w:r>
      <w:r w:rsidR="00684685" w:rsidRPr="006157D9">
        <w:t xml:space="preserve"> SVM, rozhodovací stromy, </w:t>
      </w:r>
      <w:r w:rsidR="003A272F" w:rsidRPr="006157D9">
        <w:t>k-</w:t>
      </w:r>
      <w:r w:rsidR="00684685" w:rsidRPr="006157D9">
        <w:t>NN</w:t>
      </w:r>
      <w:r w:rsidR="00A335CD" w:rsidRPr="006157D9">
        <w:t xml:space="preserve"> a</w:t>
      </w:r>
      <w:r w:rsidR="00684685" w:rsidRPr="006157D9">
        <w:t xml:space="preserve"> </w:t>
      </w:r>
      <w:r w:rsidR="008E297E" w:rsidRPr="006157D9">
        <w:t>náhodný les</w:t>
      </w:r>
      <w:r w:rsidR="0014606D" w:rsidRPr="006157D9">
        <w:t>.</w:t>
      </w:r>
      <w:r w:rsidR="008E297E" w:rsidRPr="006157D9">
        <w:t xml:space="preserve"> </w:t>
      </w:r>
      <w:r w:rsidR="002B6550" w:rsidRPr="006157D9">
        <w:t xml:space="preserve">Budeme zkoumat, jak </w:t>
      </w:r>
      <w:r w:rsidR="00311458" w:rsidRPr="006157D9">
        <w:t>modely</w:t>
      </w:r>
      <w:r w:rsidR="002B6550" w:rsidRPr="006157D9">
        <w:t xml:space="preserve"> zohledňuj</w:t>
      </w:r>
      <w:r w:rsidR="00311458" w:rsidRPr="006157D9">
        <w:t>í</w:t>
      </w:r>
      <w:r w:rsidR="002B6550" w:rsidRPr="006157D9">
        <w:t xml:space="preserve"> různé faktory ovlivňující výsledky zápasů, včetně fyzických charakteristik zápasníků, jejich historických výsledků, národnosti, a dalších relevantních proměnných.</w:t>
      </w:r>
      <w:r w:rsidR="00DA1EBD" w:rsidRPr="006157D9">
        <w:t xml:space="preserve"> Na základě těchto modelů budeme predikovat jak výsledky zápasů, tak i způsob jejich ukončení.</w:t>
      </w:r>
      <w:r w:rsidR="00CE358F" w:rsidRPr="006157D9">
        <w:t xml:space="preserve"> Modely budou implementovány pomocí knihoven „sklearn“ a „skelo“</w:t>
      </w:r>
      <w:r w:rsidR="00342214">
        <w:t xml:space="preserve"> v příloze E</w:t>
      </w:r>
      <w:r w:rsidR="00342214" w:rsidRPr="006157D9">
        <w:t xml:space="preserve"> – </w:t>
      </w:r>
      <w:r w:rsidR="00342214">
        <w:t>„</w:t>
      </w:r>
      <w:r w:rsidR="00342214">
        <w:t>ufc_prediction</w:t>
      </w:r>
      <w:r w:rsidR="00342214" w:rsidRPr="006157D9">
        <w:t>.ipynb</w:t>
      </w:r>
      <w:r w:rsidR="00342214">
        <w:t>“</w:t>
      </w:r>
      <w:r w:rsidR="00342214" w:rsidRPr="006157D9">
        <w:t>.</w:t>
      </w:r>
    </w:p>
    <w:p w14:paraId="110B9B86" w14:textId="26417EA6" w:rsidR="00BB1471" w:rsidRPr="006157D9" w:rsidRDefault="00BB1471" w:rsidP="00D070A9"/>
    <w:p w14:paraId="67328C4C" w14:textId="5F51D5DD" w:rsidR="00AC1600" w:rsidRPr="006157D9" w:rsidRDefault="00D93542" w:rsidP="00AC1600">
      <w:pPr>
        <w:pStyle w:val="Nadpis2"/>
      </w:pPr>
      <w:bookmarkStart w:id="125" w:name="_Toc164865993"/>
      <w:r w:rsidRPr="006157D9">
        <w:t>Predikce výsledku zápasu</w:t>
      </w:r>
      <w:bookmarkEnd w:id="125"/>
    </w:p>
    <w:p w14:paraId="12CC59FA" w14:textId="1BC6E44A" w:rsidR="00311458" w:rsidRPr="006157D9" w:rsidRDefault="00794E2D" w:rsidP="00311458">
      <w:r w:rsidRPr="006157D9">
        <w:t xml:space="preserve">V první části se budeme zabývat predikcí výsledku zápasu. </w:t>
      </w:r>
      <w:r w:rsidR="00DE3C5F" w:rsidRPr="006157D9">
        <w:t>Pro tuto analýzu byly z datasetu odstraněny všechny remízy a zápasy bez výsledk</w:t>
      </w:r>
      <w:r w:rsidR="00C45D95" w:rsidRPr="006157D9">
        <w:t>u</w:t>
      </w:r>
      <w:r w:rsidR="00DE3C5F" w:rsidRPr="006157D9">
        <w:t xml:space="preserve">. </w:t>
      </w:r>
      <w:r w:rsidR="006978A2" w:rsidRPr="006157D9">
        <w:t xml:space="preserve">Jak </w:t>
      </w:r>
      <w:r w:rsidR="005E4A51" w:rsidRPr="006157D9">
        <w:t>již</w:t>
      </w:r>
      <w:r w:rsidR="006978A2" w:rsidRPr="006157D9">
        <w:t xml:space="preserve"> bylo zmíněno, zápasy MMA končí remízou jen velmi zřídka za velmi specifických podmínek, které</w:t>
      </w:r>
      <w:r w:rsidR="005E4A51" w:rsidRPr="006157D9">
        <w:t xml:space="preserve"> mohou</w:t>
      </w:r>
      <w:r w:rsidR="006978A2" w:rsidRPr="006157D9">
        <w:t xml:space="preserve"> nasta</w:t>
      </w:r>
      <w:r w:rsidR="005E4A51" w:rsidRPr="006157D9">
        <w:t>t</w:t>
      </w:r>
      <w:r w:rsidR="006978A2" w:rsidRPr="006157D9">
        <w:t xml:space="preserve"> až v průběhu zápasu, tudíž je nelze </w:t>
      </w:r>
      <w:r w:rsidR="005E4A51" w:rsidRPr="006157D9">
        <w:t>spolehlivě predikovat.</w:t>
      </w:r>
      <w:r w:rsidR="00342214">
        <w:t xml:space="preserve"> </w:t>
      </w:r>
    </w:p>
    <w:p w14:paraId="10E654E8" w14:textId="761E499C" w:rsidR="00696B7C" w:rsidRPr="006157D9" w:rsidRDefault="006B3033" w:rsidP="00696B7C">
      <w:pPr>
        <w:pStyle w:val="Nadpis3"/>
      </w:pPr>
      <w:bookmarkStart w:id="126" w:name="_Toc164865994"/>
      <w:r w:rsidRPr="006157D9">
        <w:t>Logistická regrese</w:t>
      </w:r>
      <w:bookmarkEnd w:id="126"/>
    </w:p>
    <w:p w14:paraId="7C44A15E" w14:textId="15C3226D" w:rsidR="00052AFC" w:rsidRPr="006157D9" w:rsidRDefault="00052AFC" w:rsidP="00052AFC">
      <w:pPr>
        <w:pStyle w:val="Nadpis4"/>
      </w:pPr>
      <w:r w:rsidRPr="006157D9">
        <w:t>Úprava dat</w:t>
      </w:r>
    </w:p>
    <w:p w14:paraId="2F2ADE23" w14:textId="3286702D" w:rsidR="00680193" w:rsidRPr="006157D9" w:rsidRDefault="008847A7" w:rsidP="00680193">
      <w:r w:rsidRPr="006157D9">
        <w:t>K </w:t>
      </w:r>
      <w:r w:rsidR="00680193" w:rsidRPr="006157D9">
        <w:t>vytvoř</w:t>
      </w:r>
      <w:r w:rsidRPr="006157D9">
        <w:t>ení strojově učených modelů</w:t>
      </w:r>
      <w:r w:rsidR="00A73BA6" w:rsidRPr="006157D9">
        <w:t>,</w:t>
      </w:r>
      <w:r w:rsidR="00680193" w:rsidRPr="006157D9">
        <w:t xml:space="preserve"> musíme nejdříve</w:t>
      </w:r>
      <w:r w:rsidR="00A73BA6" w:rsidRPr="006157D9">
        <w:t xml:space="preserve"> náš dataset upravit. </w:t>
      </w:r>
      <w:r w:rsidR="008B1FA9" w:rsidRPr="006157D9">
        <w:t xml:space="preserve">Kvůli způsobu získávání dat je zápasník „A“ vždy vítěz a zápasník „B“ poražený. </w:t>
      </w:r>
      <w:r w:rsidR="00942F89" w:rsidRPr="006157D9">
        <w:t xml:space="preserve">To bylo nutno před aplikací modelů upravit. </w:t>
      </w:r>
      <w:r w:rsidR="00A944B2" w:rsidRPr="006157D9">
        <w:t xml:space="preserve">Data byla zkopírována, zápasník „A“ a „B“ byli </w:t>
      </w:r>
      <w:r w:rsidR="0033283B" w:rsidRPr="006157D9">
        <w:t xml:space="preserve">prohozeni a výsledek zápasu byl změněn z „win“ na „loss“. Tato obrácená kopie pak byla „nalepena“ na </w:t>
      </w:r>
      <w:r w:rsidR="009075A4" w:rsidRPr="006157D9">
        <w:t xml:space="preserve">existující data. </w:t>
      </w:r>
    </w:p>
    <w:p w14:paraId="294079CE" w14:textId="1058E33D" w:rsidR="00DC2FB6" w:rsidRPr="006157D9" w:rsidRDefault="00D61933" w:rsidP="00EC0AF2">
      <w:r w:rsidRPr="006157D9">
        <w:t xml:space="preserve">Poté byly </w:t>
      </w:r>
      <w:r w:rsidR="00DE6D2B" w:rsidRPr="006157D9">
        <w:t>vytvořeny sloupce „Weight Miss A“ a „Weight Miss</w:t>
      </w:r>
      <w:r w:rsidR="0075748F" w:rsidRPr="006157D9">
        <w:t xml:space="preserve"> B</w:t>
      </w:r>
      <w:r w:rsidR="00DE6D2B" w:rsidRPr="006157D9">
        <w:t>“</w:t>
      </w:r>
      <w:r w:rsidR="0075748F" w:rsidRPr="006157D9">
        <w:t xml:space="preserve"> </w:t>
      </w:r>
      <w:r w:rsidR="003966FA" w:rsidRPr="006157D9">
        <w:t>udávající,</w:t>
      </w:r>
      <w:r w:rsidR="0075748F" w:rsidRPr="006157D9">
        <w:t xml:space="preserve"> zda zápasník nedodržel stanovený váhový limit,</w:t>
      </w:r>
      <w:r w:rsidR="00DE6D2B" w:rsidRPr="006157D9">
        <w:t xml:space="preserve"> stejně jako v kapitole </w:t>
      </w:r>
      <w:r w:rsidR="007737FF" w:rsidRPr="006157D9">
        <w:t>„</w:t>
      </w:r>
      <w:r w:rsidR="007737FF" w:rsidRPr="006157D9">
        <w:fldChar w:fldCharType="begin"/>
      </w:r>
      <w:r w:rsidR="007737FF" w:rsidRPr="006157D9">
        <w:instrText xml:space="preserve"> REF _Ref164604959 \r \h </w:instrText>
      </w:r>
      <w:r w:rsidR="007737FF" w:rsidRPr="006157D9">
        <w:fldChar w:fldCharType="separate"/>
      </w:r>
      <w:r w:rsidR="007737FF" w:rsidRPr="006157D9">
        <w:t>3.2.3</w:t>
      </w:r>
      <w:r w:rsidR="007737FF" w:rsidRPr="006157D9">
        <w:fldChar w:fldCharType="end"/>
      </w:r>
      <w:r w:rsidR="007737FF" w:rsidRPr="006157D9">
        <w:t xml:space="preserve"> </w:t>
      </w:r>
      <w:r w:rsidR="007737FF" w:rsidRPr="006157D9">
        <w:fldChar w:fldCharType="begin"/>
      </w:r>
      <w:r w:rsidR="007737FF" w:rsidRPr="006157D9">
        <w:instrText xml:space="preserve"> REF _Ref164604993 \h </w:instrText>
      </w:r>
      <w:r w:rsidR="007737FF" w:rsidRPr="006157D9">
        <w:fldChar w:fldCharType="separate"/>
      </w:r>
      <w:r w:rsidR="007737FF" w:rsidRPr="006157D9">
        <w:t>Nesplnění stanovené váhy</w:t>
      </w:r>
      <w:r w:rsidR="007737FF" w:rsidRPr="006157D9">
        <w:fldChar w:fldCharType="end"/>
      </w:r>
      <w:r w:rsidR="007737FF" w:rsidRPr="006157D9">
        <w:t>“</w:t>
      </w:r>
      <w:r w:rsidR="0075748F" w:rsidRPr="006157D9">
        <w:t xml:space="preserve">. </w:t>
      </w:r>
      <w:r w:rsidR="00011C32" w:rsidRPr="006157D9">
        <w:t>Pomocí</w:t>
      </w:r>
      <w:r w:rsidR="0075748F" w:rsidRPr="006157D9">
        <w:t xml:space="preserve"> </w:t>
      </w:r>
      <w:r w:rsidR="00A0236F" w:rsidRPr="006157D9">
        <w:t xml:space="preserve">numerických </w:t>
      </w:r>
      <w:r w:rsidR="00236203" w:rsidRPr="006157D9">
        <w:t>proměnných</w:t>
      </w:r>
      <w:r w:rsidR="00EC0AF2" w:rsidRPr="006157D9">
        <w:t xml:space="preserve"> pro zápasníka „A“</w:t>
      </w:r>
      <w:r w:rsidR="00052AFC" w:rsidRPr="006157D9">
        <w:t>:</w:t>
      </w:r>
      <w:r w:rsidR="00236203" w:rsidRPr="006157D9">
        <w:t xml:space="preserve"> </w:t>
      </w:r>
      <w:r w:rsidR="00EC0AF2" w:rsidRPr="006157D9">
        <w:t xml:space="preserve">„Age A“, „Height A“, „Reach A“, „KO win A“, „KO loss A“, „Sub win A“, „Sub loss A“, „Dec win A“, „Dec loss A“, „Draws A“, „UFC win A“, „UFC loss A“, „UFC draws A“ a </w:t>
      </w:r>
      <w:r w:rsidR="00052AFC" w:rsidRPr="006157D9">
        <w:t xml:space="preserve">zápasníka „B“: </w:t>
      </w:r>
      <w:r w:rsidR="00EC0AF2" w:rsidRPr="006157D9">
        <w:t>„Age B“, „Height B“, „Reach B“, „KO win B“, „KO loss B“, „Sub win B“, „Sub loss B“, „Dec win B“, „Dec loss B“, „Draws B“, „UFC win B“, „UFC loss B“, „UFC draws B“</w:t>
      </w:r>
      <w:r w:rsidR="00052AFC" w:rsidRPr="006157D9">
        <w:t>,</w:t>
      </w:r>
      <w:r w:rsidR="00EC0AF2" w:rsidRPr="006157D9">
        <w:t xml:space="preserve"> jsme </w:t>
      </w:r>
      <w:r w:rsidR="008A4E04" w:rsidRPr="006157D9">
        <w:t>získa</w:t>
      </w:r>
      <w:r w:rsidR="00EC0AF2" w:rsidRPr="006157D9">
        <w:t>li jejich rozdíly.</w:t>
      </w:r>
      <w:r w:rsidR="00052AFC" w:rsidRPr="006157D9">
        <w:t xml:space="preserve"> </w:t>
      </w:r>
      <w:r w:rsidR="00E70A09" w:rsidRPr="006157D9">
        <w:t xml:space="preserve">Všechny chybějící hodnoty ve sloupcích „Title A“ a „Title B“ byly nahrazeny hodnotou „No“. </w:t>
      </w:r>
    </w:p>
    <w:p w14:paraId="05C330A8" w14:textId="72D5BEB8" w:rsidR="00B41534" w:rsidRPr="006157D9" w:rsidRDefault="00495551" w:rsidP="00495551">
      <w:pPr>
        <w:pStyle w:val="Nadpis4"/>
      </w:pPr>
      <w:r w:rsidRPr="006157D9">
        <w:lastRenderedPageBreak/>
        <w:t>Tvorba model</w:t>
      </w:r>
      <w:r w:rsidR="00F109A2" w:rsidRPr="006157D9">
        <w:t>u</w:t>
      </w:r>
    </w:p>
    <w:p w14:paraId="20E33962" w14:textId="77777777" w:rsidR="00F109A2" w:rsidRPr="006157D9" w:rsidRDefault="00495551" w:rsidP="003C79E4">
      <w:r w:rsidRPr="006157D9">
        <w:t>Pro samotnou tvorbu model</w:t>
      </w:r>
      <w:r w:rsidR="00F109A2" w:rsidRPr="006157D9">
        <w:t>u</w:t>
      </w:r>
      <w:r w:rsidRPr="006157D9">
        <w:t xml:space="preserve"> byly vybrány </w:t>
      </w:r>
      <w:r w:rsidR="00696BCA" w:rsidRPr="006157D9">
        <w:t xml:space="preserve">sloupce </w:t>
      </w:r>
      <w:r w:rsidR="00956274" w:rsidRPr="006157D9">
        <w:t>„Title A“, „Title B“,</w:t>
      </w:r>
      <w:r w:rsidR="005E2C7E" w:rsidRPr="006157D9">
        <w:t xml:space="preserve"> </w:t>
      </w:r>
      <w:r w:rsidR="00956274" w:rsidRPr="006157D9">
        <w:t>„Odds A“, „Odds B“, „Odds cat A“, „Odds cat B“,</w:t>
      </w:r>
      <w:r w:rsidR="005E2C7E" w:rsidRPr="006157D9">
        <w:t xml:space="preserve"> </w:t>
      </w:r>
      <w:r w:rsidR="00956274" w:rsidRPr="006157D9">
        <w:t>„Nationality A“, „Nationality B“,</w:t>
      </w:r>
      <w:r w:rsidR="005E2C7E" w:rsidRPr="006157D9">
        <w:t xml:space="preserve"> </w:t>
      </w:r>
      <w:r w:rsidR="00956274" w:rsidRPr="006157D9">
        <w:t>„Weight Miss A“,</w:t>
      </w:r>
      <w:r w:rsidR="005E2C7E" w:rsidRPr="006157D9">
        <w:t xml:space="preserve"> </w:t>
      </w:r>
      <w:r w:rsidR="00956274" w:rsidRPr="006157D9">
        <w:t>„Weight Miss B“,„Age Diff“,</w:t>
      </w:r>
      <w:r w:rsidR="005E2C7E" w:rsidRPr="006157D9">
        <w:t xml:space="preserve"> </w:t>
      </w:r>
      <w:r w:rsidR="00956274" w:rsidRPr="006157D9">
        <w:t>„Height Diff“,</w:t>
      </w:r>
      <w:r w:rsidR="005E2C7E" w:rsidRPr="006157D9">
        <w:t xml:space="preserve"> </w:t>
      </w:r>
      <w:r w:rsidR="00956274" w:rsidRPr="006157D9">
        <w:t>„Reach Diff“,</w:t>
      </w:r>
      <w:r w:rsidR="005E2C7E" w:rsidRPr="006157D9">
        <w:t xml:space="preserve"> </w:t>
      </w:r>
      <w:r w:rsidR="00956274" w:rsidRPr="006157D9">
        <w:t>„KO win Diff“,</w:t>
      </w:r>
      <w:r w:rsidR="005E2C7E" w:rsidRPr="006157D9">
        <w:t xml:space="preserve"> </w:t>
      </w:r>
      <w:r w:rsidR="00956274" w:rsidRPr="006157D9">
        <w:t>„KO loss Diff“,</w:t>
      </w:r>
      <w:r w:rsidR="005E2C7E" w:rsidRPr="006157D9">
        <w:t xml:space="preserve"> </w:t>
      </w:r>
      <w:r w:rsidR="00956274" w:rsidRPr="006157D9">
        <w:t>„Sub win Diff“,</w:t>
      </w:r>
      <w:r w:rsidR="005E2C7E" w:rsidRPr="006157D9">
        <w:t xml:space="preserve"> </w:t>
      </w:r>
      <w:r w:rsidR="00956274" w:rsidRPr="006157D9">
        <w:t>„Sub loss Diff“,</w:t>
      </w:r>
      <w:r w:rsidR="005E2C7E" w:rsidRPr="006157D9">
        <w:t xml:space="preserve"> </w:t>
      </w:r>
      <w:r w:rsidR="00956274" w:rsidRPr="006157D9">
        <w:t>„Dec win Diff“,</w:t>
      </w:r>
      <w:r w:rsidR="005E2C7E" w:rsidRPr="006157D9">
        <w:t xml:space="preserve"> </w:t>
      </w:r>
      <w:r w:rsidR="00956274" w:rsidRPr="006157D9">
        <w:t>„Dec loss Diff“,</w:t>
      </w:r>
      <w:r w:rsidR="005E2C7E" w:rsidRPr="006157D9">
        <w:t xml:space="preserve"> </w:t>
      </w:r>
      <w:r w:rsidR="00956274" w:rsidRPr="006157D9">
        <w:t>„Draws Diff“,</w:t>
      </w:r>
      <w:r w:rsidR="005E2C7E" w:rsidRPr="006157D9">
        <w:t xml:space="preserve"> </w:t>
      </w:r>
      <w:r w:rsidR="00956274" w:rsidRPr="006157D9">
        <w:t>„UFC win Diff“,</w:t>
      </w:r>
      <w:r w:rsidR="005E2C7E" w:rsidRPr="006157D9">
        <w:t xml:space="preserve"> </w:t>
      </w:r>
      <w:r w:rsidR="00956274" w:rsidRPr="006157D9">
        <w:t>„UFC loss Diff“,</w:t>
      </w:r>
      <w:r w:rsidR="005E2C7E" w:rsidRPr="006157D9">
        <w:t xml:space="preserve"> </w:t>
      </w:r>
      <w:r w:rsidR="00956274" w:rsidRPr="006157D9">
        <w:t>„UFC draws Diff“</w:t>
      </w:r>
      <w:r w:rsidR="00E2596B" w:rsidRPr="006157D9">
        <w:t xml:space="preserve"> jako nezávislé proměnné</w:t>
      </w:r>
      <w:r w:rsidR="003A3B2D" w:rsidRPr="006157D9">
        <w:t xml:space="preserve">. Sloupec „Result“ byl uložen s hodnotou </w:t>
      </w:r>
      <w:r w:rsidR="005F5E2F" w:rsidRPr="006157D9">
        <w:t xml:space="preserve">0 pro „loss“ a 1 pro „win“ do </w:t>
      </w:r>
      <w:r w:rsidR="00420CF7" w:rsidRPr="006157D9">
        <w:t>závisl</w:t>
      </w:r>
      <w:r w:rsidR="005F5E2F" w:rsidRPr="006157D9">
        <w:t>é proměnné.</w:t>
      </w:r>
      <w:r w:rsidR="005E2C7E" w:rsidRPr="006157D9">
        <w:t xml:space="preserve"> Z kategoriálních </w:t>
      </w:r>
      <w:r w:rsidR="004F2547" w:rsidRPr="006157D9">
        <w:t>proměnných byly vytvořeny „umělé proměnné“ obsahujících pouze hodnoty „True“ a „False“</w:t>
      </w:r>
      <w:r w:rsidR="009A22D9" w:rsidRPr="006157D9">
        <w:t xml:space="preserve">. </w:t>
      </w:r>
      <w:r w:rsidR="00A778C6" w:rsidRPr="006157D9">
        <w:t xml:space="preserve">Nezávislé proměnné byly standardizovány a </w:t>
      </w:r>
      <w:r w:rsidR="007B0626" w:rsidRPr="006157D9">
        <w:t>data rozdělena na trénovací (80 %) a testovací (20 %) část.</w:t>
      </w:r>
      <w:r w:rsidR="00F109A2" w:rsidRPr="006157D9">
        <w:t xml:space="preserve"> </w:t>
      </w:r>
      <w:r w:rsidR="008D7BCF" w:rsidRPr="006157D9">
        <w:t xml:space="preserve">Model logistické regrese byl vytvořen pomocí funkce „GridSearchCV“, </w:t>
      </w:r>
      <w:r w:rsidR="00DA3DA3" w:rsidRPr="006157D9">
        <w:t>která se používá pro ladění modelu a výběru nejlepších parametrů</w:t>
      </w:r>
      <w:r w:rsidR="003705E4" w:rsidRPr="006157D9">
        <w:t xml:space="preserve">. </w:t>
      </w:r>
    </w:p>
    <w:p w14:paraId="3B4A0A81" w14:textId="49DAAE89" w:rsidR="00EC5D71" w:rsidRPr="006157D9" w:rsidRDefault="00EC5D71" w:rsidP="00EC5D71">
      <w:pPr>
        <w:pStyle w:val="Nadpis4"/>
      </w:pPr>
      <w:r w:rsidRPr="006157D9">
        <w:t>Predikce</w:t>
      </w:r>
    </w:p>
    <w:p w14:paraId="00B0734C" w14:textId="7008AE36" w:rsidR="003C79E4" w:rsidRPr="006157D9" w:rsidRDefault="000E6BA8" w:rsidP="003C79E4">
      <w:r w:rsidRPr="006157D9">
        <w:rPr>
          <w:noProof/>
        </w:rPr>
        <mc:AlternateContent>
          <mc:Choice Requires="wps">
            <w:drawing>
              <wp:anchor distT="0" distB="0" distL="114300" distR="114300" simplePos="0" relativeHeight="251666432" behindDoc="0" locked="0" layoutInCell="1" allowOverlap="1" wp14:anchorId="41A24E4D" wp14:editId="1810450E">
                <wp:simplePos x="0" y="0"/>
                <wp:positionH relativeFrom="page">
                  <wp:align>center</wp:align>
                </wp:positionH>
                <wp:positionV relativeFrom="paragraph">
                  <wp:posOffset>5285105</wp:posOffset>
                </wp:positionV>
                <wp:extent cx="4924425" cy="635"/>
                <wp:effectExtent l="0" t="0" r="9525" b="0"/>
                <wp:wrapTopAndBottom/>
                <wp:docPr id="1257230054" name="Textové pole 1"/>
                <wp:cNvGraphicFramePr/>
                <a:graphic xmlns:a="http://schemas.openxmlformats.org/drawingml/2006/main">
                  <a:graphicData uri="http://schemas.microsoft.com/office/word/2010/wordprocessingShape">
                    <wps:wsp>
                      <wps:cNvSpPr txBox="1"/>
                      <wps:spPr>
                        <a:xfrm>
                          <a:off x="0" y="0"/>
                          <a:ext cx="4924425" cy="635"/>
                        </a:xfrm>
                        <a:prstGeom prst="rect">
                          <a:avLst/>
                        </a:prstGeom>
                        <a:solidFill>
                          <a:prstClr val="white"/>
                        </a:solidFill>
                        <a:ln>
                          <a:noFill/>
                        </a:ln>
                      </wps:spPr>
                      <wps:txbx>
                        <w:txbxContent>
                          <w:p w14:paraId="219482C5" w14:textId="12CA3D57" w:rsidR="000E6BA8" w:rsidRPr="006157D9" w:rsidRDefault="000E6BA8" w:rsidP="00EA101C">
                            <w:pPr>
                              <w:pStyle w:val="Titulek"/>
                              <w:jc w:val="center"/>
                              <w:rPr>
                                <w:sz w:val="22"/>
                                <w:szCs w:val="22"/>
                              </w:rPr>
                            </w:pPr>
                            <w:bookmarkStart w:id="127" w:name="_Ref164620814"/>
                            <w:bookmarkStart w:id="128" w:name="_Toc164719596"/>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127"/>
                            <w:r w:rsidRPr="006157D9">
                              <w:t xml:space="preserve"> Matice záměn výsledku zápasů pro model logistické regrese (vlastní zpracování)</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24E4D" id="_x0000_s1028" type="#_x0000_t202" style="position:absolute;left:0;text-align:left;margin-left:0;margin-top:416.15pt;width:387.75pt;height:.05pt;z-index:251666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0TWGwIAAD8EAAAOAAAAZHJzL2Uyb0RvYy54bWysU8Fu2zAMvQ/YPwi6L06ytF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u+lsNr3hTFLs9uNN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" stroked="f">
                <v:textbox style="mso-fit-shape-to-text:t" inset="0,0,0,0">
                  <w:txbxContent>
                    <w:p w14:paraId="219482C5" w14:textId="12CA3D57" w:rsidR="000E6BA8" w:rsidRPr="006157D9" w:rsidRDefault="000E6BA8" w:rsidP="00EA101C">
                      <w:pPr>
                        <w:pStyle w:val="Titulek"/>
                        <w:jc w:val="center"/>
                        <w:rPr>
                          <w:sz w:val="22"/>
                          <w:szCs w:val="22"/>
                        </w:rPr>
                      </w:pPr>
                      <w:bookmarkStart w:id="129" w:name="_Ref164620814"/>
                      <w:bookmarkStart w:id="130" w:name="_Toc164719596"/>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w:t>
                      </w:r>
                      <w:r w:rsidR="00E6707D" w:rsidRPr="006157D9">
                        <w:fldChar w:fldCharType="end"/>
                      </w:r>
                      <w:bookmarkEnd w:id="129"/>
                      <w:r w:rsidRPr="006157D9">
                        <w:t xml:space="preserve"> Matice záměn výsledku zápasů pro model logistické regrese (vlastní zpracování)</w:t>
                      </w:r>
                      <w:bookmarkEnd w:id="130"/>
                    </w:p>
                  </w:txbxContent>
                </v:textbox>
                <w10:wrap type="topAndBottom" anchorx="page"/>
              </v:shape>
            </w:pict>
          </mc:Fallback>
        </mc:AlternateContent>
      </w:r>
      <w:r w:rsidRPr="006157D9">
        <w:rPr>
          <w:noProof/>
        </w:rPr>
        <w:drawing>
          <wp:anchor distT="0" distB="0" distL="114300" distR="114300" simplePos="0" relativeHeight="251664384" behindDoc="1" locked="0" layoutInCell="1" allowOverlap="1" wp14:anchorId="60757EC1" wp14:editId="5F3404DF">
            <wp:simplePos x="0" y="0"/>
            <wp:positionH relativeFrom="page">
              <wp:align>center</wp:align>
            </wp:positionH>
            <wp:positionV relativeFrom="paragraph">
              <wp:posOffset>1275080</wp:posOffset>
            </wp:positionV>
            <wp:extent cx="4924425" cy="3952875"/>
            <wp:effectExtent l="0" t="0" r="9525" b="9525"/>
            <wp:wrapTopAndBottom/>
            <wp:docPr id="1583989428" name="Obrázek 1"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989428" name="Obrázek 1" descr="Obsah obrázku text, snímek obrazovky, diagram, Obdélník&#10;&#10;Popis byl vytvořen automaticky"/>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24425" cy="3952875"/>
                    </a:xfrm>
                    <a:prstGeom prst="rect">
                      <a:avLst/>
                    </a:prstGeom>
                    <a:noFill/>
                    <a:ln>
                      <a:noFill/>
                    </a:ln>
                  </pic:spPr>
                </pic:pic>
              </a:graphicData>
            </a:graphic>
          </wp:anchor>
        </w:drawing>
      </w:r>
      <w:r w:rsidR="00630C78" w:rsidRPr="006157D9">
        <w:t>Jako nejlepší parametry byly vybrány „C“:</w:t>
      </w:r>
      <w:r w:rsidR="00EA30E2" w:rsidRPr="006157D9">
        <w:t xml:space="preserve"> 0,00001, „penalty“: „l2“</w:t>
      </w:r>
      <w:r w:rsidR="00E2126C" w:rsidRPr="006157D9">
        <w:t xml:space="preserve"> a</w:t>
      </w:r>
      <w:r w:rsidR="00EA30E2" w:rsidRPr="006157D9">
        <w:t xml:space="preserve"> „solver“: „liblinear“</w:t>
      </w:r>
      <w:r w:rsidR="00E2126C" w:rsidRPr="006157D9">
        <w:t>. Nízká hodnota „C“ značí</w:t>
      </w:r>
      <w:r w:rsidR="00630C78" w:rsidRPr="006157D9">
        <w:t xml:space="preserve"> </w:t>
      </w:r>
      <w:r w:rsidR="00E2126C" w:rsidRPr="006157D9">
        <w:t>silnou regularizaci.</w:t>
      </w:r>
      <w:r w:rsidR="00F109A2" w:rsidRPr="006157D9">
        <w:t xml:space="preserve"> </w:t>
      </w:r>
      <w:r w:rsidR="00651392" w:rsidRPr="006157D9">
        <w:t xml:space="preserve">Tento model </w:t>
      </w:r>
      <w:r w:rsidR="0087254B" w:rsidRPr="006157D9">
        <w:t>predikoval z 2863 hodnot 940 správně jako „loss“, 937 správně jako „win“</w:t>
      </w:r>
      <w:r w:rsidR="004B004C" w:rsidRPr="006157D9">
        <w:t>, 477 špatně jako „loss“ a 509 špatně jako „win“</w:t>
      </w:r>
      <w:r w:rsidRPr="006157D9">
        <w:t xml:space="preserve"> (</w:t>
      </w:r>
      <w:r w:rsidRPr="006157D9">
        <w:fldChar w:fldCharType="begin"/>
      </w:r>
      <w:r w:rsidRPr="006157D9">
        <w:instrText xml:space="preserve"> REF _Ref164620814 \h </w:instrText>
      </w:r>
      <w:r w:rsidRPr="006157D9">
        <w:fldChar w:fldCharType="separate"/>
      </w:r>
      <w:r w:rsidRPr="006157D9">
        <w:t>Obr. 4.1</w:t>
      </w:r>
      <w:r w:rsidRPr="006157D9">
        <w:fldChar w:fldCharType="end"/>
      </w:r>
      <w:r w:rsidRPr="006157D9">
        <w:t>)</w:t>
      </w:r>
      <w:r w:rsidR="004B004C" w:rsidRPr="006157D9">
        <w:t>.</w:t>
      </w:r>
      <w:r w:rsidR="006F7750" w:rsidRPr="006157D9">
        <w:t xml:space="preserve"> Celková správnost byla </w:t>
      </w:r>
      <w:r w:rsidR="00B412D7" w:rsidRPr="006157D9">
        <w:t xml:space="preserve">65,6 %. </w:t>
      </w:r>
      <w:r w:rsidR="0087083C" w:rsidRPr="006157D9">
        <w:t xml:space="preserve">Model měl o něco lepší </w:t>
      </w:r>
      <w:r w:rsidR="00D97597" w:rsidRPr="006157D9">
        <w:t>přesnost pro predikci prohry</w:t>
      </w:r>
      <w:r w:rsidR="00102872" w:rsidRPr="006157D9">
        <w:t xml:space="preserve"> (</w:t>
      </w:r>
      <w:r w:rsidR="005D4641" w:rsidRPr="006157D9">
        <w:t>66,3 %</w:t>
      </w:r>
      <w:r w:rsidR="00102872" w:rsidRPr="006157D9">
        <w:t>) než výhry</w:t>
      </w:r>
      <w:r w:rsidR="005D4641" w:rsidRPr="006157D9">
        <w:t xml:space="preserve"> (64,8 %) a </w:t>
      </w:r>
      <w:r w:rsidR="00D97597" w:rsidRPr="006157D9">
        <w:t xml:space="preserve">lepší </w:t>
      </w:r>
      <w:r w:rsidR="00D11166" w:rsidRPr="006157D9">
        <w:t>úplnost pro výhru</w:t>
      </w:r>
      <w:r w:rsidR="005D4641" w:rsidRPr="006157D9">
        <w:t xml:space="preserve"> (</w:t>
      </w:r>
      <w:r w:rsidR="009F33B0" w:rsidRPr="006157D9">
        <w:t>66,3 %</w:t>
      </w:r>
      <w:r w:rsidR="005D4641" w:rsidRPr="006157D9">
        <w:t>)</w:t>
      </w:r>
      <w:r w:rsidR="009F33B0" w:rsidRPr="006157D9">
        <w:t xml:space="preserve"> než pro prohru (64,9 %)</w:t>
      </w:r>
      <w:r w:rsidR="00D11166" w:rsidRPr="006157D9">
        <w:t>.</w:t>
      </w:r>
    </w:p>
    <w:p w14:paraId="7BA4EC12" w14:textId="349351A4" w:rsidR="00AF7EEE" w:rsidRPr="006157D9" w:rsidRDefault="00CA7954" w:rsidP="00CA7954">
      <w:pPr>
        <w:pStyle w:val="Nadpis3"/>
      </w:pPr>
      <w:bookmarkStart w:id="131" w:name="_Toc164865995"/>
      <w:r w:rsidRPr="006157D9">
        <w:lastRenderedPageBreak/>
        <w:t>Další modely strojového učení</w:t>
      </w:r>
      <w:bookmarkEnd w:id="131"/>
    </w:p>
    <w:p w14:paraId="7F4F8D0F" w14:textId="78DDF62F" w:rsidR="00CA7954" w:rsidRPr="006157D9" w:rsidRDefault="00CA7954" w:rsidP="00CA7954">
      <w:r w:rsidRPr="006157D9">
        <w:t xml:space="preserve">Jako další modely strojového učení pro porovnání s logistickou regresí byly </w:t>
      </w:r>
      <w:r w:rsidR="008E3DB2" w:rsidRPr="006157D9">
        <w:t xml:space="preserve">vybrány modely SVM, </w:t>
      </w:r>
      <w:r w:rsidR="00EC5D71" w:rsidRPr="006157D9">
        <w:t>k-NN, rozhodovací strom a náhodný les. Tyto modely prošly stejnou úpravou dat a procesem tvorby modelu jako logistická regrese.</w:t>
      </w:r>
    </w:p>
    <w:p w14:paraId="237A48A1" w14:textId="75C6DAD4" w:rsidR="00C92530" w:rsidRPr="006157D9" w:rsidRDefault="00C92530" w:rsidP="00C92530">
      <w:pPr>
        <w:pStyle w:val="Nadpis4"/>
      </w:pPr>
      <w:r w:rsidRPr="006157D9">
        <w:t>SVM</w:t>
      </w:r>
    </w:p>
    <w:p w14:paraId="0B8AA99D" w14:textId="393AAE6E" w:rsidR="00C92530" w:rsidRPr="006157D9" w:rsidRDefault="00DD431F" w:rsidP="00C92530">
      <w:r w:rsidRPr="006157D9">
        <w:t>Jako nejlepší parametry</w:t>
      </w:r>
      <w:r w:rsidR="004E78AA" w:rsidRPr="006157D9">
        <w:t xml:space="preserve"> pro model podpůrných vektorů</w:t>
      </w:r>
      <w:r w:rsidRPr="006157D9">
        <w:t xml:space="preserve"> byly zvoleny „C“: 0,001, </w:t>
      </w:r>
      <w:r w:rsidR="00277534" w:rsidRPr="006157D9">
        <w:t>a „kernel“: „linear“.</w:t>
      </w:r>
      <w:r w:rsidR="0000480B" w:rsidRPr="006157D9">
        <w:t xml:space="preserve"> Model SVM byl však pro takové množství dat velmi pomalý a </w:t>
      </w:r>
      <w:r w:rsidR="00EB3B2A" w:rsidRPr="006157D9">
        <w:t xml:space="preserve">možnosti výběru parametrů velmi omezené. </w:t>
      </w:r>
      <w:r w:rsidR="000E6BA8" w:rsidRPr="006157D9">
        <w:t xml:space="preserve">Z 2863 hodnot model predikoval </w:t>
      </w:r>
      <w:r w:rsidR="00B246AF" w:rsidRPr="006157D9">
        <w:t>886</w:t>
      </w:r>
      <w:r w:rsidR="000E6BA8" w:rsidRPr="006157D9">
        <w:t xml:space="preserve"> správně jako „loss“, </w:t>
      </w:r>
      <w:r w:rsidR="00B246AF" w:rsidRPr="006157D9">
        <w:t>990</w:t>
      </w:r>
      <w:r w:rsidR="000E6BA8" w:rsidRPr="006157D9">
        <w:t xml:space="preserve"> správně jako „win“, </w:t>
      </w:r>
      <w:r w:rsidR="00B246AF" w:rsidRPr="006157D9">
        <w:t>424</w:t>
      </w:r>
      <w:r w:rsidR="000E6BA8" w:rsidRPr="006157D9">
        <w:t xml:space="preserve"> špatně jako „loss“ a </w:t>
      </w:r>
      <w:r w:rsidR="00B246AF" w:rsidRPr="006157D9">
        <w:t>563</w:t>
      </w:r>
      <w:r w:rsidR="000E6BA8" w:rsidRPr="006157D9">
        <w:t xml:space="preserve"> špatně jako „win“</w:t>
      </w:r>
      <w:r w:rsidR="00B246AF" w:rsidRPr="006157D9">
        <w:t xml:space="preserve"> (</w:t>
      </w:r>
      <w:r w:rsidR="00B246AF" w:rsidRPr="006157D9">
        <w:fldChar w:fldCharType="begin"/>
      </w:r>
      <w:r w:rsidR="00B246AF" w:rsidRPr="006157D9">
        <w:instrText xml:space="preserve"> REF _Ref164621075 \h </w:instrText>
      </w:r>
      <w:r w:rsidR="00B246AF" w:rsidRPr="006157D9">
        <w:fldChar w:fldCharType="separate"/>
      </w:r>
      <w:r w:rsidR="00B246AF" w:rsidRPr="006157D9">
        <w:t>Obr. 4.2</w:t>
      </w:r>
      <w:r w:rsidR="00B246AF" w:rsidRPr="006157D9">
        <w:fldChar w:fldCharType="end"/>
      </w:r>
      <w:r w:rsidR="00B246AF" w:rsidRPr="006157D9">
        <w:t>).</w:t>
      </w:r>
      <w:r w:rsidR="00624A29" w:rsidRPr="006157D9">
        <w:t xml:space="preserve"> </w:t>
      </w:r>
      <w:r w:rsidR="00B00F6B" w:rsidRPr="006157D9">
        <w:t>Tento model má stejnou správnost jako model logistické regrese, ale častěji predikuje výhru. Přesnost pro „loss“</w:t>
      </w:r>
      <w:r w:rsidR="0073736F" w:rsidRPr="006157D9">
        <w:t xml:space="preserve"> (67,8 %)</w:t>
      </w:r>
      <w:r w:rsidR="00B00F6B" w:rsidRPr="006157D9">
        <w:t xml:space="preserve"> je však </w:t>
      </w:r>
      <w:r w:rsidR="0073736F" w:rsidRPr="006157D9">
        <w:t>vyšší než pro „win“ (</w:t>
      </w:r>
      <w:r w:rsidR="003145F9" w:rsidRPr="006157D9">
        <w:t>63,7 %</w:t>
      </w:r>
      <w:r w:rsidR="0073736F" w:rsidRPr="006157D9">
        <w:t>)</w:t>
      </w:r>
      <w:r w:rsidR="003145F9" w:rsidRPr="006157D9">
        <w:t xml:space="preserve">. Úplnost pro výhru je </w:t>
      </w:r>
      <w:r w:rsidR="00600230" w:rsidRPr="006157D9">
        <w:t>přesně 70 %, pro prohru pak 61,1 %</w:t>
      </w:r>
    </w:p>
    <w:p w14:paraId="4E2B812C" w14:textId="77777777" w:rsidR="00B246AF" w:rsidRPr="006157D9" w:rsidRDefault="00B246AF" w:rsidP="00EA101C">
      <w:pPr>
        <w:keepNext/>
        <w:jc w:val="center"/>
      </w:pPr>
      <w:r w:rsidRPr="006157D9">
        <w:rPr>
          <w:noProof/>
        </w:rPr>
        <w:drawing>
          <wp:inline distT="0" distB="0" distL="0" distR="0" wp14:anchorId="2C158466" wp14:editId="508506B5">
            <wp:extent cx="4924425" cy="3952875"/>
            <wp:effectExtent l="0" t="0" r="9525" b="9525"/>
            <wp:docPr id="1822436238" name="Obrázek 2"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436238" name="Obrázek 2" descr="Obsah obrázku text, snímek obrazovky, diagram, Obdélník&#10;&#10;Popis byl vytvořen automaticky"/>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4425" cy="3952875"/>
                    </a:xfrm>
                    <a:prstGeom prst="rect">
                      <a:avLst/>
                    </a:prstGeom>
                    <a:noFill/>
                    <a:ln>
                      <a:noFill/>
                    </a:ln>
                  </pic:spPr>
                </pic:pic>
              </a:graphicData>
            </a:graphic>
          </wp:inline>
        </w:drawing>
      </w:r>
    </w:p>
    <w:p w14:paraId="2413F03D" w14:textId="65867E58" w:rsidR="00812DE5" w:rsidRPr="006157D9" w:rsidRDefault="00B246AF" w:rsidP="00EA101C">
      <w:pPr>
        <w:pStyle w:val="Titulek"/>
        <w:jc w:val="center"/>
      </w:pPr>
      <w:bookmarkStart w:id="132" w:name="_Ref164621075"/>
      <w:bookmarkStart w:id="133" w:name="_Ref164621071"/>
      <w:bookmarkStart w:id="134" w:name="_Toc164719597"/>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2</w:t>
      </w:r>
      <w:r w:rsidR="00E6707D" w:rsidRPr="006157D9">
        <w:fldChar w:fldCharType="end"/>
      </w:r>
      <w:bookmarkEnd w:id="132"/>
      <w:r w:rsidRPr="006157D9">
        <w:t xml:space="preserve"> Matice záměn výsledku zápasu pro model podpůrných vektorů (vlastní zpracování)</w:t>
      </w:r>
      <w:bookmarkEnd w:id="133"/>
      <w:bookmarkEnd w:id="134"/>
    </w:p>
    <w:p w14:paraId="2E94BFB4" w14:textId="77777777" w:rsidR="00E15DE1" w:rsidRPr="006157D9" w:rsidRDefault="00E15DE1" w:rsidP="00600230">
      <w:pPr>
        <w:pStyle w:val="Nadpis4"/>
      </w:pPr>
      <w:r w:rsidRPr="006157D9">
        <w:br w:type="page"/>
      </w:r>
    </w:p>
    <w:p w14:paraId="76686952" w14:textId="3C1FE4AE" w:rsidR="00600230" w:rsidRPr="006157D9" w:rsidRDefault="00600230" w:rsidP="00600230">
      <w:pPr>
        <w:pStyle w:val="Nadpis4"/>
      </w:pPr>
      <w:r w:rsidRPr="006157D9">
        <w:lastRenderedPageBreak/>
        <w:t>Rozhodovací strom</w:t>
      </w:r>
    </w:p>
    <w:p w14:paraId="44EC53DD" w14:textId="65707804" w:rsidR="000E6BA8" w:rsidRPr="006157D9" w:rsidRDefault="00B34A49" w:rsidP="00B246AF">
      <w:pPr>
        <w:keepNext/>
      </w:pPr>
      <w:r w:rsidRPr="006157D9">
        <w:t xml:space="preserve">Pro rozhodovací strom byly jako nejlepší parametry zvoleny </w:t>
      </w:r>
      <w:r w:rsidR="00CC5C60" w:rsidRPr="006157D9">
        <w:t>„class_weight“: „balanced“</w:t>
      </w:r>
      <w:r w:rsidR="0000480B" w:rsidRPr="006157D9">
        <w:t xml:space="preserve">, </w:t>
      </w:r>
      <w:r w:rsidRPr="006157D9">
        <w:t>„criterion“: „</w:t>
      </w:r>
      <w:r w:rsidR="00A52B24" w:rsidRPr="006157D9">
        <w:t>entropy</w:t>
      </w:r>
      <w:r w:rsidR="001344A2" w:rsidRPr="006157D9">
        <w:t>“</w:t>
      </w:r>
      <w:r w:rsidR="00A52B24" w:rsidRPr="006157D9">
        <w:t xml:space="preserve">, „max_depth“: 24, „max_features“: „sqrt“, </w:t>
      </w:r>
      <w:r w:rsidR="00906DB5" w:rsidRPr="006157D9">
        <w:t>„min_samples_leaf“: 4, „min_samples_split“: 2 a „splitter“: „random“.</w:t>
      </w:r>
      <w:r w:rsidR="00D24CEB" w:rsidRPr="006157D9">
        <w:t xml:space="preserve"> I přes to, že </w:t>
      </w:r>
      <w:r w:rsidR="005B49A7" w:rsidRPr="006157D9">
        <w:t>je model optimalizován pro velké množství parametrů, má nižší celkovou správnost 64,4 %.</w:t>
      </w:r>
      <w:r w:rsidR="00D91D50" w:rsidRPr="006157D9">
        <w:t xml:space="preserve"> Z 2863 predikovaných hodnot bylo 944 správně jako „loss“, 900 správně jako „win“, 514 špatně jako „loss“ a 505 špatně jako „win“</w:t>
      </w:r>
      <w:r w:rsidR="004138D2" w:rsidRPr="006157D9">
        <w:t xml:space="preserve"> (</w:t>
      </w:r>
      <w:r w:rsidR="00C75A4F" w:rsidRPr="006157D9">
        <w:fldChar w:fldCharType="begin"/>
      </w:r>
      <w:r w:rsidR="00C75A4F" w:rsidRPr="006157D9">
        <w:instrText xml:space="preserve"> REF _Ref164622197 \h </w:instrText>
      </w:r>
      <w:r w:rsidR="00C75A4F" w:rsidRPr="006157D9">
        <w:fldChar w:fldCharType="separate"/>
      </w:r>
      <w:r w:rsidR="00C75A4F" w:rsidRPr="006157D9">
        <w:t>Obr. 4.3</w:t>
      </w:r>
      <w:r w:rsidR="00C75A4F" w:rsidRPr="006157D9">
        <w:fldChar w:fldCharType="end"/>
      </w:r>
      <w:r w:rsidR="004138D2" w:rsidRPr="006157D9">
        <w:t>).</w:t>
      </w:r>
      <w:r w:rsidR="00C75A4F" w:rsidRPr="006157D9">
        <w:t xml:space="preserve"> P</w:t>
      </w:r>
      <w:r w:rsidR="003D21FA" w:rsidRPr="006157D9">
        <w:t xml:space="preserve">řesnost pro prohru je </w:t>
      </w:r>
      <w:r w:rsidR="00F9328D" w:rsidRPr="006157D9">
        <w:t xml:space="preserve">64,7 % a pro výhru 64,1 %. Úplnost pro prohru je </w:t>
      </w:r>
      <w:r w:rsidR="00D95EAC" w:rsidRPr="006157D9">
        <w:t>65,1 % a pro výhru 63,6 %.</w:t>
      </w:r>
    </w:p>
    <w:p w14:paraId="31ADFD58" w14:textId="77777777" w:rsidR="00C75A4F" w:rsidRPr="006157D9" w:rsidRDefault="004138D2" w:rsidP="00EA101C">
      <w:pPr>
        <w:keepNext/>
        <w:jc w:val="center"/>
      </w:pPr>
      <w:r w:rsidRPr="006157D9">
        <w:rPr>
          <w:noProof/>
        </w:rPr>
        <w:drawing>
          <wp:inline distT="0" distB="0" distL="0" distR="0" wp14:anchorId="4C43C577" wp14:editId="5A2BC64F">
            <wp:extent cx="4924425" cy="3952875"/>
            <wp:effectExtent l="0" t="0" r="9525" b="9525"/>
            <wp:docPr id="1484729452" name="Obrázek 3"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29452" name="Obrázek 3" descr="Obsah obrázku text, snímek obrazovky, diagram, Obdélník&#10;&#10;Popis byl vytvořen automaticky"/>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24425" cy="3952875"/>
                    </a:xfrm>
                    <a:prstGeom prst="rect">
                      <a:avLst/>
                    </a:prstGeom>
                    <a:noFill/>
                    <a:ln>
                      <a:noFill/>
                    </a:ln>
                  </pic:spPr>
                </pic:pic>
              </a:graphicData>
            </a:graphic>
          </wp:inline>
        </w:drawing>
      </w:r>
    </w:p>
    <w:p w14:paraId="4DD7CDDB" w14:textId="087C1BEC" w:rsidR="00B16640" w:rsidRPr="006157D9" w:rsidRDefault="00C75A4F" w:rsidP="00EA101C">
      <w:pPr>
        <w:pStyle w:val="Titulek"/>
        <w:jc w:val="center"/>
      </w:pPr>
      <w:bookmarkStart w:id="135" w:name="_Ref164622197"/>
      <w:bookmarkStart w:id="136" w:name="_Toc164719598"/>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3</w:t>
      </w:r>
      <w:r w:rsidR="00E6707D" w:rsidRPr="006157D9">
        <w:fldChar w:fldCharType="end"/>
      </w:r>
      <w:bookmarkEnd w:id="135"/>
      <w:r w:rsidRPr="006157D9">
        <w:t xml:space="preserve"> Matice záměn výsledku zápasu pro rozhodovací strom (vlastní zpracování)</w:t>
      </w:r>
      <w:bookmarkEnd w:id="136"/>
    </w:p>
    <w:p w14:paraId="3EA3C8A2" w14:textId="77777777" w:rsidR="00E15DE1" w:rsidRPr="006157D9" w:rsidRDefault="00E15DE1">
      <w:pPr>
        <w:spacing w:after="160" w:line="259" w:lineRule="auto"/>
        <w:jc w:val="left"/>
        <w:rPr>
          <w:rFonts w:asciiTheme="majorHAnsi" w:eastAsiaTheme="majorEastAsia" w:hAnsiTheme="majorHAnsi" w:cstheme="majorBidi"/>
          <w:b/>
          <w:szCs w:val="28"/>
        </w:rPr>
      </w:pPr>
      <w:r w:rsidRPr="006157D9">
        <w:br w:type="page"/>
      </w:r>
    </w:p>
    <w:p w14:paraId="0B8515BC" w14:textId="6837C595" w:rsidR="00D91D50" w:rsidRPr="006157D9" w:rsidRDefault="00B16640" w:rsidP="00E15DE1">
      <w:pPr>
        <w:pStyle w:val="Nadpis4"/>
      </w:pPr>
      <w:r w:rsidRPr="006157D9">
        <w:lastRenderedPageBreak/>
        <w:t>Model k-NN</w:t>
      </w:r>
    </w:p>
    <w:p w14:paraId="6853AB55" w14:textId="2024AFD4" w:rsidR="003C4D7F" w:rsidRPr="006157D9" w:rsidRDefault="000F4896" w:rsidP="003C4D7F">
      <w:r w:rsidRPr="006157D9">
        <w:t xml:space="preserve">Pro model </w:t>
      </w:r>
      <w:r w:rsidR="00665C74" w:rsidRPr="006157D9">
        <w:t>k-nejbližších sousedů</w:t>
      </w:r>
      <w:r w:rsidR="00CC1068" w:rsidRPr="006157D9">
        <w:t xml:space="preserve"> </w:t>
      </w:r>
      <w:r w:rsidR="007702D1" w:rsidRPr="006157D9">
        <w:t>byly vybrány tyto parametry:</w:t>
      </w:r>
      <w:r w:rsidR="00402B50" w:rsidRPr="006157D9">
        <w:t xml:space="preserve"> „n_neighbors“: 300, „algorithm“: „auto“, „p“</w:t>
      </w:r>
      <w:r w:rsidR="006C4A02" w:rsidRPr="006157D9">
        <w:t>: 2 a „metric“: „mankowski“.</w:t>
      </w:r>
      <w:r w:rsidR="003C4D7F" w:rsidRPr="006157D9">
        <w:t xml:space="preserve"> Tento model predikoval z 2863 hodnot 930 správně jako „loss“, 940 správně jako „win“, 474 špatně jako „loss“ a 519 špatně jako „win“ (</w:t>
      </w:r>
      <w:r w:rsidR="009A3C62" w:rsidRPr="006157D9">
        <w:fldChar w:fldCharType="begin"/>
      </w:r>
      <w:r w:rsidR="009A3C62" w:rsidRPr="006157D9">
        <w:instrText xml:space="preserve"> REF _Ref164622987 \h </w:instrText>
      </w:r>
      <w:r w:rsidR="009A3C62" w:rsidRPr="006157D9">
        <w:fldChar w:fldCharType="separate"/>
      </w:r>
      <w:r w:rsidR="009A3C62" w:rsidRPr="006157D9">
        <w:t>Obr. 4.4</w:t>
      </w:r>
      <w:r w:rsidR="009A3C62" w:rsidRPr="006157D9">
        <w:fldChar w:fldCharType="end"/>
      </w:r>
      <w:r w:rsidR="003C4D7F" w:rsidRPr="006157D9">
        <w:t>). Celková správnost byla 65,</w:t>
      </w:r>
      <w:r w:rsidR="00750D93" w:rsidRPr="006157D9">
        <w:t>3</w:t>
      </w:r>
      <w:r w:rsidR="003C4D7F" w:rsidRPr="006157D9">
        <w:t xml:space="preserve"> %. Model měl o něco lepší přesnost pro predikci prohry (66,</w:t>
      </w:r>
      <w:r w:rsidR="005D55E9" w:rsidRPr="006157D9">
        <w:t>2</w:t>
      </w:r>
      <w:r w:rsidR="003C4D7F" w:rsidRPr="006157D9">
        <w:t xml:space="preserve"> %) než výhry (64,</w:t>
      </w:r>
      <w:r w:rsidR="005D55E9" w:rsidRPr="006157D9">
        <w:t>4</w:t>
      </w:r>
      <w:r w:rsidR="003C4D7F" w:rsidRPr="006157D9">
        <w:t xml:space="preserve"> %) a lepší úplnost pro výhru (66,</w:t>
      </w:r>
      <w:r w:rsidR="005D55E9" w:rsidRPr="006157D9">
        <w:t>5</w:t>
      </w:r>
      <w:r w:rsidR="003C4D7F" w:rsidRPr="006157D9">
        <w:t xml:space="preserve"> %) než pro prohru (64,</w:t>
      </w:r>
      <w:r w:rsidR="005D55E9" w:rsidRPr="006157D9">
        <w:t>2</w:t>
      </w:r>
      <w:r w:rsidR="003C4D7F" w:rsidRPr="006157D9">
        <w:t xml:space="preserve"> %).</w:t>
      </w:r>
    </w:p>
    <w:p w14:paraId="6D41550D" w14:textId="77777777" w:rsidR="00432A05" w:rsidRPr="006157D9" w:rsidRDefault="00432A05" w:rsidP="00EA101C">
      <w:pPr>
        <w:keepNext/>
        <w:jc w:val="center"/>
      </w:pPr>
      <w:r w:rsidRPr="006157D9">
        <w:rPr>
          <w:noProof/>
        </w:rPr>
        <w:drawing>
          <wp:inline distT="0" distB="0" distL="0" distR="0" wp14:anchorId="4CD4BA6F" wp14:editId="1D548F37">
            <wp:extent cx="5033429" cy="4040373"/>
            <wp:effectExtent l="0" t="0" r="0" b="0"/>
            <wp:docPr id="1108779467" name="Obrázek 4"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779467" name="Obrázek 4" descr="Obsah obrázku text, snímek obrazovky, diagram, Obdélník&#10;&#10;Popis byl vytvořen automatick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5140" cy="4049773"/>
                    </a:xfrm>
                    <a:prstGeom prst="rect">
                      <a:avLst/>
                    </a:prstGeom>
                    <a:noFill/>
                    <a:ln>
                      <a:noFill/>
                    </a:ln>
                  </pic:spPr>
                </pic:pic>
              </a:graphicData>
            </a:graphic>
          </wp:inline>
        </w:drawing>
      </w:r>
    </w:p>
    <w:p w14:paraId="6E38C841" w14:textId="6611E5D7" w:rsidR="005D55E9" w:rsidRPr="006157D9" w:rsidRDefault="00432A05" w:rsidP="00EA101C">
      <w:pPr>
        <w:pStyle w:val="Titulek"/>
        <w:jc w:val="center"/>
      </w:pPr>
      <w:bookmarkStart w:id="137" w:name="_Ref164622987"/>
      <w:bookmarkStart w:id="138" w:name="_Toc164719599"/>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4</w:t>
      </w:r>
      <w:r w:rsidR="00E6707D" w:rsidRPr="006157D9">
        <w:fldChar w:fldCharType="end"/>
      </w:r>
      <w:bookmarkEnd w:id="137"/>
      <w:r w:rsidRPr="006157D9">
        <w:t xml:space="preserve"> Matice záměn výsledku zápasu pro model k-NN (vlastní zpracování)</w:t>
      </w:r>
      <w:bookmarkEnd w:id="138"/>
    </w:p>
    <w:p w14:paraId="4CE5F17D" w14:textId="77777777" w:rsidR="00E15DE1" w:rsidRPr="006157D9" w:rsidRDefault="00E15DE1">
      <w:pPr>
        <w:spacing w:after="160" w:line="259" w:lineRule="auto"/>
        <w:jc w:val="left"/>
        <w:rPr>
          <w:rFonts w:asciiTheme="majorHAnsi" w:eastAsiaTheme="majorEastAsia" w:hAnsiTheme="majorHAnsi" w:cstheme="majorBidi"/>
          <w:b/>
          <w:szCs w:val="28"/>
        </w:rPr>
      </w:pPr>
      <w:r w:rsidRPr="006157D9">
        <w:br w:type="page"/>
      </w:r>
    </w:p>
    <w:p w14:paraId="59212F55" w14:textId="2C54D116" w:rsidR="00B16640" w:rsidRPr="006157D9" w:rsidRDefault="00A76355" w:rsidP="00A76355">
      <w:pPr>
        <w:pStyle w:val="Nadpis4"/>
      </w:pPr>
      <w:r w:rsidRPr="006157D9">
        <w:lastRenderedPageBreak/>
        <w:t>Náhodný</w:t>
      </w:r>
      <w:r w:rsidR="0091174C" w:rsidRPr="006157D9">
        <w:t xml:space="preserve"> </w:t>
      </w:r>
      <w:r w:rsidRPr="006157D9">
        <w:t>les</w:t>
      </w:r>
    </w:p>
    <w:p w14:paraId="0A71FF9B" w14:textId="254ADC1E" w:rsidR="00A76355" w:rsidRPr="006157D9" w:rsidRDefault="0060213F" w:rsidP="00A76355">
      <w:r w:rsidRPr="006157D9">
        <w:t>Parametry vybr</w:t>
      </w:r>
      <w:r w:rsidR="001F1B1C" w:rsidRPr="006157D9">
        <w:t>ané</w:t>
      </w:r>
      <w:r w:rsidRPr="006157D9">
        <w:t xml:space="preserve"> pro tento model</w:t>
      </w:r>
      <w:r w:rsidR="001F1B1C" w:rsidRPr="006157D9">
        <w:t xml:space="preserve"> byly:</w:t>
      </w:r>
      <w:r w:rsidRPr="006157D9">
        <w:t xml:space="preserve"> „criterion“: „gini“, „max_depth“: 10</w:t>
      </w:r>
      <w:r w:rsidR="000F22F2" w:rsidRPr="006157D9">
        <w:t>, „min_samples_leaf“: 4, „min_samples_split“: 10</w:t>
      </w:r>
      <w:r w:rsidR="004511A4" w:rsidRPr="006157D9">
        <w:t xml:space="preserve"> a „n_estimators“</w:t>
      </w:r>
      <w:r w:rsidR="006A5995" w:rsidRPr="006157D9">
        <w:t xml:space="preserve">: 50. </w:t>
      </w:r>
      <w:r w:rsidR="0091174C" w:rsidRPr="006157D9">
        <w:t>Náhodný les predikoval</w:t>
      </w:r>
      <w:r w:rsidR="00BC54A7" w:rsidRPr="006157D9">
        <w:t xml:space="preserve"> 9</w:t>
      </w:r>
      <w:r w:rsidR="0091174C" w:rsidRPr="006157D9">
        <w:t>14</w:t>
      </w:r>
      <w:r w:rsidR="00BC54A7" w:rsidRPr="006157D9">
        <w:t xml:space="preserve"> </w:t>
      </w:r>
      <w:r w:rsidR="0091174C" w:rsidRPr="006157D9">
        <w:t xml:space="preserve">hodnot </w:t>
      </w:r>
      <w:r w:rsidR="00BC54A7" w:rsidRPr="006157D9">
        <w:t>správně jako „loss“, 9</w:t>
      </w:r>
      <w:r w:rsidR="0091174C" w:rsidRPr="006157D9">
        <w:t>80</w:t>
      </w:r>
      <w:r w:rsidR="00BC54A7" w:rsidRPr="006157D9">
        <w:t xml:space="preserve"> správně jako „win“, </w:t>
      </w:r>
      <w:r w:rsidR="0091174C" w:rsidRPr="006157D9">
        <w:t>434</w:t>
      </w:r>
      <w:r w:rsidR="00BC54A7" w:rsidRPr="006157D9">
        <w:t xml:space="preserve"> špatně jako „loss“ a </w:t>
      </w:r>
      <w:r w:rsidR="0091174C" w:rsidRPr="006157D9">
        <w:t>535</w:t>
      </w:r>
      <w:r w:rsidR="00BC54A7" w:rsidRPr="006157D9">
        <w:t xml:space="preserve"> špatně jako „win“</w:t>
      </w:r>
      <w:r w:rsidR="00D5310D" w:rsidRPr="006157D9">
        <w:t xml:space="preserve"> (</w:t>
      </w:r>
      <w:r w:rsidR="00D5310D" w:rsidRPr="006157D9">
        <w:fldChar w:fldCharType="begin"/>
      </w:r>
      <w:r w:rsidR="00D5310D" w:rsidRPr="006157D9">
        <w:instrText xml:space="preserve"> REF _Ref164629057 \h </w:instrText>
      </w:r>
      <w:r w:rsidR="00D5310D" w:rsidRPr="006157D9">
        <w:fldChar w:fldCharType="separate"/>
      </w:r>
      <w:r w:rsidR="00D5310D" w:rsidRPr="006157D9">
        <w:t>Obr. 4.5</w:t>
      </w:r>
      <w:r w:rsidR="00D5310D" w:rsidRPr="006157D9">
        <w:fldChar w:fldCharType="end"/>
      </w:r>
      <w:r w:rsidR="00D5310D" w:rsidRPr="006157D9">
        <w:t>)</w:t>
      </w:r>
      <w:r w:rsidR="00BC54A7" w:rsidRPr="006157D9">
        <w:t xml:space="preserve">. </w:t>
      </w:r>
      <w:r w:rsidR="0091174C" w:rsidRPr="006157D9">
        <w:t>Model</w:t>
      </w:r>
      <w:r w:rsidR="00BC54A7" w:rsidRPr="006157D9">
        <w:t xml:space="preserve"> dosáhl správnosti 66,2 %</w:t>
      </w:r>
      <w:r w:rsidR="0091174C" w:rsidRPr="006157D9">
        <w:t xml:space="preserve">, přesnosti pro prohru </w:t>
      </w:r>
      <w:r w:rsidR="000947E4" w:rsidRPr="006157D9">
        <w:t xml:space="preserve">67,8 % a přesnosti pro výhru 64,7 %. </w:t>
      </w:r>
      <w:r w:rsidR="00D5310D" w:rsidRPr="006157D9">
        <w:t>Úplnost pro prohu byla 63,1 %, pro výhru pak 69,3 %.</w:t>
      </w:r>
    </w:p>
    <w:p w14:paraId="5AEE8E53" w14:textId="77777777" w:rsidR="00D5310D" w:rsidRPr="006157D9" w:rsidRDefault="0091174C" w:rsidP="00EA101C">
      <w:pPr>
        <w:keepNext/>
        <w:jc w:val="center"/>
      </w:pPr>
      <w:r w:rsidRPr="006157D9">
        <w:rPr>
          <w:noProof/>
        </w:rPr>
        <w:drawing>
          <wp:inline distT="0" distB="0" distL="0" distR="0" wp14:anchorId="6BD87784" wp14:editId="6F8715F4">
            <wp:extent cx="4890977" cy="3921469"/>
            <wp:effectExtent l="0" t="0" r="5080" b="3175"/>
            <wp:docPr id="1815899695" name="Obrázek 6"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899695" name="Obrázek 6" descr="Obsah obrázku text, snímek obrazovky, diagram, Obdélník&#10;&#10;Popis byl vytvořen automaticky"/>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02888" cy="3931019"/>
                    </a:xfrm>
                    <a:prstGeom prst="rect">
                      <a:avLst/>
                    </a:prstGeom>
                    <a:noFill/>
                    <a:ln>
                      <a:noFill/>
                    </a:ln>
                  </pic:spPr>
                </pic:pic>
              </a:graphicData>
            </a:graphic>
          </wp:inline>
        </w:drawing>
      </w:r>
    </w:p>
    <w:p w14:paraId="047B7BC4" w14:textId="5DDE09AC" w:rsidR="005933B6" w:rsidRPr="006157D9" w:rsidRDefault="00D5310D" w:rsidP="00EA101C">
      <w:pPr>
        <w:pStyle w:val="Titulek"/>
        <w:jc w:val="center"/>
      </w:pPr>
      <w:bookmarkStart w:id="139" w:name="_Ref164629057"/>
      <w:bookmarkStart w:id="140" w:name="_Toc164719600"/>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5</w:t>
      </w:r>
      <w:r w:rsidR="00E6707D" w:rsidRPr="006157D9">
        <w:fldChar w:fldCharType="end"/>
      </w:r>
      <w:bookmarkEnd w:id="139"/>
      <w:r w:rsidRPr="006157D9">
        <w:t xml:space="preserve"> Matice záměn výsledku zápasu pro model náhodný les (vlastní zpracování)</w:t>
      </w:r>
      <w:bookmarkEnd w:id="140"/>
    </w:p>
    <w:p w14:paraId="7488EFF4" w14:textId="6F7C6338" w:rsidR="008323CB" w:rsidRPr="006157D9" w:rsidRDefault="008323CB" w:rsidP="008323CB">
      <w:pPr>
        <w:pStyle w:val="Nadpis3"/>
      </w:pPr>
      <w:bookmarkStart w:id="141" w:name="_Toc164865996"/>
      <w:r w:rsidRPr="006157D9">
        <w:t>Elo model</w:t>
      </w:r>
      <w:bookmarkEnd w:id="141"/>
    </w:p>
    <w:p w14:paraId="2E9CF32D" w14:textId="5B6C0196" w:rsidR="00D5310D" w:rsidRPr="006157D9" w:rsidRDefault="00D5310D" w:rsidP="00D5310D">
      <w:r w:rsidRPr="006157D9">
        <w:t xml:space="preserve">Elo model, dříve popsán v kapitole </w:t>
      </w:r>
      <w:r w:rsidRPr="006157D9">
        <w:fldChar w:fldCharType="begin"/>
      </w:r>
      <w:r w:rsidRPr="006157D9">
        <w:instrText xml:space="preserve"> REF _Ref164629125 \r \h </w:instrText>
      </w:r>
      <w:r w:rsidRPr="006157D9">
        <w:fldChar w:fldCharType="separate"/>
      </w:r>
      <w:r w:rsidRPr="006157D9">
        <w:t>1.4.2</w:t>
      </w:r>
      <w:r w:rsidRPr="006157D9">
        <w:fldChar w:fldCharType="end"/>
      </w:r>
      <w:r w:rsidRPr="006157D9">
        <w:t xml:space="preserve"> je </w:t>
      </w:r>
      <w:r w:rsidR="00A40FA6" w:rsidRPr="006157D9">
        <w:t>model, který na základě předchozích výsledků</w:t>
      </w:r>
      <w:r w:rsidR="00E44D12" w:rsidRPr="006157D9">
        <w:t xml:space="preserve"> </w:t>
      </w:r>
      <w:r w:rsidR="00A40FA6" w:rsidRPr="006157D9">
        <w:t>počítá skóre</w:t>
      </w:r>
      <w:r w:rsidR="00E44D12" w:rsidRPr="006157D9">
        <w:t>, v našem případě zápasníka MMA, a podle toho potom predikuje výsledek zápasu.</w:t>
      </w:r>
    </w:p>
    <w:p w14:paraId="568D2685" w14:textId="4574F78E" w:rsidR="00200516" w:rsidRPr="006157D9" w:rsidRDefault="00200516" w:rsidP="00200516">
      <w:pPr>
        <w:pStyle w:val="Nadpis4"/>
      </w:pPr>
      <w:r w:rsidRPr="006157D9">
        <w:t>Tvorba modelu</w:t>
      </w:r>
    </w:p>
    <w:p w14:paraId="349CC7A2" w14:textId="2F43F54C" w:rsidR="00200516" w:rsidRPr="006157D9" w:rsidRDefault="00D35CC6" w:rsidP="00200516">
      <w:r w:rsidRPr="006157D9">
        <w:t>Pro implementaci</w:t>
      </w:r>
      <w:r w:rsidR="00690CCE" w:rsidRPr="006157D9">
        <w:t xml:space="preserve"> modelu byl</w:t>
      </w:r>
      <w:r w:rsidRPr="006157D9">
        <w:t xml:space="preserve"> využit balíček „skelo“</w:t>
      </w:r>
      <w:r w:rsidR="00B34462" w:rsidRPr="006157D9">
        <w:t xml:space="preserve">. K vytvoření tohoto modelu potřebujeme pouze </w:t>
      </w:r>
      <w:r w:rsidR="00FD78DB" w:rsidRPr="006157D9">
        <w:t xml:space="preserve">sloupce „Fighter A“, „Fighter B“ a „Date“. </w:t>
      </w:r>
      <w:r w:rsidR="007775EE" w:rsidRPr="006157D9">
        <w:t xml:space="preserve">Pro měření linearity kalibrace klasifikátoru je lepší mít k dispozici údaje o výhře i prohře, proto </w:t>
      </w:r>
      <w:r w:rsidR="00876562" w:rsidRPr="006157D9">
        <w:t>změníme pořadí u vybraných zápasníků a uložíme novou hodnotu výhry/prohry do proměnné „label“.</w:t>
      </w:r>
      <w:r w:rsidR="000E0296" w:rsidRPr="006157D9">
        <w:t xml:space="preserve"> </w:t>
      </w:r>
      <w:r w:rsidR="00FA49D6" w:rsidRPr="006157D9">
        <w:t xml:space="preserve">Model umožňuje nastavení </w:t>
      </w:r>
      <w:r w:rsidR="00893E50" w:rsidRPr="006157D9">
        <w:t>dvou hlavních</w:t>
      </w:r>
      <w:r w:rsidR="00FA49D6" w:rsidRPr="006157D9">
        <w:t xml:space="preserve"> </w:t>
      </w:r>
      <w:r w:rsidR="00893E50" w:rsidRPr="006157D9">
        <w:t>parametrů, a to</w:t>
      </w:r>
      <w:r w:rsidR="00FA49D6" w:rsidRPr="006157D9">
        <w:t xml:space="preserve"> </w:t>
      </w:r>
      <w:r w:rsidR="00C40DD5" w:rsidRPr="006157D9">
        <w:t>koeficientu K</w:t>
      </w:r>
      <w:r w:rsidR="00893E50" w:rsidRPr="006157D9">
        <w:t xml:space="preserve"> a</w:t>
      </w:r>
      <w:r w:rsidR="00FA49D6" w:rsidRPr="006157D9">
        <w:t xml:space="preserve"> </w:t>
      </w:r>
      <w:r w:rsidR="004905DE" w:rsidRPr="006157D9">
        <w:t>počáteční hodnoty</w:t>
      </w:r>
      <w:r w:rsidR="00893E50" w:rsidRPr="006157D9">
        <w:t>. Další možností</w:t>
      </w:r>
      <w:r w:rsidR="003243FE" w:rsidRPr="006157D9">
        <w:t>,</w:t>
      </w:r>
      <w:r w:rsidR="00893E50" w:rsidRPr="006157D9">
        <w:t xml:space="preserve"> jak </w:t>
      </w:r>
      <w:r w:rsidR="003243FE" w:rsidRPr="006157D9">
        <w:t>model upravit je například nastavení minimálního počtu zápasů jednotlivých zápasník</w:t>
      </w:r>
      <w:r w:rsidR="008D54C2" w:rsidRPr="006157D9">
        <w:t>ů. Testováním byl</w:t>
      </w:r>
      <w:r w:rsidR="00C725C4" w:rsidRPr="006157D9">
        <w:t>o</w:t>
      </w:r>
      <w:r w:rsidR="008D54C2" w:rsidRPr="006157D9">
        <w:t xml:space="preserve"> nalezen</w:t>
      </w:r>
      <w:r w:rsidR="00C725C4" w:rsidRPr="006157D9">
        <w:t>o</w:t>
      </w:r>
      <w:r w:rsidR="008D54C2" w:rsidRPr="006157D9">
        <w:t xml:space="preserve"> nejlepší </w:t>
      </w:r>
      <w:r w:rsidR="00C725C4" w:rsidRPr="006157D9">
        <w:t>nastavení těchto</w:t>
      </w:r>
      <w:r w:rsidR="008D54C2" w:rsidRPr="006157D9">
        <w:t xml:space="preserve"> parametr</w:t>
      </w:r>
      <w:r w:rsidR="00C725C4" w:rsidRPr="006157D9">
        <w:t>ů</w:t>
      </w:r>
      <w:r w:rsidR="008D54C2" w:rsidRPr="006157D9">
        <w:t xml:space="preserve">. </w:t>
      </w:r>
      <w:r w:rsidR="00C725C4" w:rsidRPr="006157D9">
        <w:t xml:space="preserve">Počáteční </w:t>
      </w:r>
      <w:r w:rsidR="00C725C4" w:rsidRPr="006157D9">
        <w:lastRenderedPageBreak/>
        <w:t>hodnota neměla vliv na</w:t>
      </w:r>
      <w:r w:rsidR="006C59E6" w:rsidRPr="006157D9">
        <w:t xml:space="preserve"> výkon modelu a byla nastavena na 1500.</w:t>
      </w:r>
      <w:r w:rsidR="006E1932" w:rsidRPr="006157D9">
        <w:t xml:space="preserve"> </w:t>
      </w:r>
      <w:r w:rsidR="00871E38" w:rsidRPr="006157D9">
        <w:t xml:space="preserve">Pomocí funkce „GridSearchCV“ byl nalezen nejlepší </w:t>
      </w:r>
      <w:r w:rsidR="00C40DD5" w:rsidRPr="006157D9">
        <w:t xml:space="preserve">koeficient rozvoje K </w:t>
      </w:r>
      <w:r w:rsidR="00131826" w:rsidRPr="006157D9">
        <w:t>= 150. Hodnota koeficientu je poměrně</w:t>
      </w:r>
      <w:r w:rsidR="00C40DD5" w:rsidRPr="006157D9">
        <w:t xml:space="preserve"> </w:t>
      </w:r>
      <w:r w:rsidR="00131826" w:rsidRPr="006157D9">
        <w:t xml:space="preserve">vysoká, to je způsobeno poměrně nízkým počtem zápasů jednotlivých </w:t>
      </w:r>
      <w:r w:rsidR="009B5B2A" w:rsidRPr="006157D9">
        <w:t xml:space="preserve">zápasníků MMA oproti jiným sportům či hrám. Ze stejného důvodu </w:t>
      </w:r>
      <w:r w:rsidR="006732AF" w:rsidRPr="006157D9">
        <w:t>byl minimální počet zápasů nastaven na 0.</w:t>
      </w:r>
    </w:p>
    <w:p w14:paraId="1AB8C72F" w14:textId="61586043" w:rsidR="006732AF" w:rsidRPr="006157D9" w:rsidRDefault="006732AF" w:rsidP="006732AF">
      <w:pPr>
        <w:pStyle w:val="Nadpis4"/>
      </w:pPr>
      <w:r w:rsidRPr="006157D9">
        <w:t>Predikce</w:t>
      </w:r>
    </w:p>
    <w:p w14:paraId="7E645F94" w14:textId="11F48802" w:rsidR="0002729A" w:rsidRPr="006157D9" w:rsidRDefault="0012342A" w:rsidP="0002729A">
      <w:r w:rsidRPr="006157D9">
        <w:t xml:space="preserve">Model s tímto nastavením predikuje </w:t>
      </w:r>
      <w:r w:rsidR="00BC7738" w:rsidRPr="006157D9">
        <w:t>2163 hodnot správně jako „loss“, 1922 hodnot správně jako „win“, 1685 hodnot špatně jako „loss“ a 1387 hodnot špatně jako „win“ (</w:t>
      </w:r>
      <w:r w:rsidR="00635AE5" w:rsidRPr="006157D9">
        <w:fldChar w:fldCharType="begin"/>
      </w:r>
      <w:r w:rsidR="00635AE5" w:rsidRPr="006157D9">
        <w:instrText xml:space="preserve"> REF _Ref164696062 \h </w:instrText>
      </w:r>
      <w:r w:rsidR="00635AE5" w:rsidRPr="006157D9">
        <w:fldChar w:fldCharType="separate"/>
      </w:r>
      <w:r w:rsidR="00635AE5" w:rsidRPr="006157D9">
        <w:t>Obr. 4.6</w:t>
      </w:r>
      <w:r w:rsidR="00635AE5" w:rsidRPr="006157D9">
        <w:fldChar w:fldCharType="end"/>
      </w:r>
      <w:r w:rsidR="00BC7738" w:rsidRPr="006157D9">
        <w:t>). Celková úspěšnost modelu je 57,1 %</w:t>
      </w:r>
      <w:r w:rsidR="0079583E" w:rsidRPr="006157D9">
        <w:t xml:space="preserve">, přesnost pro hodnotu </w:t>
      </w:r>
      <w:r w:rsidR="00CA6BC8" w:rsidRPr="006157D9">
        <w:t xml:space="preserve">„loss“ 56,2 % a pro hodnotu „win“ 58,1 %. Úplnost je pro prohru </w:t>
      </w:r>
      <w:r w:rsidR="00635AE5" w:rsidRPr="006157D9">
        <w:t>60,9 % a pro výhru 53,3 %.</w:t>
      </w:r>
    </w:p>
    <w:p w14:paraId="63CA1557" w14:textId="77777777" w:rsidR="00635AE5" w:rsidRPr="006157D9" w:rsidRDefault="0002729A" w:rsidP="00EA101C">
      <w:pPr>
        <w:keepNext/>
        <w:jc w:val="center"/>
      </w:pPr>
      <w:r w:rsidRPr="006157D9">
        <w:rPr>
          <w:noProof/>
        </w:rPr>
        <w:drawing>
          <wp:inline distT="0" distB="0" distL="0" distR="0" wp14:anchorId="43528897" wp14:editId="6D44171E">
            <wp:extent cx="5008245" cy="3955415"/>
            <wp:effectExtent l="0" t="0" r="1905" b="6985"/>
            <wp:docPr id="511391992" name="Obrázek 1" descr="Obsah obrázku text, snímek obrazovky, Písmo,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91992" name="Obrázek 1" descr="Obsah obrázku text, snímek obrazovky, Písmo, diagram&#10;&#10;Popis byl vytvořen automatick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08245" cy="3955415"/>
                    </a:xfrm>
                    <a:prstGeom prst="rect">
                      <a:avLst/>
                    </a:prstGeom>
                    <a:noFill/>
                    <a:ln>
                      <a:noFill/>
                    </a:ln>
                  </pic:spPr>
                </pic:pic>
              </a:graphicData>
            </a:graphic>
          </wp:inline>
        </w:drawing>
      </w:r>
    </w:p>
    <w:p w14:paraId="33D16773" w14:textId="4A43499F" w:rsidR="006732AF" w:rsidRPr="006157D9" w:rsidRDefault="00635AE5" w:rsidP="00EA101C">
      <w:pPr>
        <w:pStyle w:val="Titulek"/>
        <w:jc w:val="center"/>
      </w:pPr>
      <w:bookmarkStart w:id="142" w:name="_Ref164696062"/>
      <w:bookmarkStart w:id="143" w:name="_Toc164719601"/>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6</w:t>
      </w:r>
      <w:r w:rsidR="00E6707D" w:rsidRPr="006157D9">
        <w:fldChar w:fldCharType="end"/>
      </w:r>
      <w:bookmarkEnd w:id="142"/>
      <w:r w:rsidRPr="006157D9">
        <w:t xml:space="preserve"> Matice záměn výsledku zápasu pro Elo model (vlastní zpracování)</w:t>
      </w:r>
      <w:bookmarkEnd w:id="143"/>
    </w:p>
    <w:p w14:paraId="06013C3D" w14:textId="60B7D7E5" w:rsidR="004165DF" w:rsidRPr="006157D9" w:rsidRDefault="00E6707D" w:rsidP="004165DF">
      <w:r w:rsidRPr="006157D9">
        <w:t xml:space="preserve">Na obrázku </w:t>
      </w:r>
      <w:r w:rsidR="00737214" w:rsidRPr="006157D9">
        <w:t>„</w:t>
      </w:r>
      <w:r w:rsidRPr="006157D9">
        <w:fldChar w:fldCharType="begin"/>
      </w:r>
      <w:r w:rsidRPr="006157D9">
        <w:instrText xml:space="preserve"> REF _Ref164696209 \h </w:instrText>
      </w:r>
      <w:r w:rsidRPr="006157D9">
        <w:fldChar w:fldCharType="separate"/>
      </w:r>
      <w:r w:rsidRPr="006157D9">
        <w:t>Obr. 4.7 Vývoj skóre nejlepších pěti zápasníků (vlastní zpracování)</w:t>
      </w:r>
      <w:r w:rsidRPr="006157D9">
        <w:fldChar w:fldCharType="end"/>
      </w:r>
      <w:r w:rsidR="00737214" w:rsidRPr="006157D9">
        <w:t>“</w:t>
      </w:r>
      <w:r w:rsidRPr="006157D9">
        <w:t xml:space="preserve"> můžeme vidět vývoj skóre zápasníků s nejvyšším </w:t>
      </w:r>
      <w:r w:rsidR="00737214" w:rsidRPr="006157D9">
        <w:t xml:space="preserve">dosaženým skóre. </w:t>
      </w:r>
      <w:r w:rsidR="00BA0660" w:rsidRPr="006157D9">
        <w:t>Tři ze zápasníků (</w:t>
      </w:r>
      <w:r w:rsidR="00784D17" w:rsidRPr="006157D9">
        <w:t>Islam Makhachev, Leon Edwards</w:t>
      </w:r>
      <w:r w:rsidR="00EA5EC7" w:rsidRPr="006157D9">
        <w:t xml:space="preserve"> a </w:t>
      </w:r>
      <w:r w:rsidR="00784D17" w:rsidRPr="006157D9">
        <w:t xml:space="preserve">Jon Jones) jsou aktuálně podle </w:t>
      </w:r>
      <w:r w:rsidR="00BB27FA" w:rsidRPr="006157D9">
        <w:t xml:space="preserve">žebříčku </w:t>
      </w:r>
      <w:r w:rsidR="00FE7805" w:rsidRPr="006157D9">
        <w:t>„</w:t>
      </w:r>
      <w:r w:rsidR="00BB27FA" w:rsidRPr="006157D9">
        <w:t>fightmatrix.com</w:t>
      </w:r>
      <w:r w:rsidR="00FE7805" w:rsidRPr="006157D9">
        <w:t>“</w:t>
      </w:r>
      <w:r w:rsidR="001A61B2" w:rsidRPr="006157D9">
        <w:t xml:space="preserve"> v top 5 nejlepších na světě</w:t>
      </w:r>
      <w:r w:rsidR="00EA5EC7" w:rsidRPr="006157D9">
        <w:t xml:space="preserve"> (fightmatrix.com, 2024)</w:t>
      </w:r>
      <w:r w:rsidR="001A61B2" w:rsidRPr="006157D9">
        <w:t>. Zbývající dva (Georges St</w:t>
      </w:r>
      <w:r w:rsidR="00844800" w:rsidRPr="006157D9">
        <w:t>-Pierre a Khabib Nurmagomedov</w:t>
      </w:r>
      <w:r w:rsidR="001A61B2" w:rsidRPr="006157D9">
        <w:t>)</w:t>
      </w:r>
      <w:r w:rsidR="00EA5EC7" w:rsidRPr="006157D9">
        <w:t xml:space="preserve"> již ukončili aktivní kariéru, ale podle stejného rankingu se řadí mezi nejlepší zápasníky všech dob. Tyto skutečnosti napovídají tomu, že byl Elo model sestaven správně.</w:t>
      </w:r>
    </w:p>
    <w:p w14:paraId="7AF7D970" w14:textId="77777777" w:rsidR="00E6707D" w:rsidRPr="006157D9" w:rsidRDefault="00E6707D" w:rsidP="00EA101C">
      <w:pPr>
        <w:keepNext/>
        <w:jc w:val="center"/>
      </w:pPr>
      <w:r w:rsidRPr="006157D9">
        <w:rPr>
          <w:noProof/>
        </w:rPr>
        <w:lastRenderedPageBreak/>
        <w:drawing>
          <wp:inline distT="0" distB="0" distL="0" distR="0" wp14:anchorId="0F45288A" wp14:editId="15491D21">
            <wp:extent cx="5305425" cy="4305935"/>
            <wp:effectExtent l="0" t="0" r="9525" b="0"/>
            <wp:docPr id="273508064" name="Obrázek 2" descr="Obsah obrázku text, diagram, řada/pruh,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508064" name="Obrázek 2" descr="Obsah obrázku text, diagram, řada/pruh, Písmo&#10;&#10;Popis byl vytvořen automatick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05425" cy="4305935"/>
                    </a:xfrm>
                    <a:prstGeom prst="rect">
                      <a:avLst/>
                    </a:prstGeom>
                    <a:noFill/>
                    <a:ln>
                      <a:noFill/>
                    </a:ln>
                  </pic:spPr>
                </pic:pic>
              </a:graphicData>
            </a:graphic>
          </wp:inline>
        </w:drawing>
      </w:r>
    </w:p>
    <w:p w14:paraId="13DEBEFE" w14:textId="628DD3C8" w:rsidR="00E6707D" w:rsidRPr="006157D9" w:rsidRDefault="00E6707D" w:rsidP="00EA101C">
      <w:pPr>
        <w:pStyle w:val="Titulek"/>
        <w:jc w:val="center"/>
      </w:pPr>
      <w:bookmarkStart w:id="144" w:name="_Ref164696196"/>
      <w:bookmarkStart w:id="145" w:name="_Ref164696209"/>
      <w:bookmarkStart w:id="146" w:name="_Toc164719602"/>
      <w:r w:rsidRPr="006157D9">
        <w:t xml:space="preserve">Obr. </w:t>
      </w:r>
      <w:r w:rsidRPr="006157D9">
        <w:fldChar w:fldCharType="begin"/>
      </w:r>
      <w:r w:rsidRPr="006157D9">
        <w:instrText xml:space="preserve"> STYLEREF 1 \s </w:instrText>
      </w:r>
      <w:r w:rsidRPr="006157D9">
        <w:fldChar w:fldCharType="separate"/>
      </w:r>
      <w:r w:rsidRPr="006157D9">
        <w:t>4</w:t>
      </w:r>
      <w:r w:rsidRPr="006157D9">
        <w:fldChar w:fldCharType="end"/>
      </w:r>
      <w:r w:rsidRPr="006157D9">
        <w:t>.</w:t>
      </w:r>
      <w:r w:rsidRPr="006157D9">
        <w:fldChar w:fldCharType="begin"/>
      </w:r>
      <w:r w:rsidRPr="006157D9">
        <w:instrText xml:space="preserve"> SEQ Obr. \* ARABIC \s 1 </w:instrText>
      </w:r>
      <w:r w:rsidRPr="006157D9">
        <w:fldChar w:fldCharType="separate"/>
      </w:r>
      <w:r w:rsidRPr="006157D9">
        <w:t>7</w:t>
      </w:r>
      <w:r w:rsidRPr="006157D9">
        <w:fldChar w:fldCharType="end"/>
      </w:r>
      <w:bookmarkEnd w:id="144"/>
      <w:r w:rsidRPr="006157D9">
        <w:t xml:space="preserve"> Vývoj skóre nejlepších pěti zápasníků (vlastní zpracování)</w:t>
      </w:r>
      <w:bookmarkEnd w:id="145"/>
      <w:bookmarkEnd w:id="146"/>
    </w:p>
    <w:p w14:paraId="7BDEFDBB" w14:textId="7CB639FF" w:rsidR="00D93542" w:rsidRPr="006157D9" w:rsidRDefault="00D93542" w:rsidP="00D93542">
      <w:pPr>
        <w:pStyle w:val="Nadpis2"/>
      </w:pPr>
      <w:bookmarkStart w:id="147" w:name="_Toc164865997"/>
      <w:r w:rsidRPr="006157D9">
        <w:t xml:space="preserve">Predikce </w:t>
      </w:r>
      <w:r w:rsidR="00696B7C" w:rsidRPr="006157D9">
        <w:t>způsobu ukončení zápasu</w:t>
      </w:r>
      <w:bookmarkEnd w:id="147"/>
    </w:p>
    <w:p w14:paraId="56619F09" w14:textId="741CF6D0" w:rsidR="00943B72" w:rsidRPr="006157D9" w:rsidRDefault="00943B72" w:rsidP="00943B72">
      <w:r w:rsidRPr="006157D9">
        <w:t>V</w:t>
      </w:r>
      <w:r w:rsidR="00613A7C" w:rsidRPr="006157D9">
        <w:t xml:space="preserve"> druhé </w:t>
      </w:r>
      <w:r w:rsidRPr="006157D9">
        <w:t>části</w:t>
      </w:r>
      <w:r w:rsidR="00337B01" w:rsidRPr="006157D9">
        <w:t xml:space="preserve"> </w:t>
      </w:r>
      <w:r w:rsidR="00056E00" w:rsidRPr="006157D9">
        <w:t>se</w:t>
      </w:r>
      <w:r w:rsidRPr="006157D9">
        <w:t xml:space="preserve"> budeme zabývat predikcí </w:t>
      </w:r>
      <w:r w:rsidR="00337B01" w:rsidRPr="006157D9">
        <w:t xml:space="preserve">způsobu ukončení </w:t>
      </w:r>
      <w:r w:rsidRPr="006157D9">
        <w:t>zápasu. Pro tuto analýzu byly z datasetu odstraněny</w:t>
      </w:r>
      <w:r w:rsidR="00716FA6" w:rsidRPr="006157D9">
        <w:t xml:space="preserve"> </w:t>
      </w:r>
      <w:r w:rsidRPr="006157D9">
        <w:t>zápasy bez výsledku.</w:t>
      </w:r>
      <w:r w:rsidR="00716FA6" w:rsidRPr="006157D9">
        <w:t xml:space="preserve"> Remízy v tomto případě můžeme použít</w:t>
      </w:r>
      <w:r w:rsidR="002D5388" w:rsidRPr="006157D9">
        <w:t>, protože spadají do běžného ukončení na body.</w:t>
      </w:r>
      <w:r w:rsidRPr="006157D9">
        <w:t xml:space="preserve"> </w:t>
      </w:r>
      <w:r w:rsidR="002D5388" w:rsidRPr="006157D9">
        <w:t xml:space="preserve">Způsob ukončení budeme predikovat pouze pomocí modelů strojového učení, Elo model v tomto případě není </w:t>
      </w:r>
      <w:r w:rsidR="00ED7008" w:rsidRPr="006157D9">
        <w:t>vhodný.</w:t>
      </w:r>
    </w:p>
    <w:p w14:paraId="20240734" w14:textId="75F43E6B" w:rsidR="00BB27A5" w:rsidRPr="006157D9" w:rsidRDefault="00BB27A5" w:rsidP="00BB27A5">
      <w:pPr>
        <w:pStyle w:val="Nadpis4"/>
      </w:pPr>
      <w:r w:rsidRPr="006157D9">
        <w:t>Úprava dat</w:t>
      </w:r>
    </w:p>
    <w:p w14:paraId="74A4DBD6" w14:textId="4DEE6919" w:rsidR="00BB27A5" w:rsidRPr="006157D9" w:rsidRDefault="005B7441" w:rsidP="00BB27A5">
      <w:r w:rsidRPr="006157D9">
        <w:t>Data byla upravena podobně jako u predikce výsledků.</w:t>
      </w:r>
      <w:r w:rsidR="00E11211" w:rsidRPr="006157D9">
        <w:t xml:space="preserve"> Nejdříve se </w:t>
      </w:r>
      <w:r w:rsidR="00506F2A" w:rsidRPr="006157D9">
        <w:t>vytvořila obrácená kopie</w:t>
      </w:r>
      <w:r w:rsidR="00443C07" w:rsidRPr="006157D9">
        <w:t xml:space="preserve">, která se připojila k existujícím datům, poté </w:t>
      </w:r>
      <w:r w:rsidR="000007BC" w:rsidRPr="006157D9">
        <w:t>byly vytvořeny sloupce pro nesplnění váhového limitu</w:t>
      </w:r>
      <w:r w:rsidR="00794866" w:rsidRPr="006157D9">
        <w:t xml:space="preserve"> a </w:t>
      </w:r>
      <w:r w:rsidR="00936D34" w:rsidRPr="006157D9">
        <w:t xml:space="preserve">rozdíly numerických proměnných </w:t>
      </w:r>
      <w:r w:rsidR="000007BC" w:rsidRPr="006157D9">
        <w:t xml:space="preserve">a </w:t>
      </w:r>
      <w:r w:rsidR="00794866" w:rsidRPr="006157D9">
        <w:t xml:space="preserve">doplněny chybějící hodnoty pro </w:t>
      </w:r>
      <w:r w:rsidR="00936D34" w:rsidRPr="006157D9">
        <w:t>proměnné „Title A“ a „Title B“</w:t>
      </w:r>
      <w:r w:rsidR="00794866" w:rsidRPr="006157D9">
        <w:t>.</w:t>
      </w:r>
      <w:r w:rsidR="003E280D" w:rsidRPr="006157D9">
        <w:t xml:space="preserve"> </w:t>
      </w:r>
      <w:r w:rsidR="00872322" w:rsidRPr="006157D9">
        <w:t xml:space="preserve">Úprava dat se pro predikci </w:t>
      </w:r>
      <w:r w:rsidRPr="006157D9">
        <w:t>způsobu ukončení liší v těchto detailech:</w:t>
      </w:r>
    </w:p>
    <w:p w14:paraId="156F340F" w14:textId="319A6735" w:rsidR="005B7441" w:rsidRPr="006157D9" w:rsidRDefault="00007A7F" w:rsidP="005B7441">
      <w:pPr>
        <w:pStyle w:val="Odstavecseseznamem"/>
        <w:numPr>
          <w:ilvl w:val="0"/>
          <w:numId w:val="31"/>
        </w:numPr>
      </w:pPr>
      <w:r w:rsidRPr="006157D9">
        <w:t>Hodnoty proměnné „Venue“</w:t>
      </w:r>
      <w:r w:rsidR="00C445BE" w:rsidRPr="006157D9">
        <w:t xml:space="preserve"> se pro </w:t>
      </w:r>
      <w:r w:rsidR="00B6319D" w:rsidRPr="006157D9">
        <w:t>arénu „UFC Apex“ změnili na „1“ a na „0“ pro všechny ostatní.</w:t>
      </w:r>
    </w:p>
    <w:p w14:paraId="4DEF8BF4" w14:textId="0C4A2098" w:rsidR="00B6319D" w:rsidRPr="006157D9" w:rsidRDefault="007877CB" w:rsidP="005B7441">
      <w:pPr>
        <w:pStyle w:val="Odstavecseseznamem"/>
        <w:numPr>
          <w:ilvl w:val="0"/>
          <w:numId w:val="31"/>
        </w:numPr>
      </w:pPr>
      <w:r w:rsidRPr="006157D9">
        <w:t>Z data byl extrahován rok.</w:t>
      </w:r>
    </w:p>
    <w:p w14:paraId="7A8F951E" w14:textId="4457848B" w:rsidR="007877CB" w:rsidRPr="006157D9" w:rsidRDefault="007877CB" w:rsidP="005B7441">
      <w:pPr>
        <w:pStyle w:val="Odstavecseseznamem"/>
        <w:numPr>
          <w:ilvl w:val="0"/>
          <w:numId w:val="31"/>
        </w:numPr>
      </w:pPr>
      <w:r w:rsidRPr="006157D9">
        <w:t>Proměnná „Method“ byl</w:t>
      </w:r>
      <w:r w:rsidR="00E95C2D" w:rsidRPr="006157D9">
        <w:t xml:space="preserve">a </w:t>
      </w:r>
      <w:r w:rsidRPr="006157D9">
        <w:t xml:space="preserve">transformována na </w:t>
      </w:r>
      <w:r w:rsidR="000B0A13" w:rsidRPr="006157D9">
        <w:t>numerické hodnoty</w:t>
      </w:r>
      <w:r w:rsidR="00E95C2D" w:rsidRPr="006157D9">
        <w:t>.</w:t>
      </w:r>
    </w:p>
    <w:p w14:paraId="41F592FB" w14:textId="46558358" w:rsidR="00D55488" w:rsidRPr="006157D9" w:rsidRDefault="00D55488" w:rsidP="005B7441">
      <w:pPr>
        <w:pStyle w:val="Odstavecseseznamem"/>
        <w:numPr>
          <w:ilvl w:val="0"/>
          <w:numId w:val="31"/>
        </w:numPr>
      </w:pPr>
      <w:r w:rsidRPr="006157D9">
        <w:t>Byly změněny datové typy tak, aby odpovídali novým hodnotám.</w:t>
      </w:r>
    </w:p>
    <w:p w14:paraId="1E353E7D" w14:textId="1EF0392C" w:rsidR="00ED7008" w:rsidRPr="006157D9" w:rsidRDefault="00524E8E" w:rsidP="00524E8E">
      <w:pPr>
        <w:pStyle w:val="Nadpis4"/>
      </w:pPr>
      <w:r w:rsidRPr="006157D9">
        <w:lastRenderedPageBreak/>
        <w:t>Tvorba modelu</w:t>
      </w:r>
    </w:p>
    <w:p w14:paraId="643BDE2E" w14:textId="6C2E84E5" w:rsidR="00943B72" w:rsidRPr="006157D9" w:rsidRDefault="00524E8E" w:rsidP="00EC7849">
      <w:r w:rsidRPr="006157D9">
        <w:t xml:space="preserve">Pro tvorbu modelu byly vybrány všechny </w:t>
      </w:r>
      <w:r w:rsidR="00A077AA" w:rsidRPr="006157D9">
        <w:t>nezávislé</w:t>
      </w:r>
      <w:r w:rsidR="0097782E" w:rsidRPr="006157D9">
        <w:t xml:space="preserve"> proměnné z modelů predikujících výsledky, tedy: </w:t>
      </w:r>
      <w:r w:rsidRPr="006157D9">
        <w:t>„Title A“, „Title B“, „Odds A“, „Odds B“, „Odds cat A“, „Odds cat B“, „Nationality A“, „Nationality B“, „Weight Miss A“, „Weight Miss B“,„Age Diff“, „Height Diff“, „Reach Diff“, „KO win Diff“, „KO loss Diff“, „Sub win Diff“, „Sub loss Diff“, „Dec win Diff“, „Dec loss Diff“, „Draws Diff“, „UFC win Diff“, „UFC loss Diff“, „UFC draws Diff“</w:t>
      </w:r>
      <w:r w:rsidR="0097782E" w:rsidRPr="006157D9">
        <w:t xml:space="preserve">. </w:t>
      </w:r>
      <w:r w:rsidR="005221BA" w:rsidRPr="006157D9">
        <w:t>K nim však byly přidány ještě proměnné „Weightclass“, „Rounds“, „Venue“</w:t>
      </w:r>
      <w:r w:rsidR="009126BC" w:rsidRPr="006157D9">
        <w:t xml:space="preserve"> a „Year“.</w:t>
      </w:r>
      <w:r w:rsidR="004B08FF" w:rsidRPr="006157D9">
        <w:t xml:space="preserve"> </w:t>
      </w:r>
      <w:r w:rsidR="004605C6" w:rsidRPr="006157D9">
        <w:t>Transformovaný s</w:t>
      </w:r>
      <w:r w:rsidRPr="006157D9">
        <w:t>l</w:t>
      </w:r>
      <w:r w:rsidR="004605C6" w:rsidRPr="006157D9">
        <w:t>oupec</w:t>
      </w:r>
      <w:r w:rsidRPr="006157D9">
        <w:t xml:space="preserve"> „</w:t>
      </w:r>
      <w:r w:rsidR="009126BC" w:rsidRPr="006157D9">
        <w:t>Method</w:t>
      </w:r>
      <w:r w:rsidRPr="006157D9">
        <w:t xml:space="preserve">“ byl uložen s hodnotou </w:t>
      </w:r>
      <w:r w:rsidR="004605C6" w:rsidRPr="006157D9">
        <w:t>„</w:t>
      </w:r>
      <w:r w:rsidRPr="006157D9">
        <w:t>0</w:t>
      </w:r>
      <w:r w:rsidR="004605C6" w:rsidRPr="006157D9">
        <w:t>“</w:t>
      </w:r>
      <w:r w:rsidRPr="006157D9">
        <w:t xml:space="preserve"> pro „</w:t>
      </w:r>
      <w:r w:rsidR="004605C6" w:rsidRPr="006157D9">
        <w:t>Decision</w:t>
      </w:r>
      <w:r w:rsidRPr="006157D9">
        <w:t>“</w:t>
      </w:r>
      <w:r w:rsidR="004605C6" w:rsidRPr="006157D9">
        <w:t>,</w:t>
      </w:r>
      <w:r w:rsidRPr="006157D9">
        <w:t xml:space="preserve"> </w:t>
      </w:r>
      <w:r w:rsidR="004605C6" w:rsidRPr="006157D9">
        <w:t>„</w:t>
      </w:r>
      <w:r w:rsidRPr="006157D9">
        <w:t>1</w:t>
      </w:r>
      <w:r w:rsidR="004605C6" w:rsidRPr="006157D9">
        <w:t>“</w:t>
      </w:r>
      <w:r w:rsidRPr="006157D9">
        <w:t xml:space="preserve"> pro „</w:t>
      </w:r>
      <w:r w:rsidR="004605C6" w:rsidRPr="006157D9">
        <w:t>KO/TKO</w:t>
      </w:r>
      <w:r w:rsidRPr="006157D9">
        <w:t>“</w:t>
      </w:r>
      <w:r w:rsidR="004605C6" w:rsidRPr="006157D9">
        <w:t xml:space="preserve"> a „</w:t>
      </w:r>
      <w:r w:rsidR="004B08FF" w:rsidRPr="006157D9">
        <w:t>2“ pro „Submission“</w:t>
      </w:r>
      <w:r w:rsidRPr="006157D9">
        <w:t xml:space="preserve"> do závislé proměnné. Z kategoriálních proměnných byly</w:t>
      </w:r>
      <w:r w:rsidR="004B08FF" w:rsidRPr="006157D9">
        <w:t>, stejně jako v předešlé kapitole,</w:t>
      </w:r>
      <w:r w:rsidRPr="006157D9">
        <w:t xml:space="preserve"> vytvořeny „umělé proměnné“ obsahujících pouze hodnoty „True“ a „False“. Nezávislé proměnné byly standardizovány a data rozdělena na trénovací (80 %) a testovací (20 %) část. Model</w:t>
      </w:r>
      <w:r w:rsidR="004B08FF" w:rsidRPr="006157D9">
        <w:t xml:space="preserve">y </w:t>
      </w:r>
      <w:r w:rsidRPr="006157D9">
        <w:t>byl</w:t>
      </w:r>
      <w:r w:rsidR="004B08FF" w:rsidRPr="006157D9">
        <w:t>y</w:t>
      </w:r>
      <w:r w:rsidRPr="006157D9">
        <w:t xml:space="preserve"> vytvořen</w:t>
      </w:r>
      <w:r w:rsidR="004B08FF" w:rsidRPr="006157D9">
        <w:t>y</w:t>
      </w:r>
      <w:r w:rsidRPr="006157D9">
        <w:t xml:space="preserve"> pomocí funkce „GridSearchCV“</w:t>
      </w:r>
      <w:r w:rsidR="004B08FF" w:rsidRPr="006157D9">
        <w:t xml:space="preserve"> a </w:t>
      </w:r>
      <w:r w:rsidR="00412849" w:rsidRPr="006157D9">
        <w:t xml:space="preserve">všechny, vyjma k-NN, </w:t>
      </w:r>
      <w:r w:rsidR="001C3C0F" w:rsidRPr="006157D9">
        <w:t xml:space="preserve">používají parametr „class_weight“, který byl nastaven tak, aby reflektoval </w:t>
      </w:r>
      <w:r w:rsidR="005635CC" w:rsidRPr="006157D9">
        <w:t xml:space="preserve">četnost způsobů ukončení v datech viz. </w:t>
      </w:r>
      <w:r w:rsidR="00462B66" w:rsidRPr="006157D9">
        <w:fldChar w:fldCharType="begin"/>
      </w:r>
      <w:r w:rsidR="00462B66" w:rsidRPr="006157D9">
        <w:instrText xml:space="preserve"> REF _Ref164113655 \h </w:instrText>
      </w:r>
      <w:r w:rsidR="00462B66" w:rsidRPr="006157D9">
        <w:fldChar w:fldCharType="separate"/>
      </w:r>
      <w:r w:rsidR="00462B66" w:rsidRPr="006157D9">
        <w:t>Tab. 3.4 Způsoby ukončení zápasu (vlastní zpracování)</w:t>
      </w:r>
      <w:r w:rsidR="00462B66" w:rsidRPr="006157D9">
        <w:fldChar w:fldCharType="end"/>
      </w:r>
      <w:r w:rsidR="00462B66" w:rsidRPr="006157D9">
        <w:t>.</w:t>
      </w:r>
    </w:p>
    <w:p w14:paraId="42580760" w14:textId="77777777" w:rsidR="00EC7849" w:rsidRPr="006157D9" w:rsidRDefault="00EC7849">
      <w:pPr>
        <w:spacing w:after="160" w:line="259" w:lineRule="auto"/>
        <w:jc w:val="left"/>
        <w:rPr>
          <w:rFonts w:asciiTheme="majorHAnsi" w:eastAsiaTheme="majorEastAsia" w:hAnsiTheme="majorHAnsi" w:cstheme="majorBidi"/>
          <w:b/>
          <w:sz w:val="24"/>
          <w:szCs w:val="28"/>
        </w:rPr>
      </w:pPr>
      <w:r w:rsidRPr="006157D9">
        <w:br w:type="page"/>
      </w:r>
    </w:p>
    <w:p w14:paraId="7532FF7E" w14:textId="4FAD31B0" w:rsidR="008323CB" w:rsidRPr="006157D9" w:rsidRDefault="008323CB" w:rsidP="008323CB">
      <w:pPr>
        <w:pStyle w:val="Nadpis3"/>
      </w:pPr>
      <w:bookmarkStart w:id="148" w:name="_Toc164865998"/>
      <w:r w:rsidRPr="006157D9">
        <w:lastRenderedPageBreak/>
        <w:t>Logistická regrese</w:t>
      </w:r>
      <w:bookmarkEnd w:id="148"/>
    </w:p>
    <w:p w14:paraId="4334FB67" w14:textId="4B66C53A" w:rsidR="003E280D" w:rsidRPr="006157D9" w:rsidRDefault="00082094" w:rsidP="00E5349F">
      <w:r w:rsidRPr="006157D9">
        <w:t>Pro m</w:t>
      </w:r>
      <w:r w:rsidR="00AB2808" w:rsidRPr="006157D9">
        <w:t xml:space="preserve">odel logistické regrese </w:t>
      </w:r>
      <w:r w:rsidRPr="006157D9">
        <w:t xml:space="preserve">byly pomocí funkce „GridSearchCV“ vybrány tyto </w:t>
      </w:r>
      <w:r w:rsidR="005B6CC0" w:rsidRPr="006157D9">
        <w:t xml:space="preserve">parametry: „C“: 0,00001, „penalty“: „l2“ a „solver“: „liblinear“. </w:t>
      </w:r>
      <w:r w:rsidR="00E15DE1" w:rsidRPr="006157D9">
        <w:t>Model predikoval z</w:t>
      </w:r>
      <w:r w:rsidR="00A53CFF" w:rsidRPr="006157D9">
        <w:t xml:space="preserve"> 2884 </w:t>
      </w:r>
      <w:r w:rsidR="00E42D44" w:rsidRPr="006157D9">
        <w:t xml:space="preserve">hodnot 940 správně jako „Decision“, </w:t>
      </w:r>
      <w:r w:rsidR="003A6FAC" w:rsidRPr="006157D9">
        <w:t xml:space="preserve">352 správně jako „KO/TKO“, </w:t>
      </w:r>
      <w:r w:rsidR="00EE13AD" w:rsidRPr="006157D9">
        <w:t xml:space="preserve">57 správně jako „Submission“ </w:t>
      </w:r>
      <w:r w:rsidR="00BA31E7" w:rsidRPr="006157D9">
        <w:t xml:space="preserve">860 špatně jako „Decision“, 485 špatně jako „KO/TKO“ a </w:t>
      </w:r>
      <w:r w:rsidR="00372E19" w:rsidRPr="006157D9">
        <w:t>162 špatně jako „Submission“</w:t>
      </w:r>
      <w:r w:rsidR="00EB7ADB" w:rsidRPr="006157D9">
        <w:t xml:space="preserve"> (</w:t>
      </w:r>
      <w:r w:rsidR="00E65E93" w:rsidRPr="006157D9">
        <w:fldChar w:fldCharType="begin"/>
      </w:r>
      <w:r w:rsidR="00E65E93" w:rsidRPr="006157D9">
        <w:instrText xml:space="preserve"> REF _Ref164638185 \h </w:instrText>
      </w:r>
      <w:r w:rsidR="002A053B">
        <w:fldChar w:fldCharType="separate"/>
      </w:r>
      <w:r w:rsidR="00E65E93" w:rsidRPr="006157D9">
        <w:fldChar w:fldCharType="end"/>
      </w:r>
      <w:r w:rsidR="00E65E93" w:rsidRPr="006157D9">
        <w:fldChar w:fldCharType="begin"/>
      </w:r>
      <w:r w:rsidR="00E65E93" w:rsidRPr="006157D9">
        <w:instrText xml:space="preserve"> REF _Ref164638189 \h </w:instrText>
      </w:r>
      <w:r w:rsidR="00E65E93" w:rsidRPr="006157D9">
        <w:fldChar w:fldCharType="separate"/>
      </w:r>
      <w:r w:rsidR="00E65E93" w:rsidRPr="006157D9">
        <w:t>Obr. 4.6</w:t>
      </w:r>
      <w:r w:rsidR="00E65E93" w:rsidRPr="006157D9">
        <w:fldChar w:fldCharType="end"/>
      </w:r>
      <w:r w:rsidR="00EB7ADB" w:rsidRPr="006157D9">
        <w:t>)</w:t>
      </w:r>
      <w:r w:rsidR="00372E19" w:rsidRPr="006157D9">
        <w:t xml:space="preserve">. </w:t>
      </w:r>
      <w:r w:rsidR="005B6CC0" w:rsidRPr="006157D9">
        <w:t xml:space="preserve">Celková správnost modelu byla </w:t>
      </w:r>
      <w:r w:rsidR="00FF773E" w:rsidRPr="006157D9">
        <w:t>46,</w:t>
      </w:r>
      <w:r w:rsidR="005C73A2" w:rsidRPr="006157D9">
        <w:t>8 %</w:t>
      </w:r>
      <w:r w:rsidR="001D76D9" w:rsidRPr="006157D9">
        <w:t>. P</w:t>
      </w:r>
      <w:r w:rsidR="001D14A2" w:rsidRPr="006157D9">
        <w:t xml:space="preserve">řesnost pro </w:t>
      </w:r>
      <w:r w:rsidR="00BB50F5" w:rsidRPr="006157D9">
        <w:t>„Decision“ 52,2 %</w:t>
      </w:r>
      <w:r w:rsidR="00B14FC0" w:rsidRPr="006157D9">
        <w:t>, „KO/TKO“ 42,1 % a „Submission“ 23,1</w:t>
      </w:r>
      <w:r w:rsidR="006927A4" w:rsidRPr="006157D9">
        <w:t xml:space="preserve"> </w:t>
      </w:r>
      <w:r w:rsidR="00B14FC0" w:rsidRPr="006157D9">
        <w:t>%.</w:t>
      </w:r>
      <w:r w:rsidR="001D76D9" w:rsidRPr="006157D9">
        <w:t xml:space="preserve"> Úplnost </w:t>
      </w:r>
      <w:r w:rsidR="001463E6" w:rsidRPr="006157D9">
        <w:t>byla pro bodové rozhodnutí 68,5 %</w:t>
      </w:r>
      <w:r w:rsidR="006927A4" w:rsidRPr="006157D9">
        <w:t xml:space="preserve">, knockout </w:t>
      </w:r>
      <w:r w:rsidR="00E65E93" w:rsidRPr="006157D9">
        <w:t xml:space="preserve">37,8 % a submisi 9,8 %. </w:t>
      </w:r>
    </w:p>
    <w:p w14:paraId="59326D0E" w14:textId="77777777" w:rsidR="00E65E93" w:rsidRPr="006157D9" w:rsidRDefault="003E280D" w:rsidP="00EA101C">
      <w:pPr>
        <w:keepNext/>
        <w:jc w:val="center"/>
      </w:pPr>
      <w:r w:rsidRPr="006157D9">
        <w:rPr>
          <w:noProof/>
        </w:rPr>
        <w:drawing>
          <wp:inline distT="0" distB="0" distL="0" distR="0" wp14:anchorId="64E3F9DE" wp14:editId="18F5A3AD">
            <wp:extent cx="5273675" cy="4518660"/>
            <wp:effectExtent l="0" t="0" r="3175" b="0"/>
            <wp:docPr id="1374220617" name="Obrázek 7"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220617" name="Obrázek 7" descr="Obsah obrázku text, snímek obrazovky, diagram, Obdélník&#10;&#10;Popis byl vytvořen automatick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3675" cy="4518660"/>
                    </a:xfrm>
                    <a:prstGeom prst="rect">
                      <a:avLst/>
                    </a:prstGeom>
                    <a:noFill/>
                    <a:ln>
                      <a:noFill/>
                    </a:ln>
                  </pic:spPr>
                </pic:pic>
              </a:graphicData>
            </a:graphic>
          </wp:inline>
        </w:drawing>
      </w:r>
    </w:p>
    <w:p w14:paraId="223134A7" w14:textId="30E10501" w:rsidR="00E5349F" w:rsidRPr="006157D9" w:rsidRDefault="00E65E93" w:rsidP="00EA101C">
      <w:pPr>
        <w:pStyle w:val="Titulek"/>
        <w:jc w:val="center"/>
      </w:pPr>
      <w:bookmarkStart w:id="149" w:name="_Ref164638189"/>
      <w:bookmarkStart w:id="150" w:name="_Ref164638185"/>
      <w:bookmarkStart w:id="151" w:name="_Toc164719603"/>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8</w:t>
      </w:r>
      <w:r w:rsidR="00E6707D" w:rsidRPr="006157D9">
        <w:fldChar w:fldCharType="end"/>
      </w:r>
      <w:bookmarkEnd w:id="149"/>
      <w:r w:rsidRPr="006157D9">
        <w:t xml:space="preserve"> Matice záměn způsobu ukončení zápasu pro model logistické regrese (vlastní zpracování)</w:t>
      </w:r>
      <w:bookmarkEnd w:id="150"/>
      <w:bookmarkEnd w:id="151"/>
    </w:p>
    <w:p w14:paraId="4D9F193F" w14:textId="77777777" w:rsidR="00EC7849" w:rsidRPr="006157D9" w:rsidRDefault="00EC7849">
      <w:pPr>
        <w:spacing w:after="160" w:line="259" w:lineRule="auto"/>
        <w:jc w:val="left"/>
        <w:rPr>
          <w:rFonts w:asciiTheme="majorHAnsi" w:eastAsiaTheme="majorEastAsia" w:hAnsiTheme="majorHAnsi" w:cstheme="majorBidi"/>
          <w:b/>
          <w:sz w:val="24"/>
          <w:szCs w:val="28"/>
        </w:rPr>
      </w:pPr>
      <w:r w:rsidRPr="006157D9">
        <w:br w:type="page"/>
      </w:r>
    </w:p>
    <w:p w14:paraId="40806AC0" w14:textId="461FD0EE" w:rsidR="008323CB" w:rsidRPr="006157D9" w:rsidRDefault="0096536C" w:rsidP="008323CB">
      <w:pPr>
        <w:pStyle w:val="Nadpis3"/>
      </w:pPr>
      <w:bookmarkStart w:id="152" w:name="_Toc164865999"/>
      <w:r w:rsidRPr="006157D9">
        <w:lastRenderedPageBreak/>
        <w:t>SVM</w:t>
      </w:r>
      <w:bookmarkEnd w:id="152"/>
    </w:p>
    <w:p w14:paraId="3438B8F4" w14:textId="3EEFFCE5" w:rsidR="00E65E93" w:rsidRPr="006157D9" w:rsidRDefault="00742444" w:rsidP="00E65E93">
      <w:r w:rsidRPr="006157D9">
        <w:t xml:space="preserve">Pro SVM model byly zvoleny stejné parametry jako v případě predikce </w:t>
      </w:r>
      <w:r w:rsidR="00DB64EB" w:rsidRPr="006157D9">
        <w:t xml:space="preserve">výsledku zápasu </w:t>
      </w:r>
      <w:r w:rsidRPr="006157D9">
        <w:t>„C“: 0,001, a „kernel“: „linear“</w:t>
      </w:r>
      <w:r w:rsidR="00DB64EB" w:rsidRPr="006157D9">
        <w:t>. Model bylo</w:t>
      </w:r>
      <w:r w:rsidR="0049512C" w:rsidRPr="006157D9">
        <w:t xml:space="preserve"> </w:t>
      </w:r>
      <w:r w:rsidR="00DB64EB" w:rsidRPr="006157D9">
        <w:t>v domácích podmínkách</w:t>
      </w:r>
      <w:r w:rsidR="0049512C" w:rsidRPr="006157D9">
        <w:t>, z důvodu vysoké výpočetní náročnosti,</w:t>
      </w:r>
      <w:r w:rsidR="00DB64EB" w:rsidRPr="006157D9">
        <w:t xml:space="preserve"> opět složité testovat pro větší množství parametrů.</w:t>
      </w:r>
      <w:r w:rsidR="0049512C" w:rsidRPr="006157D9">
        <w:t xml:space="preserve"> Model </w:t>
      </w:r>
      <w:r w:rsidR="0005287F" w:rsidRPr="006157D9">
        <w:t>odhadl správně 863 hodnot jako „Decision“, 277 hodnot jako „KO/TKO“ a 167 hodnot jako „Submission“</w:t>
      </w:r>
      <w:r w:rsidR="00562E9C" w:rsidRPr="006157D9">
        <w:t xml:space="preserve">. </w:t>
      </w:r>
      <w:r w:rsidR="00CA29E0" w:rsidRPr="006157D9">
        <w:t xml:space="preserve">Špatně predikoval 752 hodnot jako „Decision“, 329 hodnot jako „KO/TKO“ a </w:t>
      </w:r>
      <w:r w:rsidR="00F1616C" w:rsidRPr="006157D9">
        <w:t>496 hodnot jako „Submission“</w:t>
      </w:r>
      <w:r w:rsidR="00B5675A" w:rsidRPr="006157D9">
        <w:t xml:space="preserve"> (</w:t>
      </w:r>
      <w:r w:rsidR="00A518AA" w:rsidRPr="006157D9">
        <w:fldChar w:fldCharType="begin"/>
      </w:r>
      <w:r w:rsidR="00A518AA" w:rsidRPr="006157D9">
        <w:instrText xml:space="preserve"> REF _Ref164639844 \h </w:instrText>
      </w:r>
      <w:r w:rsidR="00A518AA" w:rsidRPr="006157D9">
        <w:fldChar w:fldCharType="separate"/>
      </w:r>
      <w:r w:rsidR="00A518AA" w:rsidRPr="006157D9">
        <w:t>Obr. 4.7</w:t>
      </w:r>
      <w:r w:rsidR="00A518AA" w:rsidRPr="006157D9">
        <w:fldChar w:fldCharType="end"/>
      </w:r>
      <w:r w:rsidR="00B5675A" w:rsidRPr="006157D9">
        <w:t>)</w:t>
      </w:r>
      <w:r w:rsidR="006D706D" w:rsidRPr="006157D9">
        <w:t>.</w:t>
      </w:r>
      <w:r w:rsidR="00B5675A" w:rsidRPr="006157D9">
        <w:t xml:space="preserve"> </w:t>
      </w:r>
      <w:r w:rsidR="00E9010C" w:rsidRPr="006157D9">
        <w:t xml:space="preserve">Model dosáhl správnosti 45,3 %. Přesnost </w:t>
      </w:r>
      <w:r w:rsidR="0040139D" w:rsidRPr="006157D9">
        <w:t>byla pro „Decision“ 53,4 %, pro „KO/TKO“</w:t>
      </w:r>
      <w:r w:rsidR="0016322A" w:rsidRPr="006157D9">
        <w:t xml:space="preserve"> </w:t>
      </w:r>
      <w:r w:rsidR="00596D49" w:rsidRPr="006157D9">
        <w:t>45,7 % a pro „Submission“ 25,2 %. Úplnost</w:t>
      </w:r>
      <w:r w:rsidR="00391C7E" w:rsidRPr="006157D9">
        <w:t xml:space="preserve"> byla 62,3 %</w:t>
      </w:r>
      <w:r w:rsidR="00596D49" w:rsidRPr="006157D9">
        <w:t xml:space="preserve"> pro </w:t>
      </w:r>
      <w:r w:rsidR="00391C7E" w:rsidRPr="006157D9">
        <w:t xml:space="preserve">bodové rozhodnutí, </w:t>
      </w:r>
      <w:r w:rsidR="002261AB" w:rsidRPr="006157D9">
        <w:t xml:space="preserve">29,7 % pro </w:t>
      </w:r>
      <w:r w:rsidR="00456D38" w:rsidRPr="006157D9">
        <w:t xml:space="preserve">knockout a </w:t>
      </w:r>
      <w:r w:rsidR="00EC7849" w:rsidRPr="006157D9">
        <w:t>28,8 % pro submisi.</w:t>
      </w:r>
    </w:p>
    <w:p w14:paraId="5D59FCCD" w14:textId="77777777" w:rsidR="00A518AA" w:rsidRPr="006157D9" w:rsidRDefault="00A518AA" w:rsidP="00EA101C">
      <w:pPr>
        <w:keepNext/>
        <w:jc w:val="center"/>
      </w:pPr>
      <w:r w:rsidRPr="006157D9">
        <w:rPr>
          <w:noProof/>
        </w:rPr>
        <w:drawing>
          <wp:inline distT="0" distB="0" distL="0" distR="0" wp14:anchorId="5CED0FE5" wp14:editId="5576D32F">
            <wp:extent cx="5273675" cy="4518660"/>
            <wp:effectExtent l="0" t="0" r="3175" b="0"/>
            <wp:docPr id="257600044" name="Obrázek 8"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600044" name="Obrázek 8" descr="Obsah obrázku text, snímek obrazovky, diagram, Obdélník&#10;&#10;Popis byl vytvořen automaticky"/>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3675" cy="4518660"/>
                    </a:xfrm>
                    <a:prstGeom prst="rect">
                      <a:avLst/>
                    </a:prstGeom>
                    <a:noFill/>
                    <a:ln>
                      <a:noFill/>
                    </a:ln>
                  </pic:spPr>
                </pic:pic>
              </a:graphicData>
            </a:graphic>
          </wp:inline>
        </w:drawing>
      </w:r>
    </w:p>
    <w:p w14:paraId="4E52A31D" w14:textId="353CED32" w:rsidR="00EC7849" w:rsidRPr="006157D9" w:rsidRDefault="00A518AA" w:rsidP="00EA101C">
      <w:pPr>
        <w:pStyle w:val="Titulek"/>
        <w:jc w:val="center"/>
      </w:pPr>
      <w:bookmarkStart w:id="153" w:name="_Ref164639844"/>
      <w:bookmarkStart w:id="154" w:name="_Toc164719604"/>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9</w:t>
      </w:r>
      <w:r w:rsidR="00E6707D" w:rsidRPr="006157D9">
        <w:fldChar w:fldCharType="end"/>
      </w:r>
      <w:bookmarkEnd w:id="153"/>
      <w:r w:rsidRPr="006157D9">
        <w:t xml:space="preserve"> </w:t>
      </w:r>
      <w:bookmarkStart w:id="155" w:name="_Hlk164640696"/>
      <w:r w:rsidRPr="006157D9">
        <w:t>Matice záměn způsobu ukončení zápasu pro model podpůrných vektorů (vlastní zpracování)</w:t>
      </w:r>
      <w:bookmarkEnd w:id="154"/>
      <w:bookmarkEnd w:id="155"/>
    </w:p>
    <w:p w14:paraId="154833E3" w14:textId="77777777" w:rsidR="00A518AA" w:rsidRPr="006157D9" w:rsidRDefault="00A518AA">
      <w:pPr>
        <w:spacing w:after="160" w:line="259" w:lineRule="auto"/>
        <w:jc w:val="left"/>
        <w:rPr>
          <w:rFonts w:asciiTheme="majorHAnsi" w:eastAsiaTheme="majorEastAsia" w:hAnsiTheme="majorHAnsi" w:cstheme="majorBidi"/>
          <w:b/>
          <w:sz w:val="24"/>
          <w:szCs w:val="28"/>
        </w:rPr>
      </w:pPr>
      <w:r w:rsidRPr="006157D9">
        <w:br w:type="page"/>
      </w:r>
    </w:p>
    <w:p w14:paraId="198C29D5" w14:textId="17C5AB45" w:rsidR="008323CB" w:rsidRPr="006157D9" w:rsidRDefault="008323CB" w:rsidP="008323CB">
      <w:pPr>
        <w:pStyle w:val="Nadpis3"/>
      </w:pPr>
      <w:bookmarkStart w:id="156" w:name="_Toc164866000"/>
      <w:r w:rsidRPr="006157D9">
        <w:lastRenderedPageBreak/>
        <w:t>Rozhodovací strom</w:t>
      </w:r>
      <w:bookmarkEnd w:id="156"/>
    </w:p>
    <w:p w14:paraId="79D2DEEB" w14:textId="6558B36B" w:rsidR="00A518AA" w:rsidRPr="006157D9" w:rsidRDefault="00A518AA" w:rsidP="00A518AA">
      <w:r w:rsidRPr="006157D9">
        <w:t>Parametry vybrané pro tento model</w:t>
      </w:r>
      <w:r w:rsidR="00960639" w:rsidRPr="006157D9">
        <w:t xml:space="preserve">, </w:t>
      </w:r>
      <w:r w:rsidR="00237646" w:rsidRPr="006157D9">
        <w:t>kromě „class_weight“</w:t>
      </w:r>
      <w:r w:rsidR="00960639" w:rsidRPr="006157D9">
        <w:t>, byly</w:t>
      </w:r>
      <w:r w:rsidRPr="006157D9">
        <w:t xml:space="preserve">: </w:t>
      </w:r>
      <w:r w:rsidR="00237646" w:rsidRPr="006157D9">
        <w:t xml:space="preserve">„criterion“: „entropy“, „max_depth“: </w:t>
      </w:r>
      <w:r w:rsidR="00960639" w:rsidRPr="006157D9">
        <w:t>12</w:t>
      </w:r>
      <w:r w:rsidR="00237646" w:rsidRPr="006157D9">
        <w:t xml:space="preserve">, „max_features“: „sqrt“, „min_samples_leaf“: </w:t>
      </w:r>
      <w:r w:rsidR="00960639" w:rsidRPr="006157D9">
        <w:t>8</w:t>
      </w:r>
      <w:r w:rsidR="00237646" w:rsidRPr="006157D9">
        <w:t>, „min_samples_split“: 2 a „splitter“: „random“.</w:t>
      </w:r>
      <w:r w:rsidR="00960639" w:rsidRPr="006157D9">
        <w:t xml:space="preserve"> Rozhodovací strom správně predikoval </w:t>
      </w:r>
      <w:r w:rsidR="004E7230" w:rsidRPr="006157D9">
        <w:t>950krát</w:t>
      </w:r>
      <w:r w:rsidR="005A53E1" w:rsidRPr="006157D9">
        <w:t xml:space="preserve"> </w:t>
      </w:r>
      <w:r w:rsidR="00225FA8" w:rsidRPr="006157D9">
        <w:t>„Decision“, 142krát „KO/TKO“</w:t>
      </w:r>
      <w:r w:rsidR="007278B1" w:rsidRPr="006157D9">
        <w:t>,</w:t>
      </w:r>
      <w:r w:rsidR="00225FA8" w:rsidRPr="006157D9">
        <w:t xml:space="preserve"> 169krát „Submission“</w:t>
      </w:r>
      <w:r w:rsidR="00037F7D" w:rsidRPr="006157D9">
        <w:t xml:space="preserve"> a </w:t>
      </w:r>
      <w:r w:rsidR="007278B1" w:rsidRPr="006157D9">
        <w:t xml:space="preserve">špatně 895krát „Decision“, </w:t>
      </w:r>
      <w:r w:rsidR="00DC5A3E" w:rsidRPr="006157D9">
        <w:t>200krát „KO/TKO“ a 528krát „Submission“</w:t>
      </w:r>
      <w:r w:rsidR="005C6FC8" w:rsidRPr="006157D9">
        <w:t xml:space="preserve"> (</w:t>
      </w:r>
      <w:r w:rsidR="007D02DA" w:rsidRPr="006157D9">
        <w:fldChar w:fldCharType="begin"/>
      </w:r>
      <w:r w:rsidR="007D02DA" w:rsidRPr="006157D9">
        <w:instrText xml:space="preserve"> REF _Ref164640724 \h </w:instrText>
      </w:r>
      <w:r w:rsidR="007D02DA" w:rsidRPr="006157D9">
        <w:fldChar w:fldCharType="separate"/>
      </w:r>
      <w:r w:rsidR="007D02DA" w:rsidRPr="006157D9">
        <w:t>Obr. 4.8</w:t>
      </w:r>
      <w:r w:rsidR="007D02DA" w:rsidRPr="006157D9">
        <w:fldChar w:fldCharType="end"/>
      </w:r>
      <w:r w:rsidR="005C6FC8" w:rsidRPr="006157D9">
        <w:t>)</w:t>
      </w:r>
      <w:r w:rsidR="00DC5A3E" w:rsidRPr="006157D9">
        <w:t>.</w:t>
      </w:r>
      <w:r w:rsidR="005C6FC8" w:rsidRPr="006157D9">
        <w:t xml:space="preserve"> </w:t>
      </w:r>
      <w:r w:rsidR="00DC5A3E" w:rsidRPr="006157D9">
        <w:t xml:space="preserve"> </w:t>
      </w:r>
      <w:r w:rsidR="005C6FC8" w:rsidRPr="006157D9">
        <w:t xml:space="preserve">Správnost modelu vyšla na </w:t>
      </w:r>
      <w:r w:rsidR="00683DBA" w:rsidRPr="006157D9">
        <w:t>43,7</w:t>
      </w:r>
      <w:r w:rsidR="005C6FC8" w:rsidRPr="006157D9">
        <w:t xml:space="preserve"> %, p</w:t>
      </w:r>
      <w:r w:rsidR="00683DBA" w:rsidRPr="006157D9">
        <w:t>řesnost pro „Decision“</w:t>
      </w:r>
      <w:r w:rsidR="002E2B35" w:rsidRPr="006157D9">
        <w:t xml:space="preserve"> 41,6 %, </w:t>
      </w:r>
      <w:r w:rsidR="00C14EC9" w:rsidRPr="006157D9">
        <w:t>pro „KO/TKO“ 15,2 % a pro „Submission“ 2</w:t>
      </w:r>
      <w:r w:rsidR="005F0207" w:rsidRPr="006157D9">
        <w:t xml:space="preserve">4,2 %. Úplnost rozhodovacího stromu pak byla </w:t>
      </w:r>
      <w:r w:rsidR="00E811A4" w:rsidRPr="006157D9">
        <w:t>69,2 % pro „Decision“, 15,2 % pro „KO/TKO“ a 29,1 % pro „Submission“.</w:t>
      </w:r>
      <w:r w:rsidR="00683DBA" w:rsidRPr="006157D9">
        <w:t xml:space="preserve"> </w:t>
      </w:r>
    </w:p>
    <w:p w14:paraId="00FC2792" w14:textId="77777777" w:rsidR="007D02DA" w:rsidRPr="006157D9" w:rsidRDefault="007D02DA" w:rsidP="00EA101C">
      <w:pPr>
        <w:keepNext/>
        <w:jc w:val="center"/>
      </w:pPr>
      <w:r w:rsidRPr="006157D9">
        <w:rPr>
          <w:noProof/>
        </w:rPr>
        <w:drawing>
          <wp:inline distT="0" distB="0" distL="0" distR="0" wp14:anchorId="7CAD446F" wp14:editId="7DD98AEC">
            <wp:extent cx="5273675" cy="4518660"/>
            <wp:effectExtent l="0" t="0" r="3175" b="0"/>
            <wp:docPr id="1031501674" name="Obrázek 9"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501674" name="Obrázek 9" descr="Obsah obrázku text, snímek obrazovky, diagram, Obdélník&#10;&#10;Popis byl vytvořen automaticky"/>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3675" cy="4518660"/>
                    </a:xfrm>
                    <a:prstGeom prst="rect">
                      <a:avLst/>
                    </a:prstGeom>
                    <a:noFill/>
                    <a:ln>
                      <a:noFill/>
                    </a:ln>
                  </pic:spPr>
                </pic:pic>
              </a:graphicData>
            </a:graphic>
          </wp:inline>
        </w:drawing>
      </w:r>
    </w:p>
    <w:p w14:paraId="4980863A" w14:textId="78D52290" w:rsidR="007D02DA" w:rsidRPr="006157D9" w:rsidRDefault="007D02DA" w:rsidP="00EA101C">
      <w:pPr>
        <w:pStyle w:val="Titulek"/>
        <w:jc w:val="center"/>
      </w:pPr>
      <w:bookmarkStart w:id="157" w:name="_Ref164640724"/>
      <w:bookmarkStart w:id="158" w:name="_Toc164719605"/>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0</w:t>
      </w:r>
      <w:r w:rsidR="00E6707D" w:rsidRPr="006157D9">
        <w:fldChar w:fldCharType="end"/>
      </w:r>
      <w:bookmarkEnd w:id="157"/>
      <w:r w:rsidRPr="006157D9">
        <w:t xml:space="preserve"> Matice záměn způsobu ukončení zápasu pro rozhodovací strom (vlastní zpracování)</w:t>
      </w:r>
      <w:bookmarkEnd w:id="158"/>
    </w:p>
    <w:p w14:paraId="4DFCB986" w14:textId="77777777" w:rsidR="000F795C" w:rsidRPr="006157D9" w:rsidRDefault="000F795C">
      <w:pPr>
        <w:spacing w:after="160" w:line="259" w:lineRule="auto"/>
        <w:jc w:val="left"/>
        <w:rPr>
          <w:rFonts w:asciiTheme="majorHAnsi" w:eastAsiaTheme="majorEastAsia" w:hAnsiTheme="majorHAnsi" w:cstheme="majorBidi"/>
          <w:b/>
          <w:sz w:val="24"/>
          <w:szCs w:val="28"/>
        </w:rPr>
      </w:pPr>
      <w:r w:rsidRPr="006157D9">
        <w:br w:type="page"/>
      </w:r>
    </w:p>
    <w:p w14:paraId="312DA14D" w14:textId="29341455" w:rsidR="008323CB" w:rsidRPr="006157D9" w:rsidRDefault="00E636F8" w:rsidP="008323CB">
      <w:pPr>
        <w:pStyle w:val="Nadpis3"/>
      </w:pPr>
      <w:bookmarkStart w:id="159" w:name="_Toc164866001"/>
      <w:r w:rsidRPr="006157D9">
        <w:lastRenderedPageBreak/>
        <w:t>k-</w:t>
      </w:r>
      <w:r w:rsidR="008323CB" w:rsidRPr="006157D9">
        <w:t>NN</w:t>
      </w:r>
      <w:bookmarkEnd w:id="159"/>
    </w:p>
    <w:p w14:paraId="3AA7EC2D" w14:textId="3D66D54C" w:rsidR="00E636F8" w:rsidRPr="006157D9" w:rsidRDefault="00E636F8" w:rsidP="00E636F8">
      <w:r w:rsidRPr="006157D9">
        <w:t>Pro model k-NN nelze použít parametr „class</w:t>
      </w:r>
      <w:r w:rsidR="00627098" w:rsidRPr="006157D9">
        <w:t xml:space="preserve">_weight“ jako v ostatních případech. Byly </w:t>
      </w:r>
      <w:r w:rsidR="005E3E1F" w:rsidRPr="006157D9">
        <w:t xml:space="preserve">proto </w:t>
      </w:r>
      <w:r w:rsidR="00627098" w:rsidRPr="006157D9">
        <w:t xml:space="preserve">vybrány tyto parametry: </w:t>
      </w:r>
      <w:r w:rsidR="005E3E1F" w:rsidRPr="006157D9">
        <w:t xml:space="preserve">„weights“: „distance“, </w:t>
      </w:r>
      <w:r w:rsidR="00627098" w:rsidRPr="006157D9">
        <w:t>„n_neighbors“: 100, „algorithm“: „auto“, „p“: 1 a „metric“: „mankowski“</w:t>
      </w:r>
      <w:r w:rsidR="005E3E1F" w:rsidRPr="006157D9">
        <w:t>.</w:t>
      </w:r>
      <w:r w:rsidR="00667FDC" w:rsidRPr="006157D9">
        <w:t xml:space="preserve"> </w:t>
      </w:r>
      <w:r w:rsidR="008672E3" w:rsidRPr="006157D9">
        <w:t>Model predikoval 1236 hodnot správně pro „Decision“</w:t>
      </w:r>
      <w:r w:rsidR="00810609" w:rsidRPr="006157D9">
        <w:t>, 207 pro „KO/TKO“, žádnou pro „Submission“</w:t>
      </w:r>
      <w:r w:rsidR="00170938" w:rsidRPr="006157D9">
        <w:t>,</w:t>
      </w:r>
      <w:r w:rsidR="00810609" w:rsidRPr="006157D9">
        <w:t xml:space="preserve"> </w:t>
      </w:r>
      <w:r w:rsidR="00170938" w:rsidRPr="006157D9">
        <w:t xml:space="preserve">1219 špatně pro „Decision, </w:t>
      </w:r>
      <w:r w:rsidR="0031281B" w:rsidRPr="006157D9">
        <w:t>221 pro „KO/TKO“ a jednu pro „Submission“</w:t>
      </w:r>
      <w:r w:rsidR="00C6571C" w:rsidRPr="006157D9">
        <w:t xml:space="preserve"> (</w:t>
      </w:r>
      <w:r w:rsidR="00C6571C" w:rsidRPr="006157D9">
        <w:fldChar w:fldCharType="begin"/>
      </w:r>
      <w:r w:rsidR="00C6571C" w:rsidRPr="006157D9">
        <w:instrText xml:space="preserve"> REF _Ref164641853 \h </w:instrText>
      </w:r>
      <w:r w:rsidR="00C6571C" w:rsidRPr="006157D9">
        <w:fldChar w:fldCharType="separate"/>
      </w:r>
      <w:r w:rsidR="00C6571C" w:rsidRPr="006157D9">
        <w:t>Obr. 4.9</w:t>
      </w:r>
      <w:r w:rsidR="00C6571C" w:rsidRPr="006157D9">
        <w:fldChar w:fldCharType="end"/>
      </w:r>
      <w:r w:rsidR="00C6571C" w:rsidRPr="006157D9">
        <w:t>)</w:t>
      </w:r>
      <w:r w:rsidR="0031281B" w:rsidRPr="006157D9">
        <w:t xml:space="preserve">. Celková správnost </w:t>
      </w:r>
      <w:r w:rsidR="00D53065" w:rsidRPr="006157D9">
        <w:t xml:space="preserve">n-nejbližších sousedů byla </w:t>
      </w:r>
      <w:r w:rsidR="007D1A99" w:rsidRPr="006157D9">
        <w:t xml:space="preserve">přesně </w:t>
      </w:r>
      <w:r w:rsidR="00D53065" w:rsidRPr="006157D9">
        <w:t>50 %</w:t>
      </w:r>
      <w:r w:rsidR="007D1A99" w:rsidRPr="006157D9">
        <w:t xml:space="preserve">. Přesnost pro „Decision“ </w:t>
      </w:r>
      <w:r w:rsidR="00F34BDE" w:rsidRPr="006157D9">
        <w:t xml:space="preserve">vyšla 50,3 % a 48,4 % pro </w:t>
      </w:r>
      <w:r w:rsidR="00340FD1" w:rsidRPr="006157D9">
        <w:t xml:space="preserve">„KO/TKO“. Úplnost byla pro „Decision“ 90 % a 22,2 % pro „KO/TKO“. </w:t>
      </w:r>
      <w:r w:rsidR="002E3CA0" w:rsidRPr="006157D9">
        <w:t>Tento model predikoval pouze jednu submisi, a proto je přesnost i úplnost 0 %.</w:t>
      </w:r>
    </w:p>
    <w:p w14:paraId="44874546" w14:textId="77777777" w:rsidR="00C6571C" w:rsidRPr="006157D9" w:rsidRDefault="00C6571C" w:rsidP="00EA101C">
      <w:pPr>
        <w:keepNext/>
        <w:jc w:val="center"/>
      </w:pPr>
      <w:r w:rsidRPr="006157D9">
        <w:rPr>
          <w:noProof/>
        </w:rPr>
        <w:drawing>
          <wp:inline distT="0" distB="0" distL="0" distR="0" wp14:anchorId="60D0429B" wp14:editId="405BE74C">
            <wp:extent cx="5347970" cy="4518660"/>
            <wp:effectExtent l="0" t="0" r="5080" b="0"/>
            <wp:docPr id="1565412992" name="Obrázek 10" descr="Obsah obrázku text, snímek obrazovky, diagram,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12992" name="Obrázek 10" descr="Obsah obrázku text, snímek obrazovky, diagram, design&#10;&#10;Popis byl vytvořen automatick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47970" cy="4518660"/>
                    </a:xfrm>
                    <a:prstGeom prst="rect">
                      <a:avLst/>
                    </a:prstGeom>
                    <a:noFill/>
                    <a:ln>
                      <a:noFill/>
                    </a:ln>
                  </pic:spPr>
                </pic:pic>
              </a:graphicData>
            </a:graphic>
          </wp:inline>
        </w:drawing>
      </w:r>
    </w:p>
    <w:p w14:paraId="34CAC7FC" w14:textId="3B6C9094" w:rsidR="00C6571C" w:rsidRPr="006157D9" w:rsidRDefault="00C6571C" w:rsidP="00EA101C">
      <w:pPr>
        <w:pStyle w:val="Titulek"/>
        <w:jc w:val="center"/>
      </w:pPr>
      <w:bookmarkStart w:id="160" w:name="_Ref164641853"/>
      <w:bookmarkStart w:id="161" w:name="_Toc164719606"/>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1</w:t>
      </w:r>
      <w:r w:rsidR="00E6707D" w:rsidRPr="006157D9">
        <w:fldChar w:fldCharType="end"/>
      </w:r>
      <w:bookmarkEnd w:id="160"/>
      <w:r w:rsidRPr="006157D9">
        <w:t xml:space="preserve"> Matice záměn způsobu ukončení zápasu pro k-NN model (vlastní zpracování)</w:t>
      </w:r>
      <w:bookmarkEnd w:id="161"/>
    </w:p>
    <w:p w14:paraId="2AB5DA46" w14:textId="77777777" w:rsidR="00041D5D" w:rsidRPr="006157D9" w:rsidRDefault="00041D5D">
      <w:pPr>
        <w:spacing w:after="160" w:line="259" w:lineRule="auto"/>
        <w:jc w:val="left"/>
        <w:rPr>
          <w:rFonts w:asciiTheme="majorHAnsi" w:eastAsiaTheme="majorEastAsia" w:hAnsiTheme="majorHAnsi" w:cstheme="majorBidi"/>
          <w:b/>
          <w:sz w:val="24"/>
          <w:szCs w:val="28"/>
        </w:rPr>
      </w:pPr>
      <w:r w:rsidRPr="006157D9">
        <w:br w:type="page"/>
      </w:r>
    </w:p>
    <w:p w14:paraId="3E91E768" w14:textId="3C6C884E" w:rsidR="008323CB" w:rsidRPr="006157D9" w:rsidRDefault="008323CB" w:rsidP="008323CB">
      <w:pPr>
        <w:pStyle w:val="Nadpis3"/>
      </w:pPr>
      <w:bookmarkStart w:id="162" w:name="_Toc164866002"/>
      <w:r w:rsidRPr="006157D9">
        <w:lastRenderedPageBreak/>
        <w:t>Náhodný les</w:t>
      </w:r>
      <w:bookmarkEnd w:id="162"/>
    </w:p>
    <w:p w14:paraId="0F699AA6" w14:textId="58048CB2" w:rsidR="00696B7C" w:rsidRPr="006157D9" w:rsidRDefault="00027073" w:rsidP="00696B7C">
      <w:r w:rsidRPr="006157D9">
        <w:t xml:space="preserve">Jako nejlepší parametry pro model náhodného lesa byly zvoleny parametry „criterion“: „entropy“, „max_depth“: 15, „min_samples_leaf“: </w:t>
      </w:r>
      <w:r w:rsidR="000F795C" w:rsidRPr="006157D9">
        <w:t>1</w:t>
      </w:r>
      <w:r w:rsidRPr="006157D9">
        <w:t xml:space="preserve">, „min_samples_split“: </w:t>
      </w:r>
      <w:r w:rsidR="000F795C" w:rsidRPr="006157D9">
        <w:t>2</w:t>
      </w:r>
      <w:r w:rsidRPr="006157D9">
        <w:t xml:space="preserve"> a „n_estimators“: </w:t>
      </w:r>
      <w:r w:rsidR="000F795C" w:rsidRPr="006157D9">
        <w:t>100</w:t>
      </w:r>
      <w:r w:rsidRPr="006157D9">
        <w:t>.</w:t>
      </w:r>
      <w:r w:rsidR="000F795C" w:rsidRPr="006157D9">
        <w:t xml:space="preserve"> </w:t>
      </w:r>
      <w:r w:rsidR="0016309B" w:rsidRPr="006157D9">
        <w:t>Model p</w:t>
      </w:r>
      <w:r w:rsidR="002D09F5" w:rsidRPr="006157D9">
        <w:t xml:space="preserve">redikoval </w:t>
      </w:r>
      <w:r w:rsidR="00AC4B3D" w:rsidRPr="006157D9">
        <w:t>z 2884 hodnot správně 837 jako „Decision“, 437 jako „KO/TKO“</w:t>
      </w:r>
      <w:r w:rsidR="009B2538" w:rsidRPr="006157D9">
        <w:t xml:space="preserve">, 123 jako „Submission“ a špatně </w:t>
      </w:r>
      <w:r w:rsidR="00F07A3F" w:rsidRPr="006157D9">
        <w:t xml:space="preserve">680 jako „Decision“, </w:t>
      </w:r>
      <w:r w:rsidR="00BA014F" w:rsidRPr="006157D9">
        <w:t>5</w:t>
      </w:r>
      <w:r w:rsidR="00F07A3F" w:rsidRPr="006157D9">
        <w:t>55 jako „KO/TKO a 275 jako „Submission“</w:t>
      </w:r>
      <w:r w:rsidR="003D54CD" w:rsidRPr="006157D9">
        <w:t xml:space="preserve"> (</w:t>
      </w:r>
      <w:r w:rsidR="003D54CD" w:rsidRPr="006157D9">
        <w:fldChar w:fldCharType="begin"/>
      </w:r>
      <w:r w:rsidR="003D54CD" w:rsidRPr="006157D9">
        <w:instrText xml:space="preserve"> REF _Ref164642634 \h </w:instrText>
      </w:r>
      <w:r w:rsidR="003D54CD" w:rsidRPr="006157D9">
        <w:fldChar w:fldCharType="separate"/>
      </w:r>
      <w:r w:rsidR="003D54CD" w:rsidRPr="006157D9">
        <w:t>Obr. 4.10</w:t>
      </w:r>
      <w:r w:rsidR="003D54CD" w:rsidRPr="006157D9">
        <w:fldChar w:fldCharType="end"/>
      </w:r>
      <w:r w:rsidR="003D54CD" w:rsidRPr="006157D9">
        <w:t>)</w:t>
      </w:r>
      <w:r w:rsidR="00F07A3F" w:rsidRPr="006157D9">
        <w:t>.</w:t>
      </w:r>
      <w:r w:rsidR="00BA014F" w:rsidRPr="006157D9">
        <w:t xml:space="preserve"> Přesnost pro </w:t>
      </w:r>
      <w:r w:rsidR="00CE1A6F" w:rsidRPr="006157D9">
        <w:t xml:space="preserve">bodové rozhodnutí byla 55,2 %, pro knockout 44, 1 % a pro submisi 32,8 %. </w:t>
      </w:r>
      <w:r w:rsidR="006205C1" w:rsidRPr="006157D9">
        <w:t xml:space="preserve">Úplnost vyšla </w:t>
      </w:r>
      <w:r w:rsidR="00447A99" w:rsidRPr="006157D9">
        <w:t xml:space="preserve">61 % pro „Decision“, 46,7 % pro „KO/TKO“ a 21,2 % pro </w:t>
      </w:r>
      <w:r w:rsidR="00552EAE" w:rsidRPr="006157D9">
        <w:t>„Submission“.</w:t>
      </w:r>
      <w:r w:rsidR="00021846" w:rsidRPr="006157D9">
        <w:t xml:space="preserve"> Celková správnost modelu pak byla </w:t>
      </w:r>
      <w:r w:rsidR="003D54CD" w:rsidRPr="006157D9">
        <w:t>48,4 %.</w:t>
      </w:r>
    </w:p>
    <w:p w14:paraId="41567BDB" w14:textId="77777777" w:rsidR="003D54CD" w:rsidRPr="006157D9" w:rsidRDefault="003D54CD" w:rsidP="00EA101C">
      <w:pPr>
        <w:keepNext/>
        <w:jc w:val="center"/>
      </w:pPr>
      <w:r w:rsidRPr="006157D9">
        <w:rPr>
          <w:noProof/>
        </w:rPr>
        <w:drawing>
          <wp:inline distT="0" distB="0" distL="0" distR="0" wp14:anchorId="1056A872" wp14:editId="16897154">
            <wp:extent cx="5273675" cy="4518660"/>
            <wp:effectExtent l="0" t="0" r="3175" b="0"/>
            <wp:docPr id="162958282" name="Obrázek 11" descr="Obsah obrázku text, snímek obrazovky, diagram, Obdé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58282" name="Obrázek 11" descr="Obsah obrázku text, snímek obrazovky, diagram, Obdélník&#10;&#10;Popis byl vytvořen automaticky"/>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3675" cy="4518660"/>
                    </a:xfrm>
                    <a:prstGeom prst="rect">
                      <a:avLst/>
                    </a:prstGeom>
                    <a:noFill/>
                    <a:ln>
                      <a:noFill/>
                    </a:ln>
                  </pic:spPr>
                </pic:pic>
              </a:graphicData>
            </a:graphic>
          </wp:inline>
        </w:drawing>
      </w:r>
    </w:p>
    <w:p w14:paraId="5A6555A7" w14:textId="5EC999AA" w:rsidR="003D54CD" w:rsidRPr="006157D9" w:rsidRDefault="003D54CD" w:rsidP="00EA101C">
      <w:pPr>
        <w:pStyle w:val="Titulek"/>
        <w:jc w:val="center"/>
      </w:pPr>
      <w:bookmarkStart w:id="163" w:name="_Ref164642634"/>
      <w:bookmarkStart w:id="164" w:name="_Toc164719607"/>
      <w:r w:rsidRPr="006157D9">
        <w:t xml:space="preserve">Obr. </w:t>
      </w:r>
      <w:r w:rsidR="00E6707D" w:rsidRPr="006157D9">
        <w:fldChar w:fldCharType="begin"/>
      </w:r>
      <w:r w:rsidR="00E6707D" w:rsidRPr="006157D9">
        <w:instrText xml:space="preserve"> STYLEREF 1 \s </w:instrText>
      </w:r>
      <w:r w:rsidR="00E6707D" w:rsidRPr="006157D9">
        <w:fldChar w:fldCharType="separate"/>
      </w:r>
      <w:r w:rsidR="00E6707D" w:rsidRPr="006157D9">
        <w:t>4</w:t>
      </w:r>
      <w:r w:rsidR="00E6707D" w:rsidRPr="006157D9">
        <w:fldChar w:fldCharType="end"/>
      </w:r>
      <w:r w:rsidR="00E6707D" w:rsidRPr="006157D9">
        <w:t>.</w:t>
      </w:r>
      <w:r w:rsidR="00E6707D" w:rsidRPr="006157D9">
        <w:fldChar w:fldCharType="begin"/>
      </w:r>
      <w:r w:rsidR="00E6707D" w:rsidRPr="006157D9">
        <w:instrText xml:space="preserve"> SEQ Obr. \* ARABIC \s 1 </w:instrText>
      </w:r>
      <w:r w:rsidR="00E6707D" w:rsidRPr="006157D9">
        <w:fldChar w:fldCharType="separate"/>
      </w:r>
      <w:r w:rsidR="00E6707D" w:rsidRPr="006157D9">
        <w:t>12</w:t>
      </w:r>
      <w:r w:rsidR="00E6707D" w:rsidRPr="006157D9">
        <w:fldChar w:fldCharType="end"/>
      </w:r>
      <w:bookmarkEnd w:id="163"/>
      <w:r w:rsidRPr="006157D9">
        <w:t xml:space="preserve"> Matice záměn způsobu ukončení zápasu pro náhodný les (vlastní zpracování)</w:t>
      </w:r>
      <w:bookmarkEnd w:id="164"/>
    </w:p>
    <w:p w14:paraId="383D3F23" w14:textId="04D31689" w:rsidR="00751547" w:rsidRPr="006157D9" w:rsidRDefault="00612DE0" w:rsidP="00751547">
      <w:pPr>
        <w:pStyle w:val="Nadpis1"/>
      </w:pPr>
      <w:bookmarkStart w:id="165" w:name="_Toc164866003"/>
      <w:r>
        <w:lastRenderedPageBreak/>
        <w:t>Porovnání v</w:t>
      </w:r>
      <w:r w:rsidR="00751547" w:rsidRPr="006157D9">
        <w:t>ýsledk</w:t>
      </w:r>
      <w:r>
        <w:t>ů</w:t>
      </w:r>
      <w:bookmarkEnd w:id="165"/>
    </w:p>
    <w:p w14:paraId="3FF811CF" w14:textId="1BCFB62E" w:rsidR="005741B2" w:rsidRDefault="006C0427" w:rsidP="00F000AC">
      <w:r>
        <w:t>Tato kapitola se věnuje vyhodnocení a porovnání výsledků prediktivních modelů</w:t>
      </w:r>
      <w:r w:rsidR="00AB7811">
        <w:t xml:space="preserve"> vytvořených v</w:t>
      </w:r>
      <w:r w:rsidR="007710E8">
        <w:t> předchozí části práce</w:t>
      </w:r>
      <w:r>
        <w:t>.</w:t>
      </w:r>
      <w:r w:rsidR="007710E8">
        <w:t xml:space="preserve"> </w:t>
      </w:r>
      <w:r w:rsidR="00F1650F">
        <w:t xml:space="preserve">Modely se budou hodnotit na základě </w:t>
      </w:r>
      <w:r w:rsidR="00BC0557">
        <w:t>správnosti, přesnosti a úplnosti a jejich možnostech využití v</w:t>
      </w:r>
      <w:r w:rsidR="00BA7F5D">
        <w:t> </w:t>
      </w:r>
      <w:r w:rsidR="00BC0557">
        <w:t>reáln</w:t>
      </w:r>
      <w:r w:rsidR="00BA7F5D">
        <w:t>ém světě.</w:t>
      </w:r>
    </w:p>
    <w:p w14:paraId="7EE9B77C" w14:textId="2BF10197" w:rsidR="00FB33D8" w:rsidRDefault="00F54E22" w:rsidP="00FB33D8">
      <w:pPr>
        <w:pStyle w:val="Nadpis2"/>
      </w:pPr>
      <w:bookmarkStart w:id="166" w:name="_Toc164866004"/>
      <w:r>
        <w:t>Porovnání</w:t>
      </w:r>
      <w:r w:rsidR="00FB33D8">
        <w:t xml:space="preserve"> predikce výsledku zápasu</w:t>
      </w:r>
      <w:bookmarkEnd w:id="166"/>
    </w:p>
    <w:p w14:paraId="60ADEB3B" w14:textId="088889F6" w:rsidR="005A7013" w:rsidRDefault="00EA4A65" w:rsidP="002034CF">
      <w:r>
        <w:t>Pro predikci výsledku zápasu byl</w:t>
      </w:r>
      <w:r w:rsidR="004C4680">
        <w:t xml:space="preserve">o vytvořeno pět modelů strojového učení a jeden Elo model. Výsledky </w:t>
      </w:r>
      <w:r w:rsidR="00207BDB">
        <w:t>modelů strojového učení se vzájemně příliš nelišily</w:t>
      </w:r>
      <w:r w:rsidR="00737EC8">
        <w:t>. Největší správnost měl</w:t>
      </w:r>
      <w:r w:rsidR="008A2710">
        <w:t xml:space="preserve"> n</w:t>
      </w:r>
      <w:r w:rsidR="00737EC8">
        <w:t xml:space="preserve">áhodný les, který predikoval 65,8 % </w:t>
      </w:r>
      <w:r w:rsidR="00A7287B">
        <w:t xml:space="preserve">hodnot správně, nejnižší správnost </w:t>
      </w:r>
      <w:r w:rsidR="00405DC1">
        <w:t xml:space="preserve">z nich </w:t>
      </w:r>
      <w:r w:rsidR="00A7287B">
        <w:t>měl pak</w:t>
      </w:r>
      <w:r w:rsidR="00405DC1">
        <w:t xml:space="preserve"> rozhodovací strom, který predikoval 64,4 % </w:t>
      </w:r>
      <w:r w:rsidR="004276ED">
        <w:t>hodnot správně. Elo model za modely</w:t>
      </w:r>
      <w:r w:rsidR="00E87DDB">
        <w:t xml:space="preserve"> </w:t>
      </w:r>
      <w:r w:rsidR="003E6513">
        <w:t xml:space="preserve">strojového učení </w:t>
      </w:r>
      <w:r w:rsidR="00E87DDB">
        <w:t>zaostával s pouze 57,1 % správný</w:t>
      </w:r>
      <w:r w:rsidR="003E6513">
        <w:t>mi</w:t>
      </w:r>
      <w:r w:rsidR="00E87DDB">
        <w:t xml:space="preserve"> predikc</w:t>
      </w:r>
      <w:r w:rsidR="003E6513">
        <w:t>emi</w:t>
      </w:r>
      <w:r w:rsidR="0072470C">
        <w:t xml:space="preserve"> (</w:t>
      </w:r>
      <w:r w:rsidR="0072470C">
        <w:fldChar w:fldCharType="begin"/>
      </w:r>
      <w:r w:rsidR="0072470C">
        <w:instrText xml:space="preserve"> REF _Ref164709977 \h </w:instrText>
      </w:r>
      <w:r w:rsidR="0072470C">
        <w:fldChar w:fldCharType="separate"/>
      </w:r>
      <w:r w:rsidR="0072470C">
        <w:t xml:space="preserve">Tab. </w:t>
      </w:r>
      <w:r w:rsidR="0072470C">
        <w:rPr>
          <w:noProof/>
        </w:rPr>
        <w:t>5</w:t>
      </w:r>
      <w:r w:rsidR="0072470C">
        <w:t>.</w:t>
      </w:r>
      <w:r w:rsidR="0072470C">
        <w:rPr>
          <w:noProof/>
        </w:rPr>
        <w:t>1</w:t>
      </w:r>
      <w:r w:rsidR="0072470C">
        <w:fldChar w:fldCharType="end"/>
      </w:r>
      <w:r w:rsidR="0072470C">
        <w:t>)</w:t>
      </w:r>
      <w:r w:rsidR="00C819A3">
        <w:t xml:space="preserve">. </w:t>
      </w:r>
    </w:p>
    <w:p w14:paraId="79111454" w14:textId="62F5DB7A" w:rsidR="002034CF" w:rsidRDefault="00C819A3" w:rsidP="002034CF">
      <w:r>
        <w:t xml:space="preserve">V závislosti na </w:t>
      </w:r>
      <w:r w:rsidR="005A7013">
        <w:t>po</w:t>
      </w:r>
      <w:r>
        <w:t>užití modelu</w:t>
      </w:r>
      <w:r w:rsidR="005A7013">
        <w:t xml:space="preserve"> jsou dalšími důležitými prvky přesnost a úplnost.</w:t>
      </w:r>
      <w:r w:rsidR="00683A76">
        <w:t xml:space="preserve"> Pokud by měl být model použit </w:t>
      </w:r>
      <w:r w:rsidR="008A2710">
        <w:t xml:space="preserve">například </w:t>
      </w:r>
      <w:r w:rsidR="00683A76">
        <w:t xml:space="preserve">pro </w:t>
      </w:r>
      <w:r w:rsidR="00725D19">
        <w:t>využití existujících</w:t>
      </w:r>
      <w:r w:rsidR="00E83145">
        <w:t xml:space="preserve"> sázkových příležitostí</w:t>
      </w:r>
      <w:r w:rsidR="005A7013">
        <w:t xml:space="preserve"> </w:t>
      </w:r>
      <w:r w:rsidR="00E83145">
        <w:t xml:space="preserve">je </w:t>
      </w:r>
      <w:r w:rsidR="006A7C8F">
        <w:t xml:space="preserve">nejdůležitější hodnota přesnost. Pokud by měl být model </w:t>
      </w:r>
      <w:r w:rsidR="005B1FF7">
        <w:t>po</w:t>
      </w:r>
      <w:r w:rsidR="006A7C8F">
        <w:t>užit pro vytváření sázkových kurzů</w:t>
      </w:r>
      <w:r w:rsidR="007F79AE">
        <w:t>, důležitá je jak přesnost, tak úplnost</w:t>
      </w:r>
      <w:r w:rsidR="009B1512">
        <w:t xml:space="preserve"> i správnost</w:t>
      </w:r>
      <w:r w:rsidR="007F79AE">
        <w:t>.</w:t>
      </w:r>
      <w:r w:rsidR="009B1512">
        <w:t xml:space="preserve"> </w:t>
      </w:r>
      <w:r w:rsidR="00C01DC1">
        <w:t>Největší přesnosti dosáhl pro prohru m</w:t>
      </w:r>
      <w:r w:rsidR="00FF27C1">
        <w:t xml:space="preserve">odel </w:t>
      </w:r>
      <w:r w:rsidR="00260395">
        <w:t>podpůrných vektorů</w:t>
      </w:r>
      <w:r w:rsidR="009A4742">
        <w:t xml:space="preserve">, logistická regrese pak pro výhru. </w:t>
      </w:r>
      <w:r w:rsidR="00806956">
        <w:t>Největší úplnost</w:t>
      </w:r>
      <w:r w:rsidR="005326B0">
        <w:t xml:space="preserve"> pro prohru potom měl rozhodovací strom a </w:t>
      </w:r>
      <w:r w:rsidR="001C466E">
        <w:t>pro výhru SVM</w:t>
      </w:r>
      <w:r w:rsidR="0072470C">
        <w:t xml:space="preserve"> (</w:t>
      </w:r>
      <w:r w:rsidR="0072470C">
        <w:fldChar w:fldCharType="begin"/>
      </w:r>
      <w:r w:rsidR="0072470C">
        <w:instrText xml:space="preserve"> REF _Ref164709977 \h </w:instrText>
      </w:r>
      <w:r w:rsidR="0072470C">
        <w:fldChar w:fldCharType="separate"/>
      </w:r>
      <w:r w:rsidR="0072470C">
        <w:t xml:space="preserve">Tab. </w:t>
      </w:r>
      <w:r w:rsidR="0072470C">
        <w:rPr>
          <w:noProof/>
        </w:rPr>
        <w:t>5</w:t>
      </w:r>
      <w:r w:rsidR="0072470C">
        <w:t>.</w:t>
      </w:r>
      <w:r w:rsidR="0072470C">
        <w:rPr>
          <w:noProof/>
        </w:rPr>
        <w:t>1</w:t>
      </w:r>
      <w:r w:rsidR="0072470C">
        <w:fldChar w:fldCharType="end"/>
      </w:r>
      <w:r w:rsidR="0072470C">
        <w:t>)</w:t>
      </w:r>
      <w:r w:rsidR="001C466E">
        <w:t xml:space="preserve">. </w:t>
      </w:r>
    </w:p>
    <w:p w14:paraId="288638A8" w14:textId="6D64F864" w:rsidR="00734926" w:rsidRPr="006157D9" w:rsidRDefault="00F9683E" w:rsidP="00F000AC">
      <w:r>
        <w:t>J</w:t>
      </w:r>
      <w:r w:rsidR="001C466E">
        <w:t xml:space="preserve">e složité říct, který z modelů </w:t>
      </w:r>
      <w:r w:rsidR="00936973">
        <w:t xml:space="preserve">strojového učení </w:t>
      </w:r>
      <w:r w:rsidR="001C466E">
        <w:t xml:space="preserve">je </w:t>
      </w:r>
      <w:r>
        <w:t xml:space="preserve">obecně </w:t>
      </w:r>
      <w:r w:rsidR="001C466E">
        <w:t>nejlepší</w:t>
      </w:r>
      <w:r>
        <w:t>, jelikož žádný z nich není nejlepší ve všech hodnotách</w:t>
      </w:r>
      <w:r w:rsidR="00936973">
        <w:t>.</w:t>
      </w:r>
      <w:r w:rsidR="00FD73F6">
        <w:t xml:space="preserve"> </w:t>
      </w:r>
      <w:r w:rsidR="007E5D00">
        <w:t xml:space="preserve">I přes to, že Elo model správně </w:t>
      </w:r>
      <w:r w:rsidR="00D8715C">
        <w:t>o</w:t>
      </w:r>
      <w:r w:rsidR="00CF4D2A">
        <w:t>hodnotil</w:t>
      </w:r>
      <w:r w:rsidR="00D8715C">
        <w:t xml:space="preserve"> nejlepší zápasníky, měl oproti ostatním modelům n</w:t>
      </w:r>
      <w:r w:rsidR="001759E2">
        <w:t xml:space="preserve">ejhorší výsledky, což bylo nejspíš způsobeno </w:t>
      </w:r>
      <w:r w:rsidR="007E5D00">
        <w:t>poměrně nízkým počtem zápasů</w:t>
      </w:r>
      <w:r w:rsidR="00134A1A">
        <w:t xml:space="preserve"> jednotlivých zápasníků.</w:t>
      </w:r>
    </w:p>
    <w:p w14:paraId="105A582F" w14:textId="7238AB06" w:rsidR="000F7840" w:rsidRDefault="000F7840" w:rsidP="000F7840">
      <w:pPr>
        <w:pStyle w:val="Titulek"/>
        <w:keepNext/>
      </w:pPr>
      <w:bookmarkStart w:id="167" w:name="_Ref164709977"/>
      <w:bookmarkStart w:id="168" w:name="_Toc164719618"/>
      <w:r>
        <w:t xml:space="preserve">Tab. </w:t>
      </w:r>
      <w:r w:rsidR="005F59ED">
        <w:fldChar w:fldCharType="begin"/>
      </w:r>
      <w:r w:rsidR="005F59ED">
        <w:instrText xml:space="preserve"> STYLEREF 1 \s </w:instrText>
      </w:r>
      <w:r w:rsidR="005F59ED">
        <w:fldChar w:fldCharType="separate"/>
      </w:r>
      <w:r w:rsidR="005F59ED">
        <w:rPr>
          <w:noProof/>
        </w:rPr>
        <w:t>5</w:t>
      </w:r>
      <w:r w:rsidR="005F59ED">
        <w:fldChar w:fldCharType="end"/>
      </w:r>
      <w:r w:rsidR="005F59ED">
        <w:t>.</w:t>
      </w:r>
      <w:r w:rsidR="005F59ED">
        <w:fldChar w:fldCharType="begin"/>
      </w:r>
      <w:r w:rsidR="005F59ED">
        <w:instrText xml:space="preserve"> SEQ Tab. \* ARABIC \s 1 </w:instrText>
      </w:r>
      <w:r w:rsidR="005F59ED">
        <w:fldChar w:fldCharType="separate"/>
      </w:r>
      <w:r w:rsidR="005F59ED">
        <w:rPr>
          <w:noProof/>
        </w:rPr>
        <w:t>1</w:t>
      </w:r>
      <w:r w:rsidR="005F59ED">
        <w:fldChar w:fldCharType="end"/>
      </w:r>
      <w:bookmarkEnd w:id="167"/>
      <w:r>
        <w:t xml:space="preserve"> Srovnání modelů pro predikci výsledků (vlastní zpracování)</w:t>
      </w:r>
      <w:bookmarkEnd w:id="168"/>
    </w:p>
    <w:tbl>
      <w:tblPr>
        <w:tblStyle w:val="Styl1"/>
        <w:tblW w:w="0" w:type="auto"/>
        <w:tblLook w:val="04A0" w:firstRow="1" w:lastRow="0" w:firstColumn="1" w:lastColumn="0" w:noHBand="0" w:noVBand="1"/>
      </w:tblPr>
      <w:tblGrid>
        <w:gridCol w:w="1464"/>
        <w:gridCol w:w="1464"/>
        <w:gridCol w:w="1464"/>
        <w:gridCol w:w="1464"/>
        <w:gridCol w:w="1465"/>
        <w:gridCol w:w="1465"/>
      </w:tblGrid>
      <w:tr w:rsidR="006467C4" w:rsidRPr="006157D9" w14:paraId="5C56C512" w14:textId="77777777" w:rsidTr="006157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4" w:type="dxa"/>
          </w:tcPr>
          <w:p w14:paraId="2B99FBC5" w14:textId="35B4E6EB" w:rsidR="006467C4" w:rsidRPr="006157D9" w:rsidRDefault="006467C4" w:rsidP="00F000AC">
            <w:pPr>
              <w:rPr>
                <w:lang w:val="cs-CZ"/>
              </w:rPr>
            </w:pPr>
            <w:r w:rsidRPr="006157D9">
              <w:rPr>
                <w:lang w:val="cs-CZ"/>
              </w:rPr>
              <w:t>Model</w:t>
            </w:r>
          </w:p>
        </w:tc>
        <w:tc>
          <w:tcPr>
            <w:tcW w:w="1464" w:type="dxa"/>
          </w:tcPr>
          <w:p w14:paraId="4D5C857D" w14:textId="11C076CF" w:rsidR="006157D9" w:rsidRPr="006157D9" w:rsidRDefault="006467C4" w:rsidP="00F000AC">
            <w:pPr>
              <w:cnfStyle w:val="100000000000" w:firstRow="1" w:lastRow="0" w:firstColumn="0" w:lastColumn="0" w:oddVBand="0" w:evenVBand="0" w:oddHBand="0" w:evenHBand="0" w:firstRowFirstColumn="0" w:firstRowLastColumn="0" w:lastRowFirstColumn="0" w:lastRowLastColumn="0"/>
              <w:rPr>
                <w:b w:val="0"/>
                <w:iCs w:val="0"/>
                <w:lang w:val="cs-CZ"/>
              </w:rPr>
            </w:pPr>
            <w:r w:rsidRPr="006157D9">
              <w:rPr>
                <w:lang w:val="cs-CZ"/>
              </w:rPr>
              <w:t>Přesnost</w:t>
            </w:r>
            <w:r w:rsidR="006157D9" w:rsidRPr="006157D9">
              <w:rPr>
                <w:lang w:val="cs-CZ"/>
              </w:rPr>
              <w:t xml:space="preserve"> </w:t>
            </w:r>
            <w:r w:rsidR="006157D9">
              <w:rPr>
                <w:lang w:val="cs-CZ"/>
              </w:rPr>
              <w:t>pro prohru</w:t>
            </w:r>
          </w:p>
        </w:tc>
        <w:tc>
          <w:tcPr>
            <w:tcW w:w="1464" w:type="dxa"/>
          </w:tcPr>
          <w:p w14:paraId="7179ECD7" w14:textId="10261C6B" w:rsidR="006467C4" w:rsidRPr="006157D9" w:rsidRDefault="006157D9" w:rsidP="00F000AC">
            <w:pPr>
              <w:cnfStyle w:val="100000000000" w:firstRow="1" w:lastRow="0" w:firstColumn="0" w:lastColumn="0" w:oddVBand="0" w:evenVBand="0" w:oddHBand="0" w:evenHBand="0" w:firstRowFirstColumn="0" w:firstRowLastColumn="0" w:lastRowFirstColumn="0" w:lastRowLastColumn="0"/>
              <w:rPr>
                <w:lang w:val="cs-CZ"/>
              </w:rPr>
            </w:pPr>
            <w:r>
              <w:rPr>
                <w:lang w:val="cs-CZ"/>
              </w:rPr>
              <w:t>Přesnost pro výhru</w:t>
            </w:r>
          </w:p>
        </w:tc>
        <w:tc>
          <w:tcPr>
            <w:tcW w:w="1464" w:type="dxa"/>
          </w:tcPr>
          <w:p w14:paraId="6D7FEB8A" w14:textId="218955B1" w:rsidR="006467C4" w:rsidRPr="006157D9" w:rsidRDefault="006157D9" w:rsidP="00F000AC">
            <w:pPr>
              <w:cnfStyle w:val="100000000000" w:firstRow="1" w:lastRow="0" w:firstColumn="0" w:lastColumn="0" w:oddVBand="0" w:evenVBand="0" w:oddHBand="0" w:evenHBand="0" w:firstRowFirstColumn="0" w:firstRowLastColumn="0" w:lastRowFirstColumn="0" w:lastRowLastColumn="0"/>
              <w:rPr>
                <w:lang w:val="cs-CZ"/>
              </w:rPr>
            </w:pPr>
            <w:r>
              <w:rPr>
                <w:lang w:val="cs-CZ"/>
              </w:rPr>
              <w:t>Úplnost pro prohru</w:t>
            </w:r>
          </w:p>
        </w:tc>
        <w:tc>
          <w:tcPr>
            <w:tcW w:w="1465" w:type="dxa"/>
          </w:tcPr>
          <w:p w14:paraId="5F7BFBA7" w14:textId="5EBDFB27" w:rsidR="006467C4" w:rsidRPr="006157D9" w:rsidRDefault="006157D9" w:rsidP="00F000AC">
            <w:pPr>
              <w:cnfStyle w:val="100000000000" w:firstRow="1" w:lastRow="0" w:firstColumn="0" w:lastColumn="0" w:oddVBand="0" w:evenVBand="0" w:oddHBand="0" w:evenHBand="0" w:firstRowFirstColumn="0" w:firstRowLastColumn="0" w:lastRowFirstColumn="0" w:lastRowLastColumn="0"/>
              <w:rPr>
                <w:lang w:val="cs-CZ"/>
              </w:rPr>
            </w:pPr>
            <w:r>
              <w:rPr>
                <w:lang w:val="cs-CZ"/>
              </w:rPr>
              <w:t>Úplnost pro výhru</w:t>
            </w:r>
          </w:p>
        </w:tc>
        <w:tc>
          <w:tcPr>
            <w:tcW w:w="1465" w:type="dxa"/>
          </w:tcPr>
          <w:p w14:paraId="32720C83" w14:textId="5B3C5842" w:rsidR="006467C4" w:rsidRPr="006157D9" w:rsidRDefault="004A633D" w:rsidP="00F000AC">
            <w:pPr>
              <w:cnfStyle w:val="100000000000" w:firstRow="1" w:lastRow="0" w:firstColumn="0" w:lastColumn="0" w:oddVBand="0" w:evenVBand="0" w:oddHBand="0" w:evenHBand="0" w:firstRowFirstColumn="0" w:firstRowLastColumn="0" w:lastRowFirstColumn="0" w:lastRowLastColumn="0"/>
              <w:rPr>
                <w:lang w:val="cs-CZ"/>
              </w:rPr>
            </w:pPr>
            <w:r>
              <w:rPr>
                <w:lang w:val="cs-CZ"/>
              </w:rPr>
              <w:t>S</w:t>
            </w:r>
            <w:r w:rsidR="006157D9">
              <w:rPr>
                <w:lang w:val="cs-CZ"/>
              </w:rPr>
              <w:t>právnost</w:t>
            </w:r>
          </w:p>
        </w:tc>
      </w:tr>
      <w:tr w:rsidR="006467C4" w:rsidRPr="006157D9" w14:paraId="388A4D45"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07D32852" w14:textId="49D68BA7" w:rsidR="006467C4" w:rsidRPr="006157D9" w:rsidRDefault="006157D9" w:rsidP="00F000AC">
            <w:pPr>
              <w:rPr>
                <w:lang w:val="cs-CZ"/>
              </w:rPr>
            </w:pPr>
            <w:r>
              <w:rPr>
                <w:lang w:val="cs-CZ"/>
              </w:rPr>
              <w:t>Log</w:t>
            </w:r>
            <w:r w:rsidR="00E11BE0">
              <w:rPr>
                <w:lang w:val="cs-CZ"/>
              </w:rPr>
              <w:t xml:space="preserve">. </w:t>
            </w:r>
            <w:r w:rsidR="000C0BB5">
              <w:rPr>
                <w:lang w:val="cs-CZ"/>
              </w:rPr>
              <w:t>r</w:t>
            </w:r>
            <w:r w:rsidR="00E11BE0">
              <w:rPr>
                <w:lang w:val="cs-CZ"/>
              </w:rPr>
              <w:t>egrese</w:t>
            </w:r>
          </w:p>
        </w:tc>
        <w:tc>
          <w:tcPr>
            <w:tcW w:w="1464" w:type="dxa"/>
          </w:tcPr>
          <w:p w14:paraId="4ABE9107" w14:textId="5B67CE51"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63</w:t>
            </w:r>
          </w:p>
        </w:tc>
        <w:tc>
          <w:tcPr>
            <w:tcW w:w="1464" w:type="dxa"/>
          </w:tcPr>
          <w:p w14:paraId="0BCE9F13" w14:textId="336D4994"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8</w:t>
            </w:r>
          </w:p>
        </w:tc>
        <w:tc>
          <w:tcPr>
            <w:tcW w:w="1464" w:type="dxa"/>
          </w:tcPr>
          <w:p w14:paraId="10B9541A" w14:textId="0FA7B8DD"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9</w:t>
            </w:r>
          </w:p>
        </w:tc>
        <w:tc>
          <w:tcPr>
            <w:tcW w:w="1465" w:type="dxa"/>
          </w:tcPr>
          <w:p w14:paraId="30DC25C4" w14:textId="5E3FF149"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63</w:t>
            </w:r>
          </w:p>
        </w:tc>
        <w:tc>
          <w:tcPr>
            <w:tcW w:w="1465" w:type="dxa"/>
          </w:tcPr>
          <w:p w14:paraId="08A18C26" w14:textId="5D81BE45" w:rsidR="006467C4" w:rsidRPr="006157D9" w:rsidRDefault="00C8458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56</w:t>
            </w:r>
          </w:p>
        </w:tc>
      </w:tr>
      <w:tr w:rsidR="006467C4" w:rsidRPr="006157D9" w14:paraId="3D38D402"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2CC32423" w14:textId="6C58C0CC" w:rsidR="006467C4" w:rsidRPr="006157D9" w:rsidRDefault="00E11BE0" w:rsidP="00F000AC">
            <w:pPr>
              <w:rPr>
                <w:lang w:val="cs-CZ"/>
              </w:rPr>
            </w:pPr>
            <w:r>
              <w:rPr>
                <w:lang w:val="cs-CZ"/>
              </w:rPr>
              <w:t>SVM</w:t>
            </w:r>
          </w:p>
        </w:tc>
        <w:tc>
          <w:tcPr>
            <w:tcW w:w="1464" w:type="dxa"/>
          </w:tcPr>
          <w:p w14:paraId="554E24E9" w14:textId="3DB7BAEC"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76</w:t>
            </w:r>
          </w:p>
        </w:tc>
        <w:tc>
          <w:tcPr>
            <w:tcW w:w="1464" w:type="dxa"/>
          </w:tcPr>
          <w:p w14:paraId="31EAE273" w14:textId="36D9E291"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37</w:t>
            </w:r>
          </w:p>
        </w:tc>
        <w:tc>
          <w:tcPr>
            <w:tcW w:w="1464" w:type="dxa"/>
          </w:tcPr>
          <w:p w14:paraId="1AFE2D85" w14:textId="4E0FB7D8"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11</w:t>
            </w:r>
          </w:p>
        </w:tc>
        <w:tc>
          <w:tcPr>
            <w:tcW w:w="1465" w:type="dxa"/>
          </w:tcPr>
          <w:p w14:paraId="242515B2" w14:textId="742C83E0"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700</w:t>
            </w:r>
          </w:p>
        </w:tc>
        <w:tc>
          <w:tcPr>
            <w:tcW w:w="1465" w:type="dxa"/>
          </w:tcPr>
          <w:p w14:paraId="3DBE00FE" w14:textId="3B4F8260"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w:t>
            </w:r>
            <w:r w:rsidR="00D25316">
              <w:rPr>
                <w:lang w:val="cs-CZ"/>
              </w:rPr>
              <w:t>55</w:t>
            </w:r>
          </w:p>
        </w:tc>
      </w:tr>
      <w:tr w:rsidR="006467C4" w:rsidRPr="006157D9" w14:paraId="244A1079"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482A325C" w14:textId="320A2270" w:rsidR="006467C4" w:rsidRPr="006157D9" w:rsidRDefault="00E11BE0" w:rsidP="00F000AC">
            <w:pPr>
              <w:rPr>
                <w:lang w:val="cs-CZ"/>
              </w:rPr>
            </w:pPr>
            <w:r>
              <w:rPr>
                <w:lang w:val="cs-CZ"/>
              </w:rPr>
              <w:t>Rozhodovací strom</w:t>
            </w:r>
          </w:p>
        </w:tc>
        <w:tc>
          <w:tcPr>
            <w:tcW w:w="1464" w:type="dxa"/>
          </w:tcPr>
          <w:p w14:paraId="15DAC0E7" w14:textId="33CE2578"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7</w:t>
            </w:r>
          </w:p>
        </w:tc>
        <w:tc>
          <w:tcPr>
            <w:tcW w:w="1464" w:type="dxa"/>
          </w:tcPr>
          <w:p w14:paraId="04270A5B" w14:textId="490C402B"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1</w:t>
            </w:r>
          </w:p>
        </w:tc>
        <w:tc>
          <w:tcPr>
            <w:tcW w:w="1464" w:type="dxa"/>
          </w:tcPr>
          <w:p w14:paraId="68C4ED85" w14:textId="10735374"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51</w:t>
            </w:r>
          </w:p>
        </w:tc>
        <w:tc>
          <w:tcPr>
            <w:tcW w:w="1465" w:type="dxa"/>
          </w:tcPr>
          <w:p w14:paraId="65D8E473" w14:textId="761D725F"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36</w:t>
            </w:r>
          </w:p>
        </w:tc>
        <w:tc>
          <w:tcPr>
            <w:tcW w:w="1465" w:type="dxa"/>
          </w:tcPr>
          <w:p w14:paraId="4CC10783" w14:textId="3C8A50F7" w:rsidR="006467C4" w:rsidRPr="006157D9" w:rsidRDefault="00AB073E"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4</w:t>
            </w:r>
          </w:p>
        </w:tc>
      </w:tr>
      <w:tr w:rsidR="006467C4" w:rsidRPr="006157D9" w14:paraId="4B332A20"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4866AA4E" w14:textId="783252DD" w:rsidR="006467C4" w:rsidRPr="006157D9" w:rsidRDefault="00E11BE0" w:rsidP="00F000AC">
            <w:pPr>
              <w:rPr>
                <w:lang w:val="cs-CZ"/>
              </w:rPr>
            </w:pPr>
            <w:r>
              <w:rPr>
                <w:lang w:val="cs-CZ"/>
              </w:rPr>
              <w:t>k-NN</w:t>
            </w:r>
          </w:p>
        </w:tc>
        <w:tc>
          <w:tcPr>
            <w:tcW w:w="1464" w:type="dxa"/>
          </w:tcPr>
          <w:p w14:paraId="25A03C98" w14:textId="17FBA82A"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62</w:t>
            </w:r>
          </w:p>
        </w:tc>
        <w:tc>
          <w:tcPr>
            <w:tcW w:w="1464" w:type="dxa"/>
          </w:tcPr>
          <w:p w14:paraId="0F4146EC" w14:textId="6E82732B"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4</w:t>
            </w:r>
          </w:p>
        </w:tc>
        <w:tc>
          <w:tcPr>
            <w:tcW w:w="1464" w:type="dxa"/>
          </w:tcPr>
          <w:p w14:paraId="564A8BF2" w14:textId="4A3A9DC0"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2</w:t>
            </w:r>
          </w:p>
        </w:tc>
        <w:tc>
          <w:tcPr>
            <w:tcW w:w="1465" w:type="dxa"/>
          </w:tcPr>
          <w:p w14:paraId="04E7B64F" w14:textId="14F881C4"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65</w:t>
            </w:r>
          </w:p>
        </w:tc>
        <w:tc>
          <w:tcPr>
            <w:tcW w:w="1465" w:type="dxa"/>
          </w:tcPr>
          <w:p w14:paraId="48499DAF" w14:textId="0D09547D" w:rsidR="006467C4" w:rsidRPr="006157D9" w:rsidRDefault="00036C14"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53</w:t>
            </w:r>
          </w:p>
        </w:tc>
      </w:tr>
      <w:tr w:rsidR="006467C4" w:rsidRPr="006157D9" w14:paraId="7EA7A8F5"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04E3E884" w14:textId="5323D268" w:rsidR="006467C4" w:rsidRPr="006157D9" w:rsidRDefault="00E11BE0" w:rsidP="00F000AC">
            <w:pPr>
              <w:rPr>
                <w:lang w:val="cs-CZ"/>
              </w:rPr>
            </w:pPr>
            <w:r>
              <w:rPr>
                <w:lang w:val="cs-CZ"/>
              </w:rPr>
              <w:t>Náhodný les</w:t>
            </w:r>
          </w:p>
        </w:tc>
        <w:tc>
          <w:tcPr>
            <w:tcW w:w="1464" w:type="dxa"/>
          </w:tcPr>
          <w:p w14:paraId="365BD018" w14:textId="527CBD4F"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72</w:t>
            </w:r>
          </w:p>
        </w:tc>
        <w:tc>
          <w:tcPr>
            <w:tcW w:w="1464" w:type="dxa"/>
          </w:tcPr>
          <w:p w14:paraId="7B4AEEC6" w14:textId="453E4F58"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45</w:t>
            </w:r>
          </w:p>
        </w:tc>
        <w:tc>
          <w:tcPr>
            <w:tcW w:w="1464" w:type="dxa"/>
          </w:tcPr>
          <w:p w14:paraId="04B71BC4" w14:textId="4DCE2509"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34</w:t>
            </w:r>
          </w:p>
        </w:tc>
        <w:tc>
          <w:tcPr>
            <w:tcW w:w="1465" w:type="dxa"/>
          </w:tcPr>
          <w:p w14:paraId="7FB0EF2A" w14:textId="5A4CF3B0"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83</w:t>
            </w:r>
          </w:p>
        </w:tc>
        <w:tc>
          <w:tcPr>
            <w:tcW w:w="1465" w:type="dxa"/>
          </w:tcPr>
          <w:p w14:paraId="41D40A9B" w14:textId="0E0BF90F" w:rsidR="006467C4" w:rsidRPr="006157D9" w:rsidRDefault="00757A70"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58</w:t>
            </w:r>
          </w:p>
        </w:tc>
      </w:tr>
      <w:tr w:rsidR="006467C4" w:rsidRPr="006157D9" w14:paraId="081C2524" w14:textId="77777777" w:rsidTr="006157D9">
        <w:tc>
          <w:tcPr>
            <w:cnfStyle w:val="001000000000" w:firstRow="0" w:lastRow="0" w:firstColumn="1" w:lastColumn="0" w:oddVBand="0" w:evenVBand="0" w:oddHBand="0" w:evenHBand="0" w:firstRowFirstColumn="0" w:firstRowLastColumn="0" w:lastRowFirstColumn="0" w:lastRowLastColumn="0"/>
            <w:tcW w:w="1464" w:type="dxa"/>
          </w:tcPr>
          <w:p w14:paraId="0109B83E" w14:textId="69B2D4D0" w:rsidR="006467C4" w:rsidRPr="006157D9" w:rsidRDefault="00E11BE0" w:rsidP="00F000AC">
            <w:pPr>
              <w:rPr>
                <w:lang w:val="cs-CZ"/>
              </w:rPr>
            </w:pPr>
            <w:r>
              <w:rPr>
                <w:lang w:val="cs-CZ"/>
              </w:rPr>
              <w:t>Elo rating</w:t>
            </w:r>
          </w:p>
        </w:tc>
        <w:tc>
          <w:tcPr>
            <w:tcW w:w="1464" w:type="dxa"/>
          </w:tcPr>
          <w:p w14:paraId="6CEDD21A" w14:textId="6E96EE14"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562</w:t>
            </w:r>
          </w:p>
        </w:tc>
        <w:tc>
          <w:tcPr>
            <w:tcW w:w="1464" w:type="dxa"/>
          </w:tcPr>
          <w:p w14:paraId="7AA21665" w14:textId="6A6B40D7"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581</w:t>
            </w:r>
          </w:p>
        </w:tc>
        <w:tc>
          <w:tcPr>
            <w:tcW w:w="1464" w:type="dxa"/>
          </w:tcPr>
          <w:p w14:paraId="37421C19" w14:textId="3FEC4BF5"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609</w:t>
            </w:r>
          </w:p>
        </w:tc>
        <w:tc>
          <w:tcPr>
            <w:tcW w:w="1465" w:type="dxa"/>
          </w:tcPr>
          <w:p w14:paraId="7E3CCB36" w14:textId="543CD655"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533</w:t>
            </w:r>
          </w:p>
        </w:tc>
        <w:tc>
          <w:tcPr>
            <w:tcW w:w="1465" w:type="dxa"/>
          </w:tcPr>
          <w:p w14:paraId="7D4CD88A" w14:textId="5A10F719" w:rsidR="006467C4" w:rsidRPr="006157D9" w:rsidRDefault="003248F7" w:rsidP="00F000AC">
            <w:pPr>
              <w:cnfStyle w:val="000000000000" w:firstRow="0" w:lastRow="0" w:firstColumn="0" w:lastColumn="0" w:oddVBand="0" w:evenVBand="0" w:oddHBand="0" w:evenHBand="0" w:firstRowFirstColumn="0" w:firstRowLastColumn="0" w:lastRowFirstColumn="0" w:lastRowLastColumn="0"/>
              <w:rPr>
                <w:lang w:val="cs-CZ"/>
              </w:rPr>
            </w:pPr>
            <w:r>
              <w:rPr>
                <w:lang w:val="cs-CZ"/>
              </w:rPr>
              <w:t>0,571</w:t>
            </w:r>
          </w:p>
        </w:tc>
      </w:tr>
    </w:tbl>
    <w:p w14:paraId="4DE5ACD6" w14:textId="77777777" w:rsidR="00734926" w:rsidRDefault="00734926" w:rsidP="00F000AC"/>
    <w:p w14:paraId="65409A50" w14:textId="7A26AF48" w:rsidR="00F54E22" w:rsidRPr="006157D9" w:rsidRDefault="00F54E22" w:rsidP="00F54E22">
      <w:pPr>
        <w:pStyle w:val="Nadpis2"/>
      </w:pPr>
      <w:bookmarkStart w:id="169" w:name="_Toc164866005"/>
      <w:r>
        <w:lastRenderedPageBreak/>
        <w:t>Porovnání predikce způsobu ukončení zápasu</w:t>
      </w:r>
      <w:bookmarkEnd w:id="169"/>
    </w:p>
    <w:p w14:paraId="4EA28D2A" w14:textId="77777777" w:rsidR="00CF60B2" w:rsidRDefault="00661F32" w:rsidP="00F000AC">
      <w:r>
        <w:t>Způsob ukončení zápasu byl predikován pouze pomocí m</w:t>
      </w:r>
      <w:r w:rsidR="00AC635C">
        <w:t xml:space="preserve">odelů strojového učení. </w:t>
      </w:r>
      <w:r w:rsidR="005D679F">
        <w:t xml:space="preserve">Tyto modely zahrnují </w:t>
      </w:r>
      <w:r w:rsidR="00AC635C">
        <w:t>logistick</w:t>
      </w:r>
      <w:r w:rsidR="005D679F">
        <w:t>ou</w:t>
      </w:r>
      <w:r w:rsidR="00AC635C">
        <w:t xml:space="preserve"> regres</w:t>
      </w:r>
      <w:r w:rsidR="005D679F">
        <w:t>i</w:t>
      </w:r>
      <w:r w:rsidR="00AC635C">
        <w:t>, metod</w:t>
      </w:r>
      <w:r w:rsidR="005D679F">
        <w:t>u</w:t>
      </w:r>
      <w:r w:rsidR="00AC635C">
        <w:t xml:space="preserve"> podpůrných vektorů</w:t>
      </w:r>
      <w:r w:rsidR="005D679F">
        <w:t xml:space="preserve">, rozhodovací strom, </w:t>
      </w:r>
      <w:r w:rsidR="00C60012">
        <w:t>metodu n-nejbližších sousedů a náhodný les.</w:t>
      </w:r>
      <w:r w:rsidR="00A22076">
        <w:t xml:space="preserve"> </w:t>
      </w:r>
    </w:p>
    <w:p w14:paraId="4F18259B" w14:textId="7230034F" w:rsidR="004E33DA" w:rsidRDefault="00425791" w:rsidP="00F000AC">
      <w:r>
        <w:t>Model k-NN jako jediný ne</w:t>
      </w:r>
      <w:r w:rsidR="006D5595">
        <w:t xml:space="preserve">má parametr „class_weight“, </w:t>
      </w:r>
      <w:r w:rsidR="005376FC">
        <w:t xml:space="preserve">a </w:t>
      </w:r>
      <w:r w:rsidR="006D5595">
        <w:t xml:space="preserve">proto </w:t>
      </w:r>
      <w:r w:rsidR="005376FC">
        <w:t>výrazně více predikoval ukončení na body oproti jiným způsobům.</w:t>
      </w:r>
      <w:r w:rsidR="00171C96">
        <w:t xml:space="preserve"> Vzhledem k velkému počtu ukončení na body v datech </w:t>
      </w:r>
      <w:r w:rsidR="00442C90">
        <w:t>měl však nejlepší správnost 50 %</w:t>
      </w:r>
      <w:r w:rsidR="00E77DC9">
        <w:t xml:space="preserve"> (</w:t>
      </w:r>
      <w:r w:rsidR="00E77DC9">
        <w:fldChar w:fldCharType="begin"/>
      </w:r>
      <w:r w:rsidR="00E77DC9">
        <w:instrText xml:space="preserve"> REF _Ref164719002 \h </w:instrText>
      </w:r>
      <w:r w:rsidR="00E77DC9">
        <w:fldChar w:fldCharType="separate"/>
      </w:r>
      <w:r w:rsidR="00E77DC9">
        <w:t xml:space="preserve">Tab. </w:t>
      </w:r>
      <w:r w:rsidR="00E77DC9">
        <w:rPr>
          <w:noProof/>
        </w:rPr>
        <w:t>5</w:t>
      </w:r>
      <w:r w:rsidR="00E77DC9">
        <w:t>.</w:t>
      </w:r>
      <w:r w:rsidR="00E77DC9">
        <w:rPr>
          <w:noProof/>
        </w:rPr>
        <w:t>2</w:t>
      </w:r>
      <w:r w:rsidR="00E77DC9">
        <w:fldChar w:fldCharType="end"/>
      </w:r>
      <w:r w:rsidR="00E77DC9">
        <w:t>)</w:t>
      </w:r>
      <w:r w:rsidR="00442C90">
        <w:t xml:space="preserve">. </w:t>
      </w:r>
      <w:r w:rsidR="002D5461">
        <w:t xml:space="preserve">Model měl </w:t>
      </w:r>
      <w:r w:rsidR="00C3079E">
        <w:t xml:space="preserve">dále </w:t>
      </w:r>
      <w:r w:rsidR="002D5461">
        <w:t xml:space="preserve">ze všech nejvyšší </w:t>
      </w:r>
      <w:r w:rsidR="00C3079E">
        <w:t xml:space="preserve">přesnost pro ukončení na „KO/TKO“, a to 48,4 %. </w:t>
      </w:r>
      <w:r w:rsidR="009C391B">
        <w:t xml:space="preserve">Model predikoval pouze 1 submisi, proto je pro </w:t>
      </w:r>
      <w:r w:rsidR="004E33DA">
        <w:t>ni</w:t>
      </w:r>
      <w:r w:rsidR="009C391B">
        <w:t xml:space="preserve"> přesnost i úplnost</w:t>
      </w:r>
      <w:r w:rsidR="004E33DA">
        <w:t xml:space="preserve"> modelu</w:t>
      </w:r>
      <w:r w:rsidR="009C391B">
        <w:t xml:space="preserve"> 0 %.</w:t>
      </w:r>
      <w:r w:rsidR="00FA3330">
        <w:t xml:space="preserve"> </w:t>
      </w:r>
    </w:p>
    <w:p w14:paraId="16A887F9" w14:textId="509CD951" w:rsidR="00CF7D87" w:rsidRDefault="001D59F6" w:rsidP="00F000AC">
      <w:r>
        <w:t xml:space="preserve">Z modelů, které používali </w:t>
      </w:r>
      <w:r w:rsidR="00C934A0">
        <w:t xml:space="preserve">parametr „class_weight“, má největší správnost </w:t>
      </w:r>
      <w:r w:rsidR="00EF24B4">
        <w:t xml:space="preserve">(48,9 %) </w:t>
      </w:r>
      <w:r w:rsidR="0071668B">
        <w:t>náhodný le</w:t>
      </w:r>
      <w:r w:rsidR="00EF24B4">
        <w:t>s</w:t>
      </w:r>
      <w:r w:rsidR="0071668B">
        <w:t>, který má také největší přesnost pro body a submise</w:t>
      </w:r>
      <w:r w:rsidR="0002710E">
        <w:t xml:space="preserve"> (</w:t>
      </w:r>
      <w:r w:rsidR="005F59ED">
        <w:t>35,5 %</w:t>
      </w:r>
      <w:r w:rsidR="0002710E">
        <w:t>)</w:t>
      </w:r>
      <w:r w:rsidR="00286175">
        <w:t xml:space="preserve"> a úplnost pro </w:t>
      </w:r>
      <w:r w:rsidR="005C2960">
        <w:t>„KO/TKO“</w:t>
      </w:r>
      <w:r w:rsidR="0071668B">
        <w:t>.</w:t>
      </w:r>
      <w:r w:rsidR="000C0BB5">
        <w:t xml:space="preserve"> </w:t>
      </w:r>
      <w:r w:rsidR="00112823">
        <w:t xml:space="preserve">Nejnižší </w:t>
      </w:r>
      <w:r w:rsidR="00FF4F5D">
        <w:t xml:space="preserve">celkové </w:t>
      </w:r>
      <w:r w:rsidR="00112823">
        <w:t>správnosti</w:t>
      </w:r>
      <w:r w:rsidR="00FF4F5D">
        <w:t xml:space="preserve"> (43,7 %)</w:t>
      </w:r>
      <w:r w:rsidR="00112823">
        <w:t xml:space="preserve"> </w:t>
      </w:r>
      <w:r w:rsidR="00FF4F5D">
        <w:t>a přesnosti pro body a „KO/TKO“</w:t>
      </w:r>
      <w:r w:rsidR="00D95BCC">
        <w:t xml:space="preserve"> </w:t>
      </w:r>
      <w:r w:rsidR="00FF4F5D">
        <w:t xml:space="preserve">dosáhl </w:t>
      </w:r>
      <w:r w:rsidR="00D95BCC">
        <w:t>rozhodovací strom</w:t>
      </w:r>
      <w:r w:rsidR="00E77DC9">
        <w:t xml:space="preserve"> (</w:t>
      </w:r>
      <w:r w:rsidR="00E77DC9">
        <w:fldChar w:fldCharType="begin"/>
      </w:r>
      <w:r w:rsidR="00E77DC9">
        <w:instrText xml:space="preserve"> REF _Ref164719002 \h </w:instrText>
      </w:r>
      <w:r w:rsidR="00E77DC9">
        <w:fldChar w:fldCharType="separate"/>
      </w:r>
      <w:r w:rsidR="00E77DC9">
        <w:t xml:space="preserve">Tab. </w:t>
      </w:r>
      <w:r w:rsidR="00E77DC9">
        <w:rPr>
          <w:noProof/>
        </w:rPr>
        <w:t>5</w:t>
      </w:r>
      <w:r w:rsidR="00E77DC9">
        <w:t>.</w:t>
      </w:r>
      <w:r w:rsidR="00E77DC9">
        <w:rPr>
          <w:noProof/>
        </w:rPr>
        <w:t>2</w:t>
      </w:r>
      <w:r w:rsidR="00E77DC9">
        <w:fldChar w:fldCharType="end"/>
      </w:r>
      <w:r w:rsidR="00E77DC9">
        <w:t>)</w:t>
      </w:r>
      <w:r w:rsidR="00FF4F5D">
        <w:t>.</w:t>
      </w:r>
      <w:r w:rsidR="008E2D39">
        <w:t xml:space="preserve"> </w:t>
      </w:r>
    </w:p>
    <w:p w14:paraId="7CA58D11" w14:textId="088F3872" w:rsidR="005F59ED" w:rsidRDefault="005F59ED" w:rsidP="005F59ED">
      <w:pPr>
        <w:pStyle w:val="Titulek"/>
        <w:keepNext/>
      </w:pPr>
      <w:bookmarkStart w:id="170" w:name="_Ref164719002"/>
      <w:bookmarkStart w:id="171" w:name="_Toc164719619"/>
      <w:r>
        <w:t xml:space="preserve">Tab. </w:t>
      </w:r>
      <w:r>
        <w:fldChar w:fldCharType="begin"/>
      </w:r>
      <w:r>
        <w:instrText xml:space="preserve"> STYLEREF 1 \s </w:instrText>
      </w:r>
      <w:r>
        <w:fldChar w:fldCharType="separate"/>
      </w:r>
      <w:r>
        <w:rPr>
          <w:noProof/>
        </w:rPr>
        <w:t>5</w:t>
      </w:r>
      <w:r>
        <w:fldChar w:fldCharType="end"/>
      </w:r>
      <w:r>
        <w:t>.</w:t>
      </w:r>
      <w:r>
        <w:fldChar w:fldCharType="begin"/>
      </w:r>
      <w:r>
        <w:instrText xml:space="preserve"> SEQ Tab. \* ARABIC \s 1 </w:instrText>
      </w:r>
      <w:r>
        <w:fldChar w:fldCharType="separate"/>
      </w:r>
      <w:r>
        <w:rPr>
          <w:noProof/>
        </w:rPr>
        <w:t>2</w:t>
      </w:r>
      <w:r>
        <w:fldChar w:fldCharType="end"/>
      </w:r>
      <w:bookmarkEnd w:id="170"/>
      <w:r>
        <w:t xml:space="preserve"> </w:t>
      </w:r>
      <w:r w:rsidRPr="00AF79B1">
        <w:t xml:space="preserve">Srovnání modelů pro predikci </w:t>
      </w:r>
      <w:r>
        <w:t xml:space="preserve">způsobu ukončení </w:t>
      </w:r>
      <w:r w:rsidRPr="00AF79B1">
        <w:t>(vlastní zpracování)</w:t>
      </w:r>
      <w:bookmarkEnd w:id="171"/>
    </w:p>
    <w:tbl>
      <w:tblPr>
        <w:tblStyle w:val="Styl1"/>
        <w:tblW w:w="9331" w:type="dxa"/>
        <w:jc w:val="center"/>
        <w:tblLayout w:type="fixed"/>
        <w:tblLook w:val="04A0" w:firstRow="1" w:lastRow="0" w:firstColumn="1" w:lastColumn="0" w:noHBand="0" w:noVBand="1"/>
      </w:tblPr>
      <w:tblGrid>
        <w:gridCol w:w="1134"/>
        <w:gridCol w:w="1154"/>
        <w:gridCol w:w="1144"/>
        <w:gridCol w:w="1144"/>
        <w:gridCol w:w="1144"/>
        <w:gridCol w:w="1144"/>
        <w:gridCol w:w="1144"/>
        <w:gridCol w:w="1323"/>
      </w:tblGrid>
      <w:tr w:rsidR="004D1EF4" w:rsidRPr="004D1EF4" w14:paraId="7C9B4485" w14:textId="77777777" w:rsidTr="00F57C49">
        <w:trPr>
          <w:cnfStyle w:val="100000000000" w:firstRow="1" w:lastRow="0" w:firstColumn="0" w:lastColumn="0" w:oddVBand="0" w:evenVBand="0" w:oddHBand="0" w:evenHBand="0" w:firstRowFirstColumn="0" w:firstRowLastColumn="0" w:lastRowFirstColumn="0" w:lastRowLastColumn="0"/>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4CCD21B3" w14:textId="77777777" w:rsidR="00AD7A6B" w:rsidRPr="004D1EF4" w:rsidRDefault="00AD7A6B" w:rsidP="00F57C49">
            <w:pPr>
              <w:jc w:val="center"/>
              <w:rPr>
                <w:lang w:val="cs-CZ"/>
              </w:rPr>
            </w:pPr>
            <w:r w:rsidRPr="004D1EF4">
              <w:rPr>
                <w:lang w:val="cs-CZ"/>
              </w:rPr>
              <w:t>Model</w:t>
            </w:r>
          </w:p>
        </w:tc>
        <w:tc>
          <w:tcPr>
            <w:tcW w:w="1154" w:type="dxa"/>
          </w:tcPr>
          <w:p w14:paraId="7492C117" w14:textId="55B4F46B" w:rsidR="00AD7A6B"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b w:val="0"/>
                <w:iCs w:val="0"/>
                <w:lang w:val="cs-CZ"/>
              </w:rPr>
            </w:pPr>
            <w:r w:rsidRPr="004D1EF4">
              <w:rPr>
                <w:lang w:val="cs-CZ"/>
              </w:rPr>
              <w:t xml:space="preserve">Přesnost </w:t>
            </w:r>
            <w:r w:rsidR="0075131B" w:rsidRPr="004D1EF4">
              <w:rPr>
                <w:lang w:val="cs-CZ"/>
              </w:rPr>
              <w:t>body</w:t>
            </w:r>
          </w:p>
        </w:tc>
        <w:tc>
          <w:tcPr>
            <w:tcW w:w="1144" w:type="dxa"/>
          </w:tcPr>
          <w:p w14:paraId="3D06933B" w14:textId="17484309" w:rsidR="008A70FE"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b w:val="0"/>
                <w:iCs w:val="0"/>
                <w:lang w:val="cs-CZ"/>
              </w:rPr>
            </w:pPr>
            <w:r w:rsidRPr="004D1EF4">
              <w:rPr>
                <w:lang w:val="cs-CZ"/>
              </w:rPr>
              <w:t>Přesnost</w:t>
            </w:r>
            <w:r w:rsidR="00BF791A" w:rsidRPr="004D1EF4">
              <w:rPr>
                <w:lang w:val="cs-CZ"/>
              </w:rPr>
              <w:t xml:space="preserve"> </w:t>
            </w:r>
            <w:r w:rsidR="008A70FE" w:rsidRPr="004D1EF4">
              <w:rPr>
                <w:lang w:val="cs-CZ"/>
              </w:rPr>
              <w:t>KO/TKO</w:t>
            </w:r>
          </w:p>
        </w:tc>
        <w:tc>
          <w:tcPr>
            <w:tcW w:w="1144" w:type="dxa"/>
          </w:tcPr>
          <w:p w14:paraId="398001C9" w14:textId="61892021" w:rsidR="00AD7A6B"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lang w:val="cs-CZ"/>
              </w:rPr>
            </w:pPr>
            <w:r w:rsidRPr="004D1EF4">
              <w:rPr>
                <w:lang w:val="cs-CZ"/>
              </w:rPr>
              <w:t xml:space="preserve">Přesnost </w:t>
            </w:r>
            <w:r w:rsidR="0075131B" w:rsidRPr="004D1EF4">
              <w:rPr>
                <w:lang w:val="cs-CZ"/>
              </w:rPr>
              <w:t>submise</w:t>
            </w:r>
          </w:p>
        </w:tc>
        <w:tc>
          <w:tcPr>
            <w:tcW w:w="1144" w:type="dxa"/>
          </w:tcPr>
          <w:p w14:paraId="404B0C49" w14:textId="6B3458F8" w:rsidR="00AD7A6B"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lang w:val="cs-CZ"/>
              </w:rPr>
            </w:pPr>
            <w:r w:rsidRPr="004D1EF4">
              <w:rPr>
                <w:lang w:val="cs-CZ"/>
              </w:rPr>
              <w:t xml:space="preserve">Úplnost </w:t>
            </w:r>
            <w:r w:rsidR="008A70FE" w:rsidRPr="004D1EF4">
              <w:rPr>
                <w:lang w:val="cs-CZ"/>
              </w:rPr>
              <w:t>body</w:t>
            </w:r>
          </w:p>
        </w:tc>
        <w:tc>
          <w:tcPr>
            <w:tcW w:w="1144" w:type="dxa"/>
          </w:tcPr>
          <w:p w14:paraId="5292984A" w14:textId="5D262752" w:rsidR="00AD7A6B" w:rsidRPr="004D1EF4" w:rsidRDefault="00BF791A" w:rsidP="00F57C49">
            <w:pPr>
              <w:jc w:val="center"/>
              <w:cnfStyle w:val="100000000000" w:firstRow="1" w:lastRow="0" w:firstColumn="0" w:lastColumn="0" w:oddVBand="0" w:evenVBand="0" w:oddHBand="0" w:evenHBand="0" w:firstRowFirstColumn="0" w:firstRowLastColumn="0" w:lastRowFirstColumn="0" w:lastRowLastColumn="0"/>
              <w:rPr>
                <w:lang w:val="cs-CZ"/>
              </w:rPr>
            </w:pPr>
            <w:r w:rsidRPr="004D1EF4">
              <w:rPr>
                <w:lang w:val="cs-CZ"/>
              </w:rPr>
              <w:t>Úplnost</w:t>
            </w:r>
            <w:r w:rsidR="008A70FE" w:rsidRPr="004D1EF4">
              <w:rPr>
                <w:lang w:val="cs-CZ"/>
              </w:rPr>
              <w:t xml:space="preserve"> </w:t>
            </w:r>
            <w:r w:rsidR="00AD7A6B" w:rsidRPr="004D1EF4">
              <w:rPr>
                <w:lang w:val="cs-CZ"/>
              </w:rPr>
              <w:t>KO</w:t>
            </w:r>
            <w:r w:rsidR="008A70FE" w:rsidRPr="004D1EF4">
              <w:rPr>
                <w:lang w:val="cs-CZ"/>
              </w:rPr>
              <w:t>/TKO</w:t>
            </w:r>
          </w:p>
        </w:tc>
        <w:tc>
          <w:tcPr>
            <w:tcW w:w="1144" w:type="dxa"/>
          </w:tcPr>
          <w:p w14:paraId="1A231BCC" w14:textId="0E7D862E" w:rsidR="008A70FE" w:rsidRPr="004D1EF4" w:rsidRDefault="00AD7A6B" w:rsidP="00F57C49">
            <w:pPr>
              <w:jc w:val="center"/>
              <w:cnfStyle w:val="100000000000" w:firstRow="1" w:lastRow="0" w:firstColumn="0" w:lastColumn="0" w:oddVBand="0" w:evenVBand="0" w:oddHBand="0" w:evenHBand="0" w:firstRowFirstColumn="0" w:firstRowLastColumn="0" w:lastRowFirstColumn="0" w:lastRowLastColumn="0"/>
              <w:rPr>
                <w:b w:val="0"/>
                <w:iCs w:val="0"/>
                <w:lang w:val="cs-CZ"/>
              </w:rPr>
            </w:pPr>
            <w:r w:rsidRPr="004D1EF4">
              <w:rPr>
                <w:lang w:val="cs-CZ"/>
              </w:rPr>
              <w:t>Úplnos</w:t>
            </w:r>
            <w:r w:rsidR="008A70FE" w:rsidRPr="004D1EF4">
              <w:rPr>
                <w:lang w:val="cs-CZ"/>
              </w:rPr>
              <w:t>t submise</w:t>
            </w:r>
          </w:p>
        </w:tc>
        <w:tc>
          <w:tcPr>
            <w:tcW w:w="1323" w:type="dxa"/>
          </w:tcPr>
          <w:p w14:paraId="4FEE1B54" w14:textId="0379750B" w:rsidR="00AD7A6B" w:rsidRPr="004D1EF4" w:rsidRDefault="004A633D" w:rsidP="00F57C49">
            <w:pPr>
              <w:jc w:val="center"/>
              <w:cnfStyle w:val="100000000000" w:firstRow="1" w:lastRow="0" w:firstColumn="0" w:lastColumn="0" w:oddVBand="0" w:evenVBand="0" w:oddHBand="0" w:evenHBand="0" w:firstRowFirstColumn="0" w:firstRowLastColumn="0" w:lastRowFirstColumn="0" w:lastRowLastColumn="0"/>
              <w:rPr>
                <w:lang w:val="cs-CZ"/>
              </w:rPr>
            </w:pPr>
            <w:r>
              <w:rPr>
                <w:lang w:val="cs-CZ"/>
              </w:rPr>
              <w:t>S</w:t>
            </w:r>
            <w:r w:rsidR="00AD7A6B" w:rsidRPr="004D1EF4">
              <w:rPr>
                <w:lang w:val="cs-CZ"/>
              </w:rPr>
              <w:t>právnost</w:t>
            </w:r>
          </w:p>
        </w:tc>
      </w:tr>
      <w:tr w:rsidR="004D1EF4" w:rsidRPr="004D1EF4" w14:paraId="2286FEA0" w14:textId="77777777" w:rsidTr="00F57C49">
        <w:trPr>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6BA0AECE" w14:textId="15B31DF6" w:rsidR="00AD7A6B" w:rsidRPr="004D1EF4" w:rsidRDefault="00AD7A6B" w:rsidP="00F57C49">
            <w:pPr>
              <w:jc w:val="center"/>
              <w:rPr>
                <w:lang w:val="cs-CZ"/>
              </w:rPr>
            </w:pPr>
            <w:r w:rsidRPr="004D1EF4">
              <w:rPr>
                <w:lang w:val="cs-CZ"/>
              </w:rPr>
              <w:t xml:space="preserve">Log. </w:t>
            </w:r>
            <w:r w:rsidR="00472BF6">
              <w:rPr>
                <w:lang w:val="cs-CZ"/>
              </w:rPr>
              <w:t>r</w:t>
            </w:r>
            <w:r w:rsidRPr="004D1EF4">
              <w:rPr>
                <w:lang w:val="cs-CZ"/>
              </w:rPr>
              <w:t>egrese</w:t>
            </w:r>
          </w:p>
        </w:tc>
        <w:tc>
          <w:tcPr>
            <w:tcW w:w="1154" w:type="dxa"/>
          </w:tcPr>
          <w:p w14:paraId="0E5F04DB" w14:textId="53AF5BEF" w:rsidR="00AD7A6B" w:rsidRPr="004D1EF4" w:rsidRDefault="00AD7A6B"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522</w:t>
            </w:r>
          </w:p>
        </w:tc>
        <w:tc>
          <w:tcPr>
            <w:tcW w:w="1144" w:type="dxa"/>
          </w:tcPr>
          <w:p w14:paraId="6E4A0E50" w14:textId="44FBDFC8" w:rsidR="00AD7A6B" w:rsidRPr="004D1EF4" w:rsidRDefault="00AD7A6B"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421</w:t>
            </w:r>
          </w:p>
        </w:tc>
        <w:tc>
          <w:tcPr>
            <w:tcW w:w="1144" w:type="dxa"/>
          </w:tcPr>
          <w:p w14:paraId="71BA8927" w14:textId="55D73CEF"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231</w:t>
            </w:r>
          </w:p>
        </w:tc>
        <w:tc>
          <w:tcPr>
            <w:tcW w:w="1144" w:type="dxa"/>
          </w:tcPr>
          <w:p w14:paraId="2A13FB37" w14:textId="4759FDEB"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685</w:t>
            </w:r>
          </w:p>
        </w:tc>
        <w:tc>
          <w:tcPr>
            <w:tcW w:w="1144" w:type="dxa"/>
          </w:tcPr>
          <w:p w14:paraId="5B99BCA2" w14:textId="0A9CEB10" w:rsidR="00AD7A6B" w:rsidRPr="004D1EF4" w:rsidRDefault="00AC7EE1" w:rsidP="00F57C49">
            <w:pPr>
              <w:jc w:val="center"/>
              <w:cnfStyle w:val="000000000000" w:firstRow="0" w:lastRow="0" w:firstColumn="0" w:lastColumn="0" w:oddVBand="0" w:evenVBand="0" w:oddHBand="0" w:evenHBand="0" w:firstRowFirstColumn="0" w:firstRowLastColumn="0" w:lastRowFirstColumn="0" w:lastRowLastColumn="0"/>
              <w:rPr>
                <w:lang w:val="cs-CZ"/>
              </w:rPr>
            </w:pPr>
            <w:r>
              <w:rPr>
                <w:lang w:val="cs-CZ"/>
              </w:rPr>
              <w:t>0,</w:t>
            </w:r>
            <w:r w:rsidR="001C014F" w:rsidRPr="004D1EF4">
              <w:rPr>
                <w:lang w:val="cs-CZ"/>
              </w:rPr>
              <w:t>378</w:t>
            </w:r>
          </w:p>
        </w:tc>
        <w:tc>
          <w:tcPr>
            <w:tcW w:w="1144" w:type="dxa"/>
          </w:tcPr>
          <w:p w14:paraId="5B993309" w14:textId="34087D82"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098</w:t>
            </w:r>
          </w:p>
        </w:tc>
        <w:tc>
          <w:tcPr>
            <w:tcW w:w="1323" w:type="dxa"/>
          </w:tcPr>
          <w:p w14:paraId="1F47DA1B" w14:textId="23AA4BFF"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468</w:t>
            </w:r>
          </w:p>
        </w:tc>
      </w:tr>
      <w:tr w:rsidR="004D1EF4" w:rsidRPr="004D1EF4" w14:paraId="59DDBBB5" w14:textId="77777777" w:rsidTr="00F57C49">
        <w:trPr>
          <w:trHeight w:val="581"/>
          <w:jc w:val="center"/>
        </w:trPr>
        <w:tc>
          <w:tcPr>
            <w:cnfStyle w:val="001000000000" w:firstRow="0" w:lastRow="0" w:firstColumn="1" w:lastColumn="0" w:oddVBand="0" w:evenVBand="0" w:oddHBand="0" w:evenHBand="0" w:firstRowFirstColumn="0" w:firstRowLastColumn="0" w:lastRowFirstColumn="0" w:lastRowLastColumn="0"/>
            <w:tcW w:w="1134" w:type="dxa"/>
          </w:tcPr>
          <w:p w14:paraId="2FE2F82C" w14:textId="77777777" w:rsidR="00AD7A6B" w:rsidRPr="004D1EF4" w:rsidRDefault="00AD7A6B" w:rsidP="00F57C49">
            <w:pPr>
              <w:jc w:val="center"/>
              <w:rPr>
                <w:lang w:val="cs-CZ"/>
              </w:rPr>
            </w:pPr>
            <w:r w:rsidRPr="004D1EF4">
              <w:rPr>
                <w:lang w:val="cs-CZ"/>
              </w:rPr>
              <w:t>SVM</w:t>
            </w:r>
          </w:p>
        </w:tc>
        <w:tc>
          <w:tcPr>
            <w:tcW w:w="1154" w:type="dxa"/>
          </w:tcPr>
          <w:p w14:paraId="315784BB" w14:textId="758AEFA2"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534</w:t>
            </w:r>
          </w:p>
        </w:tc>
        <w:tc>
          <w:tcPr>
            <w:tcW w:w="1144" w:type="dxa"/>
          </w:tcPr>
          <w:p w14:paraId="058BBE1F" w14:textId="3EB87D29"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AC7EE1">
              <w:rPr>
                <w:lang w:val="cs-CZ"/>
              </w:rPr>
              <w:t>,</w:t>
            </w:r>
            <w:r w:rsidRPr="004D1EF4">
              <w:rPr>
                <w:lang w:val="cs-CZ"/>
              </w:rPr>
              <w:t>457</w:t>
            </w:r>
          </w:p>
        </w:tc>
        <w:tc>
          <w:tcPr>
            <w:tcW w:w="1144" w:type="dxa"/>
          </w:tcPr>
          <w:p w14:paraId="2790C653" w14:textId="5FB4C15F" w:rsidR="00AD7A6B" w:rsidRPr="004D1EF4" w:rsidRDefault="001C014F"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F9325A" w:rsidRPr="004D1EF4">
              <w:rPr>
                <w:lang w:val="cs-CZ"/>
              </w:rPr>
              <w:t>252</w:t>
            </w:r>
          </w:p>
        </w:tc>
        <w:tc>
          <w:tcPr>
            <w:tcW w:w="1144" w:type="dxa"/>
          </w:tcPr>
          <w:p w14:paraId="5D0969FA" w14:textId="3BE844E0"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629</w:t>
            </w:r>
          </w:p>
        </w:tc>
        <w:tc>
          <w:tcPr>
            <w:tcW w:w="1144" w:type="dxa"/>
          </w:tcPr>
          <w:p w14:paraId="77204E06" w14:textId="17FB65FD"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297</w:t>
            </w:r>
          </w:p>
        </w:tc>
        <w:tc>
          <w:tcPr>
            <w:tcW w:w="1144" w:type="dxa"/>
          </w:tcPr>
          <w:p w14:paraId="4D3376EF" w14:textId="6C797901"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288</w:t>
            </w:r>
          </w:p>
        </w:tc>
        <w:tc>
          <w:tcPr>
            <w:tcW w:w="1323" w:type="dxa"/>
          </w:tcPr>
          <w:p w14:paraId="4A6683DE" w14:textId="79314DC9"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453</w:t>
            </w:r>
          </w:p>
        </w:tc>
      </w:tr>
      <w:tr w:rsidR="004D1EF4" w:rsidRPr="004D1EF4" w14:paraId="3DB99439" w14:textId="77777777" w:rsidTr="00F57C49">
        <w:trPr>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2A76E359" w14:textId="7D6A655B" w:rsidR="00AD7A6B" w:rsidRPr="004D1EF4" w:rsidRDefault="00AD7A6B" w:rsidP="00F57C49">
            <w:pPr>
              <w:jc w:val="center"/>
              <w:rPr>
                <w:lang w:val="cs-CZ"/>
              </w:rPr>
            </w:pPr>
            <w:r w:rsidRPr="004D1EF4">
              <w:rPr>
                <w:lang w:val="cs-CZ"/>
              </w:rPr>
              <w:t>Rozhod</w:t>
            </w:r>
            <w:r w:rsidR="004D1EF4" w:rsidRPr="004D1EF4">
              <w:rPr>
                <w:lang w:val="cs-CZ"/>
              </w:rPr>
              <w:t>.</w:t>
            </w:r>
            <w:r w:rsidRPr="004D1EF4">
              <w:rPr>
                <w:lang w:val="cs-CZ"/>
              </w:rPr>
              <w:t xml:space="preserve"> </w:t>
            </w:r>
            <w:r w:rsidR="000C0BB5">
              <w:rPr>
                <w:lang w:val="cs-CZ"/>
              </w:rPr>
              <w:t>s</w:t>
            </w:r>
            <w:r w:rsidRPr="004D1EF4">
              <w:rPr>
                <w:lang w:val="cs-CZ"/>
              </w:rPr>
              <w:t>trom</w:t>
            </w:r>
          </w:p>
        </w:tc>
        <w:tc>
          <w:tcPr>
            <w:tcW w:w="1154" w:type="dxa"/>
          </w:tcPr>
          <w:p w14:paraId="2DFCA9F2" w14:textId="0696AA23"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515</w:t>
            </w:r>
          </w:p>
        </w:tc>
        <w:tc>
          <w:tcPr>
            <w:tcW w:w="1144" w:type="dxa"/>
          </w:tcPr>
          <w:p w14:paraId="51106FDF" w14:textId="181F2272"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415</w:t>
            </w:r>
          </w:p>
        </w:tc>
        <w:tc>
          <w:tcPr>
            <w:tcW w:w="1144" w:type="dxa"/>
          </w:tcPr>
          <w:p w14:paraId="604635F4" w14:textId="0086323D"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242</w:t>
            </w:r>
          </w:p>
        </w:tc>
        <w:tc>
          <w:tcPr>
            <w:tcW w:w="1144" w:type="dxa"/>
          </w:tcPr>
          <w:p w14:paraId="7EA0985F" w14:textId="42F25F6B"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692</w:t>
            </w:r>
          </w:p>
        </w:tc>
        <w:tc>
          <w:tcPr>
            <w:tcW w:w="1144" w:type="dxa"/>
          </w:tcPr>
          <w:p w14:paraId="68068DB2" w14:textId="1884D3BE"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152</w:t>
            </w:r>
          </w:p>
        </w:tc>
        <w:tc>
          <w:tcPr>
            <w:tcW w:w="1144" w:type="dxa"/>
          </w:tcPr>
          <w:p w14:paraId="720276F6" w14:textId="3A12AF89"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291</w:t>
            </w:r>
          </w:p>
        </w:tc>
        <w:tc>
          <w:tcPr>
            <w:tcW w:w="1323" w:type="dxa"/>
          </w:tcPr>
          <w:p w14:paraId="639A9E58" w14:textId="6F2A9F42" w:rsidR="00AD7A6B" w:rsidRPr="004D1EF4" w:rsidRDefault="00F9325A" w:rsidP="00F57C49">
            <w:pPr>
              <w:jc w:val="center"/>
              <w:cnfStyle w:val="000000000000" w:firstRow="0" w:lastRow="0" w:firstColumn="0" w:lastColumn="0" w:oddVBand="0" w:evenVBand="0" w:oddHBand="0" w:evenHBand="0" w:firstRowFirstColumn="0" w:firstRowLastColumn="0" w:lastRowFirstColumn="0" w:lastRowLastColumn="0"/>
              <w:rPr>
                <w:lang w:val="cs-CZ"/>
              </w:rPr>
            </w:pPr>
            <w:r w:rsidRPr="004D1EF4">
              <w:rPr>
                <w:lang w:val="cs-CZ"/>
              </w:rPr>
              <w:t>0,</w:t>
            </w:r>
            <w:r w:rsidR="00D01874" w:rsidRPr="004D1EF4">
              <w:rPr>
                <w:lang w:val="cs-CZ"/>
              </w:rPr>
              <w:t>437</w:t>
            </w:r>
          </w:p>
        </w:tc>
      </w:tr>
      <w:tr w:rsidR="00674B2D" w:rsidRPr="004D1EF4" w14:paraId="36689A89" w14:textId="77777777" w:rsidTr="00F57C49">
        <w:trPr>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7F85A5CE" w14:textId="7E01ED0A" w:rsidR="00674B2D" w:rsidRPr="004D1EF4" w:rsidRDefault="00674B2D" w:rsidP="00F57C49">
            <w:pPr>
              <w:jc w:val="center"/>
            </w:pPr>
            <w:r w:rsidRPr="004D1EF4">
              <w:rPr>
                <w:lang w:val="cs-CZ"/>
              </w:rPr>
              <w:t>k-NN</w:t>
            </w:r>
          </w:p>
        </w:tc>
        <w:tc>
          <w:tcPr>
            <w:tcW w:w="1154" w:type="dxa"/>
          </w:tcPr>
          <w:p w14:paraId="4536CBFE" w14:textId="79CDB18E"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503</w:t>
            </w:r>
          </w:p>
        </w:tc>
        <w:tc>
          <w:tcPr>
            <w:tcW w:w="1144" w:type="dxa"/>
          </w:tcPr>
          <w:p w14:paraId="623CA85D" w14:textId="63219217"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484</w:t>
            </w:r>
          </w:p>
        </w:tc>
        <w:tc>
          <w:tcPr>
            <w:tcW w:w="1144" w:type="dxa"/>
          </w:tcPr>
          <w:p w14:paraId="4C13D080" w14:textId="19EE5FCA"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000</w:t>
            </w:r>
          </w:p>
        </w:tc>
        <w:tc>
          <w:tcPr>
            <w:tcW w:w="1144" w:type="dxa"/>
          </w:tcPr>
          <w:p w14:paraId="2F329ABD" w14:textId="68DD7D48"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901</w:t>
            </w:r>
          </w:p>
        </w:tc>
        <w:tc>
          <w:tcPr>
            <w:tcW w:w="1144" w:type="dxa"/>
          </w:tcPr>
          <w:p w14:paraId="43670F24" w14:textId="141C1624"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222</w:t>
            </w:r>
          </w:p>
        </w:tc>
        <w:tc>
          <w:tcPr>
            <w:tcW w:w="1144" w:type="dxa"/>
          </w:tcPr>
          <w:p w14:paraId="63BCA0AF" w14:textId="148A1489"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000</w:t>
            </w:r>
          </w:p>
        </w:tc>
        <w:tc>
          <w:tcPr>
            <w:tcW w:w="1323" w:type="dxa"/>
          </w:tcPr>
          <w:p w14:paraId="566D33C9" w14:textId="10427AC1" w:rsidR="00674B2D" w:rsidRPr="004D1EF4" w:rsidRDefault="00674B2D"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500</w:t>
            </w:r>
          </w:p>
        </w:tc>
      </w:tr>
      <w:tr w:rsidR="00F57C49" w:rsidRPr="004D1EF4" w14:paraId="0E3B3440" w14:textId="77777777" w:rsidTr="00F57C49">
        <w:trPr>
          <w:trHeight w:val="860"/>
          <w:jc w:val="center"/>
        </w:trPr>
        <w:tc>
          <w:tcPr>
            <w:cnfStyle w:val="001000000000" w:firstRow="0" w:lastRow="0" w:firstColumn="1" w:lastColumn="0" w:oddVBand="0" w:evenVBand="0" w:oddHBand="0" w:evenHBand="0" w:firstRowFirstColumn="0" w:firstRowLastColumn="0" w:lastRowFirstColumn="0" w:lastRowLastColumn="0"/>
            <w:tcW w:w="1134" w:type="dxa"/>
          </w:tcPr>
          <w:p w14:paraId="3452192F" w14:textId="2D59172E" w:rsidR="00F57C49" w:rsidRPr="004D1EF4" w:rsidRDefault="00F57C49" w:rsidP="00F57C49">
            <w:pPr>
              <w:jc w:val="center"/>
            </w:pPr>
            <w:r w:rsidRPr="004D1EF4">
              <w:rPr>
                <w:lang w:val="cs-CZ"/>
              </w:rPr>
              <w:t>Náhodný les</w:t>
            </w:r>
          </w:p>
        </w:tc>
        <w:tc>
          <w:tcPr>
            <w:tcW w:w="1154" w:type="dxa"/>
          </w:tcPr>
          <w:p w14:paraId="4C9CE874" w14:textId="4DDB0758"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544</w:t>
            </w:r>
          </w:p>
        </w:tc>
        <w:tc>
          <w:tcPr>
            <w:tcW w:w="1144" w:type="dxa"/>
          </w:tcPr>
          <w:p w14:paraId="3A8E95D0" w14:textId="66B58752"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440</w:t>
            </w:r>
          </w:p>
        </w:tc>
        <w:tc>
          <w:tcPr>
            <w:tcW w:w="1144" w:type="dxa"/>
          </w:tcPr>
          <w:p w14:paraId="0B162714" w14:textId="5D153226"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355</w:t>
            </w:r>
          </w:p>
        </w:tc>
        <w:tc>
          <w:tcPr>
            <w:tcW w:w="1144" w:type="dxa"/>
          </w:tcPr>
          <w:p w14:paraId="6BE5EDEC" w14:textId="1131C216"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638</w:t>
            </w:r>
          </w:p>
        </w:tc>
        <w:tc>
          <w:tcPr>
            <w:tcW w:w="1144" w:type="dxa"/>
          </w:tcPr>
          <w:p w14:paraId="6EE577C2" w14:textId="3CEF7725"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448</w:t>
            </w:r>
          </w:p>
        </w:tc>
        <w:tc>
          <w:tcPr>
            <w:tcW w:w="1144" w:type="dxa"/>
          </w:tcPr>
          <w:p w14:paraId="74304595" w14:textId="49BAA646"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200</w:t>
            </w:r>
          </w:p>
        </w:tc>
        <w:tc>
          <w:tcPr>
            <w:tcW w:w="1323" w:type="dxa"/>
          </w:tcPr>
          <w:p w14:paraId="7AEA6BEC" w14:textId="1889B17C" w:rsidR="00F57C49" w:rsidRPr="004D1EF4" w:rsidRDefault="00F57C49" w:rsidP="00F57C49">
            <w:pPr>
              <w:jc w:val="center"/>
              <w:cnfStyle w:val="000000000000" w:firstRow="0" w:lastRow="0" w:firstColumn="0" w:lastColumn="0" w:oddVBand="0" w:evenVBand="0" w:oddHBand="0" w:evenHBand="0" w:firstRowFirstColumn="0" w:firstRowLastColumn="0" w:lastRowFirstColumn="0" w:lastRowLastColumn="0"/>
            </w:pPr>
            <w:r w:rsidRPr="004D1EF4">
              <w:rPr>
                <w:lang w:val="cs-CZ"/>
              </w:rPr>
              <w:t>0,489</w:t>
            </w:r>
          </w:p>
        </w:tc>
      </w:tr>
    </w:tbl>
    <w:p w14:paraId="75CE0C16" w14:textId="77777777" w:rsidR="00127D20" w:rsidRPr="00127D20" w:rsidRDefault="00127D20" w:rsidP="00127D20"/>
    <w:p w14:paraId="0ABAE005" w14:textId="3B77102D" w:rsidR="004E2530" w:rsidRPr="006157D9" w:rsidRDefault="004E2530" w:rsidP="00D9373F">
      <w:pPr>
        <w:pStyle w:val="Nadpis1neslovan"/>
      </w:pPr>
      <w:bookmarkStart w:id="172" w:name="_Toc164866006"/>
      <w:r w:rsidRPr="006157D9">
        <w:lastRenderedPageBreak/>
        <w:t>Závěr</w:t>
      </w:r>
      <w:bookmarkEnd w:id="172"/>
      <w:r w:rsidR="004D46DE" w:rsidRPr="006157D9">
        <w:t xml:space="preserve"> </w:t>
      </w:r>
    </w:p>
    <w:p w14:paraId="491AEB74" w14:textId="1495F9E8" w:rsidR="00784816" w:rsidRDefault="0058372E" w:rsidP="00610D99">
      <w:r w:rsidRPr="0066631A">
        <w:t xml:space="preserve">Cílem práce </w:t>
      </w:r>
      <w:r>
        <w:t>bylo</w:t>
      </w:r>
      <w:r w:rsidRPr="0066631A">
        <w:t xml:space="preserve"> přispět k lepšímu porozumění faktorů ovlivňujících výsledky zápasů v</w:t>
      </w:r>
      <w:r>
        <w:t>e smíšených bojových uměních, implementovat prediktivní modely</w:t>
      </w:r>
      <w:r w:rsidRPr="0066631A">
        <w:t xml:space="preserve"> a poskytnout</w:t>
      </w:r>
      <w:r>
        <w:t xml:space="preserve"> tak </w:t>
      </w:r>
      <w:r w:rsidRPr="0066631A">
        <w:t>užitečné poznatky</w:t>
      </w:r>
      <w:r>
        <w:t xml:space="preserve"> o této disciplíně.</w:t>
      </w:r>
      <w:r w:rsidR="0062323E">
        <w:t xml:space="preserve"> K dosažení tohoto cíle byla </w:t>
      </w:r>
      <w:r w:rsidR="002119A5">
        <w:t>provedena důkladná analýza klíčových proměnných</w:t>
      </w:r>
      <w:r w:rsidR="00FF08F9">
        <w:t xml:space="preserve"> a </w:t>
      </w:r>
      <w:r w:rsidR="00267966">
        <w:t xml:space="preserve">vytvořeny modely logistické regrese, </w:t>
      </w:r>
      <w:r w:rsidR="00A02EA8">
        <w:t>SVM, rozhodovací</w:t>
      </w:r>
      <w:r w:rsidR="005D4385">
        <w:t>ho</w:t>
      </w:r>
      <w:r w:rsidR="00A02EA8">
        <w:t xml:space="preserve"> strom</w:t>
      </w:r>
      <w:r w:rsidR="005D4385">
        <w:t>u</w:t>
      </w:r>
      <w:r w:rsidR="00A02EA8">
        <w:t>, k-NN, náhodn</w:t>
      </w:r>
      <w:r w:rsidR="005D4385">
        <w:t>ého</w:t>
      </w:r>
      <w:r w:rsidR="00A02EA8">
        <w:t xml:space="preserve"> les</w:t>
      </w:r>
      <w:r w:rsidR="005D4385">
        <w:t>a</w:t>
      </w:r>
      <w:r w:rsidR="00A02EA8">
        <w:t xml:space="preserve"> a Elo model.</w:t>
      </w:r>
      <w:r w:rsidR="005D4385">
        <w:t xml:space="preserve"> </w:t>
      </w:r>
    </w:p>
    <w:p w14:paraId="27CE38D6" w14:textId="648C379B" w:rsidR="008B07AF" w:rsidRDefault="008B07AF" w:rsidP="00610D99">
      <w:r>
        <w:t>V analýze bylo zjištěno</w:t>
      </w:r>
      <w:r w:rsidR="00CA1CAF">
        <w:t xml:space="preserve"> například</w:t>
      </w:r>
      <w:r>
        <w:t>, že z fyzických charakteristik má velký podíl na výsledku zápasu především věk zápasníků</w:t>
      </w:r>
      <w:r w:rsidR="00D0065F">
        <w:t>, nej</w:t>
      </w:r>
      <w:r w:rsidR="00CA1CAF">
        <w:t xml:space="preserve">větší úspěšnost mají v UFC zápasníci z Ruska, titulové zápasy vyhrávají v přibližně 69 % případů </w:t>
      </w:r>
      <w:r w:rsidR="00051536">
        <w:t xml:space="preserve">úřadující </w:t>
      </w:r>
      <w:r w:rsidR="00CA1CAF">
        <w:t xml:space="preserve">šampioni a </w:t>
      </w:r>
      <w:r w:rsidR="00051536">
        <w:t>nesplnění váhového limitu je spíše nevýhodou</w:t>
      </w:r>
      <w:r>
        <w:t xml:space="preserve">. </w:t>
      </w:r>
      <w:r w:rsidR="00224CE8">
        <w:t>V dostupných kurzech byla odhalena chyba</w:t>
      </w:r>
      <w:r w:rsidR="007C3928">
        <w:t xml:space="preserve">, kdy </w:t>
      </w:r>
      <w:r w:rsidR="007C3928" w:rsidRPr="006157D9">
        <w:t>„Heavy Favorite“ vyhráv</w:t>
      </w:r>
      <w:r w:rsidR="007C3928">
        <w:t>al</w:t>
      </w:r>
      <w:r w:rsidR="007C3928" w:rsidRPr="006157D9">
        <w:t xml:space="preserve"> méně procent zápasů proti „Heavy Underdog“ než proti „Moderate Underdog“</w:t>
      </w:r>
      <w:r w:rsidR="007C3928">
        <w:t>.</w:t>
      </w:r>
      <w:r w:rsidR="00B243D1">
        <w:t xml:space="preserve"> Dále </w:t>
      </w:r>
      <w:r w:rsidR="0052065D">
        <w:t xml:space="preserve">bylo zjištěno, že zápasy v aréně „UFC Apex“ končí méně často na </w:t>
      </w:r>
      <w:r w:rsidR="006551D3">
        <w:t>body</w:t>
      </w:r>
      <w:r w:rsidR="0052065D">
        <w:t xml:space="preserve"> než v ostatních arénách, a že váhová kategorie má velký vliv na způsob ukončení zápasu, který se také měnil poměrně výrazně historicky.</w:t>
      </w:r>
    </w:p>
    <w:p w14:paraId="2DC54005" w14:textId="0583CDA2" w:rsidR="00F944E3" w:rsidRDefault="00A20B02" w:rsidP="00F944E3">
      <w:r>
        <w:t xml:space="preserve">Hodnocení modelů bylo </w:t>
      </w:r>
      <w:r w:rsidR="00E67F97">
        <w:t xml:space="preserve">provedeno na základě jejich správnosti, přesnosti a úplnosti. </w:t>
      </w:r>
      <w:r w:rsidR="00652ABD">
        <w:t xml:space="preserve">Každá z metrik </w:t>
      </w:r>
      <w:r w:rsidR="00B67836">
        <w:t>hraje jinou roli v závislosti na použití modelu a v</w:t>
      </w:r>
      <w:r w:rsidR="00E67F97">
        <w:t>zhledem k</w:t>
      </w:r>
      <w:r w:rsidR="00041CEC">
        <w:t xml:space="preserve"> tomu, že žádný </w:t>
      </w:r>
      <w:r w:rsidR="0091449E">
        <w:t>model</w:t>
      </w:r>
      <w:r w:rsidR="00041CEC">
        <w:t xml:space="preserve"> nebyl nejlepší ve všech hodnotách, nebylo možné určit </w:t>
      </w:r>
      <w:r w:rsidR="00652ABD">
        <w:t xml:space="preserve">nejlepší </w:t>
      </w:r>
      <w:r w:rsidR="0091449E">
        <w:t>z nich</w:t>
      </w:r>
      <w:r w:rsidR="00652ABD">
        <w:t xml:space="preserve">. </w:t>
      </w:r>
      <w:r w:rsidR="0079055C">
        <w:t>Strojově učené modely predikovali správný výsledek v přibližně 65 % případů</w:t>
      </w:r>
      <w:r w:rsidR="00720173">
        <w:t>, což přibližně odpovídalo</w:t>
      </w:r>
      <w:r w:rsidR="00CA3819">
        <w:t xml:space="preserve"> správnosti vypsaných kurů (viz. </w:t>
      </w:r>
      <w:r w:rsidR="00CA3819">
        <w:fldChar w:fldCharType="begin"/>
      </w:r>
      <w:r w:rsidR="00CA3819">
        <w:instrText xml:space="preserve"> REF _Ref164717718 \h </w:instrText>
      </w:r>
      <w:r w:rsidR="00CA3819">
        <w:fldChar w:fldCharType="separate"/>
      </w:r>
      <w:r w:rsidR="00CA3819" w:rsidRPr="006157D9">
        <w:t>Správnost vypsaných kurzů</w:t>
      </w:r>
      <w:r w:rsidR="00CA3819">
        <w:fldChar w:fldCharType="end"/>
      </w:r>
      <w:r w:rsidR="00CA3819">
        <w:t>)</w:t>
      </w:r>
      <w:r w:rsidR="00C20720">
        <w:t xml:space="preserve">. Elo model </w:t>
      </w:r>
      <w:r w:rsidR="002D2125">
        <w:t>předpovídal výsledky zápasů nejhůře s 57 % správností.</w:t>
      </w:r>
      <w:r w:rsidR="0091449E">
        <w:t xml:space="preserve"> </w:t>
      </w:r>
    </w:p>
    <w:p w14:paraId="17FD2D84" w14:textId="39CD35AD" w:rsidR="00F944E3" w:rsidRDefault="00F944E3" w:rsidP="00F944E3">
      <w:r>
        <w:t>Správnost modelů pro predikci způsobu ukončení</w:t>
      </w:r>
      <w:r w:rsidR="00CA3819">
        <w:t xml:space="preserve"> </w:t>
      </w:r>
      <w:r>
        <w:t xml:space="preserve">nebyla příliš vysoká s ohledem na početnost způsobu ukončení „Decision“. I kdyby model predikoval všechny hodnoty jako „Decision“, dosáhl by velmi podobné správnosti. Mezi limity práce patří také chybějící rozdělení na muže a ženy. Ze zkušeností autora končí ženské zápasy častěji na body, tohle rozdělení by tak mohlo pomoci úspěšnosti modelů </w:t>
      </w:r>
      <w:r w:rsidR="0037404D">
        <w:t>právě</w:t>
      </w:r>
      <w:r>
        <w:t xml:space="preserve"> v predikci způsobu ukončení zápasu. Ani jeden ze zdrojů dat však tuto informaci neuváděl.</w:t>
      </w:r>
    </w:p>
    <w:p w14:paraId="246E18CE" w14:textId="77777777" w:rsidR="0037404D" w:rsidRDefault="00F944E3" w:rsidP="00F944E3">
      <w:r>
        <w:t xml:space="preserve">Autor vidí velkou hodnotu primárně v přesnosti predikce náhodného lesa ukončení na „Submission“. Model měl pro tuto hodnotu přesnost 35,5 %, což je opravdu skvělý výsledek při uvážení, že zápasy končí na „Submssion“ jen v asi 20 % případů a sázkové kanceláře na tuto příležitost, ze zkušeností autora, vypisují nejvyšší kurzy. </w:t>
      </w:r>
    </w:p>
    <w:p w14:paraId="0623261C" w14:textId="171E08F5" w:rsidR="00610D99" w:rsidRPr="006157D9" w:rsidRDefault="0037404D" w:rsidP="006D2806">
      <w:r w:rsidRPr="006157D9">
        <w:t xml:space="preserve">Výsledky </w:t>
      </w:r>
      <w:r w:rsidR="00E738D5">
        <w:t>práce již</w:t>
      </w:r>
      <w:r w:rsidRPr="006157D9">
        <w:t xml:space="preserve"> </w:t>
      </w:r>
      <w:r w:rsidR="00906DDA">
        <w:t xml:space="preserve">v současnosti </w:t>
      </w:r>
      <w:r w:rsidR="00E738D5">
        <w:t>slouží autorovi v</w:t>
      </w:r>
      <w:r w:rsidR="00EE6310">
        <w:t xml:space="preserve"> analýze a predikci </w:t>
      </w:r>
      <w:r w:rsidR="0013202F">
        <w:t xml:space="preserve">zápasů a </w:t>
      </w:r>
      <w:r w:rsidR="00F52C41">
        <w:t>hodnocení</w:t>
      </w:r>
      <w:r w:rsidR="00A90B6E">
        <w:t xml:space="preserve"> výhodn</w:t>
      </w:r>
      <w:r w:rsidR="00F52C41">
        <w:t>osti</w:t>
      </w:r>
      <w:r w:rsidR="00A90B6E">
        <w:t xml:space="preserve"> sázkových příležitostí.</w:t>
      </w:r>
      <w:r w:rsidRPr="006157D9">
        <w:t xml:space="preserve"> </w:t>
      </w:r>
      <w:r w:rsidR="00F944E3">
        <w:t>Další výzkum by se mohl zaměřit na konkrétní porovnání pravděpodobnosti výsledku či způsobu ukončení s reálným kurzem sázkových kanceláří a identifikovat tak výhodné sázkové příležitosti</w:t>
      </w:r>
      <w:r w:rsidR="007A24DD">
        <w:t xml:space="preserve"> ještě lépe</w:t>
      </w:r>
      <w:r w:rsidR="00974C3D">
        <w:t xml:space="preserve">, popřípadě </w:t>
      </w:r>
      <w:r w:rsidR="00F52C41">
        <w:t>samotné kurzy</w:t>
      </w:r>
      <w:r w:rsidR="00004415">
        <w:t xml:space="preserve"> přímo</w:t>
      </w:r>
      <w:r w:rsidR="00F52C41">
        <w:t xml:space="preserve"> vytvářet</w:t>
      </w:r>
      <w:r w:rsidR="00F944E3">
        <w:t>.</w:t>
      </w:r>
    </w:p>
    <w:p w14:paraId="731C4696" w14:textId="1012AB64" w:rsidR="000C7D52" w:rsidRPr="006157D9" w:rsidRDefault="004E2530" w:rsidP="00000F71">
      <w:pPr>
        <w:pStyle w:val="Nadpis1neslovan"/>
      </w:pPr>
      <w:bookmarkStart w:id="173" w:name="_Toc164866007"/>
      <w:r w:rsidRPr="006157D9">
        <w:lastRenderedPageBreak/>
        <w:t>Použitá literatura</w:t>
      </w:r>
      <w:bookmarkEnd w:id="173"/>
    </w:p>
    <w:p w14:paraId="33EFBAF1" w14:textId="7EEAA07E" w:rsidR="0013021A" w:rsidRDefault="008F5B4A" w:rsidP="007D0D27">
      <w:r w:rsidRPr="006E4314">
        <w:t>ASSOCIATION OF BOXING COMMISSIONS AND COMBATIVE SPORTS</w:t>
      </w:r>
      <w:r>
        <w:t xml:space="preserve">. (2022). </w:t>
      </w:r>
      <w:r w:rsidRPr="007A5A2C">
        <w:rPr>
          <w:i/>
          <w:iCs/>
        </w:rPr>
        <w:t>Official Unified rules of MMA</w:t>
      </w:r>
      <w:r w:rsidR="007A5A2C">
        <w:rPr>
          <w:i/>
          <w:iCs/>
        </w:rPr>
        <w:t xml:space="preserve"> </w:t>
      </w:r>
      <w:r w:rsidR="007A5A2C" w:rsidRPr="002D2D9C">
        <w:t>[Oficiální unifikované pravidla MMA]</w:t>
      </w:r>
      <w:r w:rsidR="00815722" w:rsidRPr="002D2D9C">
        <w:t xml:space="preserve">. </w:t>
      </w:r>
      <w:r w:rsidR="00815722" w:rsidRPr="006E4314">
        <w:t>ASSOCIATION OF BOXING COMMISSIONS AND COMBATIVE</w:t>
      </w:r>
      <w:r w:rsidR="00E85443">
        <w:t xml:space="preserve"> </w:t>
      </w:r>
      <w:r w:rsidR="00815722" w:rsidRPr="006E4314">
        <w:t>SPORTS</w:t>
      </w:r>
      <w:r w:rsidR="00815722">
        <w:t>.</w:t>
      </w:r>
      <w:r w:rsidR="00E85443">
        <w:t xml:space="preserve"> </w:t>
      </w:r>
      <w:r w:rsidR="00C84A44" w:rsidRPr="009D4348">
        <w:rPr>
          <w:rFonts w:ascii="Georgia" w:hAnsi="Georgia" w:cs="Times New Roman"/>
        </w:rPr>
        <w:t>https://www.abcboxing.com/wp-content/uploads/2022/08/unified-rules-mma-july-2022.pdf</w:t>
      </w:r>
    </w:p>
    <w:p w14:paraId="5F61B80B" w14:textId="6C5A0A09" w:rsidR="00C84A44" w:rsidRDefault="007D0D27" w:rsidP="00C84A44">
      <w:r w:rsidRPr="007D0D27">
        <w:t xml:space="preserve">Britannica, T. Editors of Encyclopaedia (2024). </w:t>
      </w:r>
      <w:r w:rsidRPr="002D2D9C">
        <w:rPr>
          <w:i/>
          <w:iCs/>
        </w:rPr>
        <w:t>mixed martial arts</w:t>
      </w:r>
      <w:r w:rsidR="00D20EC2">
        <w:rPr>
          <w:i/>
          <w:iCs/>
        </w:rPr>
        <w:t xml:space="preserve"> </w:t>
      </w:r>
      <w:r w:rsidR="00D20EC2" w:rsidRPr="00D20EC2">
        <w:t>[smíšená bojová umění]</w:t>
      </w:r>
      <w:r w:rsidRPr="007D0D27">
        <w:t xml:space="preserve">. </w:t>
      </w:r>
      <w:r w:rsidR="00977DA3">
        <w:t xml:space="preserve">In </w:t>
      </w:r>
      <w:r w:rsidRPr="007D0D27">
        <w:t xml:space="preserve">Encyclopedia Britannica. </w:t>
      </w:r>
      <w:r w:rsidRPr="009D4348">
        <w:t>https://www.britannica.com/sports/mixed-martial-arts</w:t>
      </w:r>
    </w:p>
    <w:p w14:paraId="00F1A627" w14:textId="04F4103A" w:rsidR="00617BA7" w:rsidRDefault="00760B97" w:rsidP="00617BA7">
      <w:r>
        <w:t>Přispěvatelé projektu Wikimedia.</w:t>
      </w:r>
      <w:r w:rsidR="00617BA7" w:rsidRPr="00617BA7">
        <w:t xml:space="preserve"> (2023).</w:t>
      </w:r>
      <w:r w:rsidR="000B3738">
        <w:t xml:space="preserve"> Pankrátion</w:t>
      </w:r>
      <w:r>
        <w:t xml:space="preserve">. </w:t>
      </w:r>
      <w:r w:rsidR="00617BA7" w:rsidRPr="00881510">
        <w:rPr>
          <w:i/>
          <w:iCs/>
        </w:rPr>
        <w:t>Wikipedie: Otevřená encyklopedie</w:t>
      </w:r>
      <w:r w:rsidR="00617BA7" w:rsidRPr="00617BA7">
        <w:t>.</w:t>
      </w:r>
      <w:r w:rsidR="00445337">
        <w:t xml:space="preserve"> </w:t>
      </w:r>
      <w:r w:rsidR="00D80E8B" w:rsidRPr="009D4348">
        <w:t>https://cs.wikipedia.org/w/index.php?title=Pankr%C3%A1tion&amp;oldid=22966709</w:t>
      </w:r>
    </w:p>
    <w:p w14:paraId="0F9E3BAB" w14:textId="215AC3F5" w:rsidR="00D80E8B" w:rsidRDefault="00EA755F" w:rsidP="00617BA7">
      <w:r w:rsidRPr="00EA755F">
        <w:t xml:space="preserve">Karpman, S., Reid, P. A., Phillips, L., Qin, Z., &amp; Gross, D. P. (2016). Combative Sports Injuries. Clinical Journal of Sport Medicine, 26(4), 332–334. </w:t>
      </w:r>
      <w:r w:rsidRPr="009D4348">
        <w:t>https://doi.org/10.1097/jsm.0000000000000235</w:t>
      </w:r>
    </w:p>
    <w:p w14:paraId="17F77708" w14:textId="7213084B" w:rsidR="00EA755F" w:rsidRDefault="0026481D" w:rsidP="00617BA7">
      <w:r>
        <w:t xml:space="preserve">Lawton, G., </w:t>
      </w:r>
      <w:r w:rsidR="00B64AE1">
        <w:t xml:space="preserve">Carew, J. M., Burns, E. (2022). </w:t>
      </w:r>
      <w:r w:rsidR="00201CA0" w:rsidRPr="00B52783">
        <w:rPr>
          <w:i/>
          <w:iCs/>
        </w:rPr>
        <w:t>What is Predictive Modeling?</w:t>
      </w:r>
      <w:r w:rsidR="00201CA0" w:rsidRPr="00201CA0">
        <w:t xml:space="preserve"> </w:t>
      </w:r>
      <w:r w:rsidR="00201CA0">
        <w:t xml:space="preserve">[Co je prediktivní modelování?]. </w:t>
      </w:r>
      <w:r w:rsidR="00201CA0" w:rsidRPr="00BA6816">
        <w:t>EnterpriseAI</w:t>
      </w:r>
      <w:r w:rsidR="00B52783" w:rsidRPr="00BA6816">
        <w:t>.</w:t>
      </w:r>
      <w:r w:rsidR="00B52783" w:rsidRPr="00764A0E">
        <w:rPr>
          <w:i/>
          <w:iCs/>
        </w:rPr>
        <w:t xml:space="preserve"> </w:t>
      </w:r>
      <w:r w:rsidR="00B52783" w:rsidRPr="009D4348">
        <w:t>https://www.techtarget.com/searchenterpriseai/definition/predictive-modeling</w:t>
      </w:r>
    </w:p>
    <w:p w14:paraId="443A3A1B" w14:textId="3439573D" w:rsidR="00B52783" w:rsidRDefault="00607E9A" w:rsidP="00617BA7">
      <w:pPr>
        <w:rPr>
          <w:i/>
          <w:iCs/>
        </w:rPr>
      </w:pPr>
      <w:r>
        <w:t xml:space="preserve">Delua, J., (2021). </w:t>
      </w:r>
      <w:r w:rsidR="00621D77" w:rsidRPr="00764A0E">
        <w:rPr>
          <w:i/>
          <w:iCs/>
        </w:rPr>
        <w:t>Supervised vs. Unsupervised Learning: What’s the Difference?</w:t>
      </w:r>
      <w:r w:rsidR="009F08C7">
        <w:rPr>
          <w:i/>
          <w:iCs/>
        </w:rPr>
        <w:t xml:space="preserve"> </w:t>
      </w:r>
      <w:r w:rsidR="009F08C7" w:rsidRPr="00581F5C">
        <w:t>[Učení s učitelem vs bez učitele</w:t>
      </w:r>
      <w:r w:rsidR="00581F5C" w:rsidRPr="00581F5C">
        <w:t xml:space="preserve">: </w:t>
      </w:r>
      <w:r w:rsidR="00581F5C">
        <w:t>Jaký</w:t>
      </w:r>
      <w:r w:rsidR="00581F5C" w:rsidRPr="00581F5C">
        <w:t xml:space="preserve"> je rozdíl?</w:t>
      </w:r>
      <w:r w:rsidR="009F08C7" w:rsidRPr="00581F5C">
        <w:t>]</w:t>
      </w:r>
      <w:r w:rsidR="002A12DC" w:rsidRPr="00764A0E">
        <w:rPr>
          <w:i/>
          <w:iCs/>
        </w:rPr>
        <w:t xml:space="preserve">. </w:t>
      </w:r>
      <w:r w:rsidR="002A12DC" w:rsidRPr="00BA6816">
        <w:t>IBM blog</w:t>
      </w:r>
      <w:r w:rsidR="002A12DC" w:rsidRPr="00764A0E">
        <w:rPr>
          <w:i/>
          <w:iCs/>
        </w:rPr>
        <w:t>.</w:t>
      </w:r>
      <w:r w:rsidR="00764A0E">
        <w:rPr>
          <w:i/>
          <w:iCs/>
        </w:rPr>
        <w:t xml:space="preserve"> </w:t>
      </w:r>
      <w:r w:rsidR="009F08C7" w:rsidRPr="009D4348">
        <w:rPr>
          <w:i/>
          <w:iCs/>
        </w:rPr>
        <w:t>https://www.ibm.com/blog/supervised-vs-unsupervised-learning/</w:t>
      </w:r>
    </w:p>
    <w:p w14:paraId="7E4F6AA7" w14:textId="5FCE5C76" w:rsidR="009F08C7" w:rsidRDefault="00FA3A9E" w:rsidP="00617BA7">
      <w:r w:rsidRPr="00FA3A9E">
        <w:t xml:space="preserve">Kaushik, S. (2024). </w:t>
      </w:r>
      <w:r w:rsidRPr="00023FE0">
        <w:rPr>
          <w:i/>
          <w:iCs/>
        </w:rPr>
        <w:t>Clustering | Different methods, and applications</w:t>
      </w:r>
      <w:r w:rsidR="007F6A5A">
        <w:t xml:space="preserve"> [Shlukování </w:t>
      </w:r>
      <w:r w:rsidR="007F6A5A" w:rsidRPr="00FA3A9E">
        <w:t>|</w:t>
      </w:r>
      <w:r w:rsidR="007F6A5A">
        <w:t xml:space="preserve"> </w:t>
      </w:r>
      <w:r w:rsidR="00023FE0">
        <w:t>Různé metody a aplikace</w:t>
      </w:r>
      <w:r w:rsidR="007F6A5A">
        <w:t>]</w:t>
      </w:r>
      <w:r w:rsidRPr="00FA3A9E">
        <w:t xml:space="preserve">. Analytics Vidhya. </w:t>
      </w:r>
      <w:r w:rsidR="00023FE0" w:rsidRPr="009D4348">
        <w:t>https://www.analyticsvidhya.com/blog/2016/11/an-introduction-to-clustering-and-different-methods-of-clustering/</w:t>
      </w:r>
    </w:p>
    <w:p w14:paraId="029860C9" w14:textId="20825006" w:rsidR="00023FE0" w:rsidRDefault="00D71D61" w:rsidP="00617BA7">
      <w:r w:rsidRPr="00D71D61">
        <w:t xml:space="preserve">Mittal, R. (2022). </w:t>
      </w:r>
      <w:r w:rsidRPr="00B575ED">
        <w:rPr>
          <w:i/>
          <w:iCs/>
        </w:rPr>
        <w:t>What is an ELO Rating</w:t>
      </w:r>
      <w:r w:rsidRPr="00B575ED">
        <w:rPr>
          <w:i/>
          <w:iCs/>
        </w:rPr>
        <w:t>?</w:t>
      </w:r>
      <w:r>
        <w:t xml:space="preserve"> [Co je ELO rating?]</w:t>
      </w:r>
      <w:r w:rsidR="00B575ED">
        <w:t>. Medium.</w:t>
      </w:r>
      <w:r w:rsidRPr="00D71D61">
        <w:t xml:space="preserve"> </w:t>
      </w:r>
      <w:r w:rsidR="00B575ED" w:rsidRPr="009D4348">
        <w:t>https://medium.com/purple-theory/what-is-elo-rating-c4eb7a9061e0</w:t>
      </w:r>
    </w:p>
    <w:p w14:paraId="6C1D45AB" w14:textId="1273637B" w:rsidR="00B575ED" w:rsidRDefault="004F67DE" w:rsidP="00617BA7">
      <w:r w:rsidRPr="004F67DE">
        <w:t xml:space="preserve">Luna, J. C. (2022). </w:t>
      </w:r>
      <w:r w:rsidRPr="00EF1E5D">
        <w:rPr>
          <w:i/>
          <w:iCs/>
        </w:rPr>
        <w:t>Python vs R for Data Science: Which Should You Learn?</w:t>
      </w:r>
      <w:r w:rsidRPr="004F67DE">
        <w:t xml:space="preserve"> </w:t>
      </w:r>
      <w:r>
        <w:t xml:space="preserve">[Python vs R pro </w:t>
      </w:r>
      <w:r w:rsidR="00BE789B">
        <w:t>D</w:t>
      </w:r>
      <w:r>
        <w:t>at</w:t>
      </w:r>
      <w:r w:rsidR="00BE789B">
        <w:t>a</w:t>
      </w:r>
      <w:r>
        <w:t xml:space="preserve"> </w:t>
      </w:r>
      <w:r w:rsidR="00BE789B">
        <w:t>Science: Který</w:t>
      </w:r>
      <w:r w:rsidR="00EF1E5D">
        <w:t xml:space="preserve"> by ses měl naučit?</w:t>
      </w:r>
      <w:r>
        <w:t>]</w:t>
      </w:r>
      <w:r w:rsidR="00EF1E5D">
        <w:t xml:space="preserve">. </w:t>
      </w:r>
      <w:r w:rsidR="000F5C50">
        <w:t>D</w:t>
      </w:r>
      <w:r w:rsidR="001A1C23">
        <w:t xml:space="preserve">atacamp. </w:t>
      </w:r>
      <w:r w:rsidR="001A1C23" w:rsidRPr="009D4348">
        <w:t>https://www.datacamp.com/blog/python-vs-r-for-data-science-whats-the-difference</w:t>
      </w:r>
    </w:p>
    <w:p w14:paraId="4496526E" w14:textId="25A8C0C1" w:rsidR="001A1C23" w:rsidRDefault="00744F83" w:rsidP="00617BA7">
      <w:r w:rsidRPr="00744F83">
        <w:t>Fight Matrix. (</w:t>
      </w:r>
      <w:r w:rsidR="00496E2C">
        <w:t>2024</w:t>
      </w:r>
      <w:r w:rsidRPr="00744F83">
        <w:t xml:space="preserve">). </w:t>
      </w:r>
      <w:r w:rsidRPr="00496E2C">
        <w:rPr>
          <w:i/>
          <w:iCs/>
        </w:rPr>
        <w:t>All-</w:t>
      </w:r>
      <w:r w:rsidR="00496E2C" w:rsidRPr="00496E2C">
        <w:rPr>
          <w:i/>
          <w:iCs/>
        </w:rPr>
        <w:t>Time Absolute</w:t>
      </w:r>
      <w:r w:rsidR="00496E2C">
        <w:t xml:space="preserve"> [Absolutní ranking všech dob]. </w:t>
      </w:r>
      <w:r w:rsidRPr="00744F83">
        <w:t xml:space="preserve">Fight Matrix. </w:t>
      </w:r>
      <w:r w:rsidR="00496E2C" w:rsidRPr="009D4348">
        <w:t>https://www.fightmatrix.com/all-time-mma-rankings/all-time-absolute/</w:t>
      </w:r>
    </w:p>
    <w:p w14:paraId="1447D5FF" w14:textId="5B692758" w:rsidR="00496E2C" w:rsidRPr="009F08C7" w:rsidRDefault="00620762" w:rsidP="00617BA7">
      <w:r w:rsidRPr="00620762">
        <w:t xml:space="preserve">Wilkens, S. (2021). </w:t>
      </w:r>
      <w:r w:rsidRPr="00056D09">
        <w:rPr>
          <w:i/>
          <w:iCs/>
        </w:rPr>
        <w:t>Sports prediction and betting models in the machine learning age: The case of tennis</w:t>
      </w:r>
      <w:r w:rsidRPr="00620762">
        <w:t>. Journal of Sports Analytics, 7(2), 99–117. https://doi.org/10.3233/jsa-200463</w:t>
      </w:r>
    </w:p>
    <w:p w14:paraId="6EAE7155" w14:textId="0F88A632" w:rsidR="007D0D27" w:rsidRDefault="00465B6E" w:rsidP="00C84A44">
      <w:r>
        <w:t>Tapology</w:t>
      </w:r>
      <w:r w:rsidR="008A2681">
        <w:t xml:space="preserve">. (2024). </w:t>
      </w:r>
      <w:r w:rsidR="008A2681" w:rsidRPr="009A7768">
        <w:rPr>
          <w:i/>
          <w:iCs/>
        </w:rPr>
        <w:t>Tapology</w:t>
      </w:r>
      <w:r w:rsidR="008A2681">
        <w:t xml:space="preserve">. </w:t>
      </w:r>
      <w:r w:rsidR="008A2681" w:rsidRPr="009D4348">
        <w:t>https://www.tapology.com/</w:t>
      </w:r>
    </w:p>
    <w:p w14:paraId="1254B9BB" w14:textId="62A48533" w:rsidR="008A2681" w:rsidRDefault="008A2681" w:rsidP="00C84A44">
      <w:r>
        <w:t xml:space="preserve">Sherdog. (2024). </w:t>
      </w:r>
      <w:r w:rsidRPr="009A7768">
        <w:rPr>
          <w:i/>
          <w:iCs/>
        </w:rPr>
        <w:t>Sherdog</w:t>
      </w:r>
      <w:r w:rsidR="003F2E65" w:rsidRPr="009A7768">
        <w:rPr>
          <w:i/>
          <w:iCs/>
        </w:rPr>
        <w:t>.</w:t>
      </w:r>
      <w:r w:rsidR="003F2E65">
        <w:t xml:space="preserve"> </w:t>
      </w:r>
      <w:r w:rsidR="003F2E65" w:rsidRPr="009D4348">
        <w:t>https://www.sherdog.com/</w:t>
      </w:r>
    </w:p>
    <w:p w14:paraId="7527693B" w14:textId="6E8357D4" w:rsidR="00E052FB" w:rsidRPr="006157D9" w:rsidRDefault="00E052FB" w:rsidP="00E052FB">
      <w:pPr>
        <w:sectPr w:rsidR="00E052FB" w:rsidRPr="006157D9" w:rsidSect="002F2BDB">
          <w:footerReference w:type="default" r:id="rId45"/>
          <w:type w:val="continuous"/>
          <w:pgSz w:w="11906" w:h="16838" w:code="9"/>
          <w:pgMar w:top="1418" w:right="1418" w:bottom="1418" w:left="1418" w:header="709" w:footer="709" w:gutter="284"/>
          <w:cols w:space="708"/>
          <w:docGrid w:linePitch="360"/>
        </w:sectPr>
      </w:pPr>
    </w:p>
    <w:p w14:paraId="304439C8" w14:textId="55D60F50" w:rsidR="004E2530" w:rsidRPr="006157D9" w:rsidRDefault="004E2530" w:rsidP="00D9373F">
      <w:pPr>
        <w:pStyle w:val="Nadpis1neslovan"/>
      </w:pPr>
      <w:bookmarkStart w:id="174" w:name="_Toc164866008"/>
      <w:r w:rsidRPr="006157D9">
        <w:lastRenderedPageBreak/>
        <w:t>Přílohy</w:t>
      </w:r>
      <w:bookmarkEnd w:id="174"/>
      <w:r w:rsidR="004D46DE" w:rsidRPr="006157D9">
        <w:t xml:space="preserve"> </w:t>
      </w:r>
    </w:p>
    <w:p w14:paraId="1E0D157E" w14:textId="10A3FEAC" w:rsidR="004E2530" w:rsidRPr="006157D9" w:rsidRDefault="00BB65E5" w:rsidP="00617E9D">
      <w:pPr>
        <w:pStyle w:val="Nadpis2plohy"/>
      </w:pPr>
      <w:r>
        <w:t>t</w:t>
      </w:r>
      <w:r w:rsidR="00B33E67">
        <w:t>apology_events.ipynb</w:t>
      </w:r>
    </w:p>
    <w:p w14:paraId="76FE56B1" w14:textId="5CE8F194" w:rsidR="006D2806" w:rsidRPr="006157D9" w:rsidRDefault="00BB65E5" w:rsidP="001466B0">
      <w:r>
        <w:t xml:space="preserve">Příloha obsahuje </w:t>
      </w:r>
      <w:r w:rsidR="005A5064">
        <w:t>proces získání dat z tapology.com.</w:t>
      </w:r>
    </w:p>
    <w:p w14:paraId="1650AEED" w14:textId="3C49E8A3" w:rsidR="004E2530" w:rsidRPr="006157D9" w:rsidRDefault="005A5064" w:rsidP="00617E9D">
      <w:pPr>
        <w:pStyle w:val="Nadpis2plohy"/>
      </w:pPr>
      <w:r>
        <w:t>sherdog_bouts.ipynb</w:t>
      </w:r>
    </w:p>
    <w:p w14:paraId="30537FDB" w14:textId="6A9F1798" w:rsidR="006D2806" w:rsidRDefault="005A5064" w:rsidP="006D2806">
      <w:r w:rsidRPr="005A5064">
        <w:t>Příloha obsahuje proces získání dat z</w:t>
      </w:r>
      <w:r>
        <w:t> sherdog.com</w:t>
      </w:r>
    </w:p>
    <w:p w14:paraId="1D11AFDC" w14:textId="629F307A" w:rsidR="005A5064" w:rsidRDefault="005A5064" w:rsidP="005A5064">
      <w:pPr>
        <w:pStyle w:val="Nadpis2plohy"/>
      </w:pPr>
      <w:r>
        <w:t>creating_dataset.ipynb</w:t>
      </w:r>
    </w:p>
    <w:p w14:paraId="5E250F2A" w14:textId="00FF4329" w:rsidR="005A5064" w:rsidRDefault="005A5064" w:rsidP="005A5064">
      <w:r>
        <w:t xml:space="preserve">Příloha obsahuje proces </w:t>
      </w:r>
      <w:r w:rsidR="00170CA2">
        <w:t>spojení a čištění dat.</w:t>
      </w:r>
    </w:p>
    <w:p w14:paraId="74E67834" w14:textId="2765A2FF" w:rsidR="00170CA2" w:rsidRPr="005A5064" w:rsidRDefault="000149FF" w:rsidP="00170CA2">
      <w:pPr>
        <w:pStyle w:val="Nadpis2plohy"/>
      </w:pPr>
      <w:r>
        <w:t>ufc_analysis.ipynb</w:t>
      </w:r>
    </w:p>
    <w:p w14:paraId="15B092C7" w14:textId="31B13D8A" w:rsidR="005A5064" w:rsidRDefault="000149FF" w:rsidP="006D2806">
      <w:r>
        <w:t xml:space="preserve">Příloha obsahuje </w:t>
      </w:r>
      <w:r w:rsidR="0084345D">
        <w:t>analýzu získaných dat.</w:t>
      </w:r>
    </w:p>
    <w:p w14:paraId="519EF200" w14:textId="6806EE2B" w:rsidR="0084345D" w:rsidRDefault="0084345D" w:rsidP="0084345D">
      <w:pPr>
        <w:pStyle w:val="Nadpis2plohy"/>
      </w:pPr>
      <w:r>
        <w:t>ufc_prediction.ipynb</w:t>
      </w:r>
    </w:p>
    <w:p w14:paraId="313A9A8D" w14:textId="27490D37" w:rsidR="0084345D" w:rsidRPr="0084345D" w:rsidRDefault="0084345D" w:rsidP="0084345D">
      <w:r>
        <w:t xml:space="preserve">Příloha obsahuje </w:t>
      </w:r>
      <w:r w:rsidR="002A053B">
        <w:t>proces tvorby prediktivních modelů.</w:t>
      </w:r>
    </w:p>
    <w:sectPr w:rsidR="0084345D" w:rsidRPr="0084345D" w:rsidSect="002F2BDB">
      <w:footerReference w:type="first" r:id="rId46"/>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432496" w14:textId="77777777" w:rsidR="002F2BDB" w:rsidRPr="006157D9" w:rsidRDefault="002F2BDB" w:rsidP="00961262">
      <w:pPr>
        <w:spacing w:after="0" w:line="240" w:lineRule="auto"/>
      </w:pPr>
      <w:r w:rsidRPr="006157D9">
        <w:separator/>
      </w:r>
    </w:p>
    <w:p w14:paraId="00DF65CA" w14:textId="77777777" w:rsidR="002F2BDB" w:rsidRPr="006157D9" w:rsidRDefault="002F2BDB"/>
  </w:endnote>
  <w:endnote w:type="continuationSeparator" w:id="0">
    <w:p w14:paraId="50552854" w14:textId="77777777" w:rsidR="002F2BDB" w:rsidRPr="006157D9" w:rsidRDefault="002F2BDB" w:rsidP="00961262">
      <w:pPr>
        <w:spacing w:after="0" w:line="240" w:lineRule="auto"/>
      </w:pPr>
      <w:r w:rsidRPr="006157D9">
        <w:continuationSeparator/>
      </w:r>
    </w:p>
    <w:p w14:paraId="6DF911DE" w14:textId="77777777" w:rsidR="002F2BDB" w:rsidRPr="006157D9" w:rsidRDefault="002F2BDB"/>
  </w:endnote>
  <w:endnote w:type="continuationNotice" w:id="1">
    <w:p w14:paraId="3D362329" w14:textId="77777777" w:rsidR="002F2BDB" w:rsidRPr="006157D9" w:rsidRDefault="002F2B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Georgia">
    <w:panose1 w:val="02040502050405020303"/>
    <w:charset w:val="EE"/>
    <w:family w:val="roman"/>
    <w:pitch w:val="variable"/>
    <w:sig w:usb0="00000287" w:usb1="00000000" w:usb2="00000000" w:usb3="00000000" w:csb0="000000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622C48" w14:textId="3D902712" w:rsidR="00435DE9" w:rsidRPr="006157D9" w:rsidRDefault="00435DE9"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007963"/>
      <w:docPartObj>
        <w:docPartGallery w:val="Page Numbers (Bottom of Page)"/>
        <w:docPartUnique/>
      </w:docPartObj>
    </w:sdtPr>
    <w:sdtEndPr/>
    <w:sdtContent>
      <w:p w14:paraId="5E3115BB" w14:textId="78C5C01C" w:rsidR="00435DE9" w:rsidRPr="006157D9" w:rsidRDefault="002A053B"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1BD820" w14:textId="6200D96B" w:rsidR="00435DE9" w:rsidRPr="006157D9" w:rsidRDefault="00435DE9"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F4E42" w14:textId="1AAB4609" w:rsidR="00435DE9" w:rsidRPr="006157D9" w:rsidRDefault="00435DE9"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3824318"/>
      <w:docPartObj>
        <w:docPartGallery w:val="Page Numbers (Bottom of Page)"/>
        <w:docPartUnique/>
      </w:docPartObj>
    </w:sdtPr>
    <w:sdtEndPr/>
    <w:sdtContent>
      <w:p w14:paraId="71D5F0B2" w14:textId="5DF2294D" w:rsidR="00435DE9" w:rsidRPr="006157D9" w:rsidRDefault="00435DE9" w:rsidP="009E5DB4">
        <w:pPr>
          <w:pStyle w:val="Zpat"/>
          <w:jc w:val="center"/>
        </w:pPr>
        <w:r w:rsidRPr="006157D9">
          <w:fldChar w:fldCharType="begin"/>
        </w:r>
        <w:r w:rsidRPr="006157D9">
          <w:instrText>PAGE   \* MERGEFORMAT</w:instrText>
        </w:r>
        <w:r w:rsidRPr="006157D9">
          <w:fldChar w:fldCharType="separate"/>
        </w:r>
        <w:r w:rsidRPr="006157D9">
          <w:t>18</w:t>
        </w:r>
        <w:r w:rsidRPr="006157D9">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1666026"/>
      <w:docPartObj>
        <w:docPartGallery w:val="Page Numbers (Bottom of Page)"/>
        <w:docPartUnique/>
      </w:docPartObj>
    </w:sdtPr>
    <w:sdtEndPr/>
    <w:sdtContent>
      <w:p w14:paraId="3AFDD5AB" w14:textId="609FB24F" w:rsidR="00435DE9" w:rsidRPr="006157D9" w:rsidRDefault="00435DE9" w:rsidP="009E5DB4">
        <w:pPr>
          <w:pStyle w:val="Zpat"/>
          <w:jc w:val="center"/>
        </w:pPr>
        <w:r w:rsidRPr="006157D9">
          <w:fldChar w:fldCharType="begin"/>
        </w:r>
        <w:r w:rsidRPr="006157D9">
          <w:instrText>PAGE   \* MERGEFORMAT</w:instrText>
        </w:r>
        <w:r w:rsidRPr="006157D9">
          <w:fldChar w:fldCharType="separate"/>
        </w:r>
        <w:r w:rsidRPr="006157D9">
          <w:t>I</w:t>
        </w:r>
        <w:r w:rsidRPr="006157D9">
          <w:fldChar w:fldCharType="end"/>
        </w:r>
      </w:p>
    </w:sdtContent>
  </w:sdt>
  <w:p w14:paraId="481943E6" w14:textId="77777777" w:rsidR="00435DE9" w:rsidRPr="006157D9" w:rsidRDefault="00435D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89543C" w14:textId="77777777" w:rsidR="002F2BDB" w:rsidRPr="006157D9" w:rsidRDefault="002F2BDB" w:rsidP="00961262">
      <w:pPr>
        <w:spacing w:after="0" w:line="240" w:lineRule="auto"/>
      </w:pPr>
      <w:r w:rsidRPr="006157D9">
        <w:separator/>
      </w:r>
    </w:p>
    <w:p w14:paraId="70714FF2" w14:textId="77777777" w:rsidR="002F2BDB" w:rsidRPr="006157D9" w:rsidRDefault="002F2BDB"/>
  </w:footnote>
  <w:footnote w:type="continuationSeparator" w:id="0">
    <w:p w14:paraId="2A315010" w14:textId="77777777" w:rsidR="002F2BDB" w:rsidRPr="006157D9" w:rsidRDefault="002F2BDB" w:rsidP="00961262">
      <w:pPr>
        <w:spacing w:after="0" w:line="240" w:lineRule="auto"/>
      </w:pPr>
      <w:r w:rsidRPr="006157D9">
        <w:continuationSeparator/>
      </w:r>
    </w:p>
    <w:p w14:paraId="40D93DE5" w14:textId="77777777" w:rsidR="002F2BDB" w:rsidRPr="006157D9" w:rsidRDefault="002F2BDB"/>
  </w:footnote>
  <w:footnote w:type="continuationNotice" w:id="1">
    <w:p w14:paraId="49AB59E8" w14:textId="77777777" w:rsidR="002F2BDB" w:rsidRPr="006157D9" w:rsidRDefault="002F2BDB">
      <w:pPr>
        <w:spacing w:after="0" w:line="240" w:lineRule="auto"/>
      </w:pPr>
    </w:p>
  </w:footnote>
  <w:footnote w:id="2">
    <w:p w14:paraId="238AE85C" w14:textId="62364FC7" w:rsidR="00F016A0" w:rsidRPr="006157D9" w:rsidRDefault="00F016A0">
      <w:pPr>
        <w:pStyle w:val="Textpoznpodarou"/>
      </w:pPr>
      <w:r w:rsidRPr="006157D9">
        <w:rPr>
          <w:rStyle w:val="Znakapoznpodarou"/>
        </w:rPr>
        <w:footnoteRef/>
      </w:r>
      <w:r w:rsidRPr="006157D9">
        <w:t xml:space="preserve"> „Vale tudo“ v překladu „vše dovoleno“.</w:t>
      </w:r>
    </w:p>
  </w:footnote>
  <w:footnote w:id="3">
    <w:p w14:paraId="57426ED2" w14:textId="0908ECD7" w:rsidR="001A7E19" w:rsidRPr="006157D9" w:rsidRDefault="001A7E19">
      <w:pPr>
        <w:pStyle w:val="Textpoznpodarou"/>
      </w:pPr>
      <w:r w:rsidRPr="006157D9">
        <w:rPr>
          <w:rStyle w:val="Znakapoznpodarou"/>
        </w:rPr>
        <w:footnoteRef/>
      </w:r>
      <w:r w:rsidRPr="006157D9">
        <w:t xml:space="preserve"> Shootfighting je </w:t>
      </w:r>
      <w:r w:rsidR="00075CDC" w:rsidRPr="006157D9">
        <w:t>termín</w:t>
      </w:r>
      <w:r w:rsidR="00B05851" w:rsidRPr="006157D9">
        <w:t>, který předcházel MMA.</w:t>
      </w:r>
      <w:r w:rsidR="00864C1F" w:rsidRPr="006157D9">
        <w:t xml:space="preserve"> </w:t>
      </w:r>
      <w:r w:rsidR="00B05851" w:rsidRPr="006157D9">
        <w:t>P</w:t>
      </w:r>
      <w:r w:rsidR="00864C1F" w:rsidRPr="006157D9">
        <w:t>ocház</w:t>
      </w:r>
      <w:r w:rsidR="00B05851" w:rsidRPr="006157D9">
        <w:t xml:space="preserve">í </w:t>
      </w:r>
      <w:r w:rsidR="00864C1F" w:rsidRPr="006157D9">
        <w:t>z</w:t>
      </w:r>
      <w:r w:rsidR="00B05851" w:rsidRPr="006157D9">
        <w:t> </w:t>
      </w:r>
      <w:r w:rsidR="00864C1F" w:rsidRPr="006157D9">
        <w:t>Japonských</w:t>
      </w:r>
      <w:r w:rsidR="00B05851" w:rsidRPr="006157D9">
        <w:t xml:space="preserve"> soutěží</w:t>
      </w:r>
      <w:r w:rsidR="00974B5A" w:rsidRPr="006157D9">
        <w:t xml:space="preserve"> obdobného typu</w:t>
      </w:r>
      <w:r w:rsidR="00B05851" w:rsidRPr="006157D9">
        <w:t xml:space="preserve"> a dnes se již nepoužívá.</w:t>
      </w:r>
    </w:p>
  </w:footnote>
  <w:footnote w:id="4">
    <w:p w14:paraId="0859D81E" w14:textId="4F7CD79D" w:rsidR="007077FF" w:rsidRPr="006157D9" w:rsidRDefault="007077FF" w:rsidP="007077FF">
      <w:pPr>
        <w:pStyle w:val="Textpoznpodarou"/>
      </w:pPr>
      <w:r w:rsidRPr="006157D9">
        <w:rPr>
          <w:rStyle w:val="Znakapoznpodarou"/>
        </w:rPr>
        <w:footnoteRef/>
      </w:r>
      <w:r w:rsidRPr="006157D9">
        <w:t xml:space="preserve"> Knockout, zkráceně K.O., je situace, kdy zápasník po inkasovaném úderu či kopu buď plně ztratí vědomí nebo rozhodčí usoudí, že už se není schopen dále efektivně bránit. V takovém případě se jedná o takzvaný „technický knockout“. </w:t>
      </w:r>
    </w:p>
  </w:footnote>
  <w:footnote w:id="5">
    <w:p w14:paraId="08644251" w14:textId="036880D3" w:rsidR="007077FF" w:rsidRPr="006157D9" w:rsidRDefault="007077FF">
      <w:pPr>
        <w:pStyle w:val="Textpoznpodarou"/>
      </w:pPr>
      <w:r w:rsidRPr="006157D9">
        <w:rPr>
          <w:rStyle w:val="Znakapoznpodarou"/>
        </w:rPr>
        <w:footnoteRef/>
      </w:r>
      <w:r w:rsidRPr="006157D9">
        <w:t xml:space="preserve"> Submise je způsob ukončení při, kterém jeden ze zápasníku nějakým chvatem donutí protivníka vzdát se. V případě, kdy se zápasník nechce vzdát a například při škrcení ztratí vědomí nebo utrží zranění, se kterým nelze pokračovat v zápase, rozhodčí ukončí zápas takzvanou „technickou submisí“.</w:t>
      </w:r>
    </w:p>
  </w:footnote>
  <w:footnote w:id="6">
    <w:p w14:paraId="4C8C4CA2" w14:textId="5C577137" w:rsidR="006211E9" w:rsidRPr="006157D9" w:rsidRDefault="006211E9">
      <w:pPr>
        <w:pStyle w:val="Textpoznpodarou"/>
      </w:pPr>
      <w:r w:rsidRPr="006157D9">
        <w:rPr>
          <w:rStyle w:val="Znakapoznpodarou"/>
        </w:rPr>
        <w:footnoteRef/>
      </w:r>
      <w:r w:rsidRPr="006157D9">
        <w:t xml:space="preserve"> Takedown je </w:t>
      </w:r>
      <w:r w:rsidR="00FB2062" w:rsidRPr="006157D9">
        <w:t>v terminologii MMA označení pro strh/poraz bojovníka k zemi a následn</w:t>
      </w:r>
      <w:r w:rsidR="00530D7D" w:rsidRPr="006157D9">
        <w:t>ou</w:t>
      </w:r>
      <w:r w:rsidR="00FB2062" w:rsidRPr="006157D9">
        <w:t xml:space="preserve"> kontrol</w:t>
      </w:r>
      <w:r w:rsidR="00530D7D" w:rsidRPr="006157D9">
        <w:t>u</w:t>
      </w:r>
      <w:r w:rsidR="00FB2062" w:rsidRPr="006157D9">
        <w:t>.</w:t>
      </w:r>
    </w:p>
  </w:footnote>
  <w:footnote w:id="7">
    <w:p w14:paraId="56A6B84A" w14:textId="43D58645" w:rsidR="00744BC0" w:rsidRPr="006157D9" w:rsidRDefault="00744BC0">
      <w:pPr>
        <w:pStyle w:val="Textpoznpodarou"/>
      </w:pPr>
      <w:r w:rsidRPr="006157D9">
        <w:rPr>
          <w:rStyle w:val="Znakapoznpodarou"/>
        </w:rPr>
        <w:footnoteRef/>
      </w:r>
      <w:r w:rsidRPr="006157D9">
        <w:t xml:space="preserve"> „No contest“ znamená, že zápas je bez výsledku. </w:t>
      </w:r>
      <w:r w:rsidR="00FC3C62" w:rsidRPr="006157D9">
        <w:t>Nikam se nepočítá a je na něj nahlíženo, jako by se nestal.</w:t>
      </w:r>
    </w:p>
  </w:footnote>
  <w:footnote w:id="8">
    <w:p w14:paraId="03CB7616" w14:textId="6E32A94E" w:rsidR="00CC03E8" w:rsidRPr="006157D9" w:rsidRDefault="00CC03E8">
      <w:pPr>
        <w:pStyle w:val="Textpoznpodarou"/>
      </w:pPr>
      <w:r w:rsidRPr="006157D9">
        <w:rPr>
          <w:rStyle w:val="Znakapoznpodarou"/>
        </w:rPr>
        <w:footnoteRef/>
      </w:r>
      <w:r w:rsidRPr="006157D9">
        <w:t xml:space="preserve"> „Catchweight“ je domluvený váhový limit, který nespadá do žádné ze standartních váhových kategorií.</w:t>
      </w:r>
    </w:p>
  </w:footnote>
  <w:footnote w:id="9">
    <w:p w14:paraId="2813EC33" w14:textId="075B1730" w:rsidR="00AD4152" w:rsidRDefault="00AD4152">
      <w:pPr>
        <w:pStyle w:val="Textpoznpodarou"/>
      </w:pPr>
      <w:r w:rsidRPr="006157D9">
        <w:rPr>
          <w:rStyle w:val="Znakapoznpodarou"/>
        </w:rPr>
        <w:footnoteRef/>
      </w:r>
      <w:r w:rsidRPr="006157D9">
        <w:t xml:space="preserve"> „0“ v tabulce </w:t>
      </w:r>
      <w:r w:rsidR="00057057" w:rsidRPr="006157D9">
        <w:t xml:space="preserve">u kola ukončení </w:t>
      </w:r>
      <w:r w:rsidRPr="006157D9">
        <w:t xml:space="preserve">znamená, že </w:t>
      </w:r>
      <w:r w:rsidR="00057057" w:rsidRPr="006157D9">
        <w:t>zápas nebyl předčasně ukonč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D37DFE"/>
    <w:multiLevelType w:val="hybridMultilevel"/>
    <w:tmpl w:val="A8E630E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7AD211C"/>
    <w:multiLevelType w:val="hybridMultilevel"/>
    <w:tmpl w:val="C716369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1097286D"/>
    <w:multiLevelType w:val="hybridMultilevel"/>
    <w:tmpl w:val="FF283EB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1E240F"/>
    <w:multiLevelType w:val="hybridMultilevel"/>
    <w:tmpl w:val="399223C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C186312"/>
    <w:multiLevelType w:val="hybridMultilevel"/>
    <w:tmpl w:val="5F54A74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09C1563"/>
    <w:multiLevelType w:val="hybridMultilevel"/>
    <w:tmpl w:val="D1BA7C1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328D16EC"/>
    <w:multiLevelType w:val="hybridMultilevel"/>
    <w:tmpl w:val="59CC714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37F867E2"/>
    <w:multiLevelType w:val="hybridMultilevel"/>
    <w:tmpl w:val="2B048ED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9472470"/>
    <w:multiLevelType w:val="hybridMultilevel"/>
    <w:tmpl w:val="D7DA63A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4BC22728"/>
    <w:multiLevelType w:val="hybridMultilevel"/>
    <w:tmpl w:val="DD92DD9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527066AE"/>
    <w:multiLevelType w:val="hybridMultilevel"/>
    <w:tmpl w:val="FF283E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4690E71"/>
    <w:multiLevelType w:val="hybridMultilevel"/>
    <w:tmpl w:val="91FA8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800408"/>
    <w:multiLevelType w:val="hybridMultilevel"/>
    <w:tmpl w:val="D310860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559A3E29"/>
    <w:multiLevelType w:val="hybridMultilevel"/>
    <w:tmpl w:val="D48EF5E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58102A03"/>
    <w:multiLevelType w:val="hybridMultilevel"/>
    <w:tmpl w:val="FF283E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ECF7045"/>
    <w:multiLevelType w:val="hybridMultilevel"/>
    <w:tmpl w:val="B34610E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6119360B"/>
    <w:multiLevelType w:val="hybridMultilevel"/>
    <w:tmpl w:val="DE3AD95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615677EB"/>
    <w:multiLevelType w:val="hybridMultilevel"/>
    <w:tmpl w:val="54ACAAC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6C60384"/>
    <w:multiLevelType w:val="hybridMultilevel"/>
    <w:tmpl w:val="06C6452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9953F32"/>
    <w:multiLevelType w:val="hybridMultilevel"/>
    <w:tmpl w:val="63EE0FF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27" w15:restartNumberingAfterBreak="0">
    <w:nsid w:val="73E14495"/>
    <w:multiLevelType w:val="hybridMultilevel"/>
    <w:tmpl w:val="D31EC72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15:restartNumberingAfterBreak="0">
    <w:nsid w:val="788D7A9D"/>
    <w:multiLevelType w:val="hybridMultilevel"/>
    <w:tmpl w:val="3014CA3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D7B279F"/>
    <w:multiLevelType w:val="hybridMultilevel"/>
    <w:tmpl w:val="A73C5016"/>
    <w:lvl w:ilvl="0" w:tplc="DE32D85A">
      <w:start w:val="1"/>
      <w:numFmt w:val="decimal"/>
      <w:lvlText w:val="%1."/>
      <w:lvlJc w:val="left"/>
      <w:pPr>
        <w:ind w:left="420" w:hanging="360"/>
      </w:pPr>
      <w:rPr>
        <w:rFonts w:hint="default"/>
      </w:rPr>
    </w:lvl>
    <w:lvl w:ilvl="1" w:tplc="04050019" w:tentative="1">
      <w:start w:val="1"/>
      <w:numFmt w:val="lowerLetter"/>
      <w:lvlText w:val="%2."/>
      <w:lvlJc w:val="left"/>
      <w:pPr>
        <w:ind w:left="1140" w:hanging="360"/>
      </w:pPr>
    </w:lvl>
    <w:lvl w:ilvl="2" w:tplc="0405001B" w:tentative="1">
      <w:start w:val="1"/>
      <w:numFmt w:val="lowerRoman"/>
      <w:lvlText w:val="%3."/>
      <w:lvlJc w:val="right"/>
      <w:pPr>
        <w:ind w:left="1860" w:hanging="180"/>
      </w:pPr>
    </w:lvl>
    <w:lvl w:ilvl="3" w:tplc="0405000F" w:tentative="1">
      <w:start w:val="1"/>
      <w:numFmt w:val="decimal"/>
      <w:lvlText w:val="%4."/>
      <w:lvlJc w:val="left"/>
      <w:pPr>
        <w:ind w:left="2580" w:hanging="360"/>
      </w:pPr>
    </w:lvl>
    <w:lvl w:ilvl="4" w:tplc="04050019" w:tentative="1">
      <w:start w:val="1"/>
      <w:numFmt w:val="lowerLetter"/>
      <w:lvlText w:val="%5."/>
      <w:lvlJc w:val="left"/>
      <w:pPr>
        <w:ind w:left="3300" w:hanging="360"/>
      </w:pPr>
    </w:lvl>
    <w:lvl w:ilvl="5" w:tplc="0405001B" w:tentative="1">
      <w:start w:val="1"/>
      <w:numFmt w:val="lowerRoman"/>
      <w:lvlText w:val="%6."/>
      <w:lvlJc w:val="right"/>
      <w:pPr>
        <w:ind w:left="4020" w:hanging="180"/>
      </w:pPr>
    </w:lvl>
    <w:lvl w:ilvl="6" w:tplc="0405000F" w:tentative="1">
      <w:start w:val="1"/>
      <w:numFmt w:val="decimal"/>
      <w:lvlText w:val="%7."/>
      <w:lvlJc w:val="left"/>
      <w:pPr>
        <w:ind w:left="4740" w:hanging="360"/>
      </w:pPr>
    </w:lvl>
    <w:lvl w:ilvl="7" w:tplc="04050019" w:tentative="1">
      <w:start w:val="1"/>
      <w:numFmt w:val="lowerLetter"/>
      <w:lvlText w:val="%8."/>
      <w:lvlJc w:val="left"/>
      <w:pPr>
        <w:ind w:left="5460" w:hanging="360"/>
      </w:pPr>
    </w:lvl>
    <w:lvl w:ilvl="8" w:tplc="0405001B" w:tentative="1">
      <w:start w:val="1"/>
      <w:numFmt w:val="lowerRoman"/>
      <w:lvlText w:val="%9."/>
      <w:lvlJc w:val="right"/>
      <w:pPr>
        <w:ind w:left="6180" w:hanging="180"/>
      </w:pPr>
    </w:lvl>
  </w:abstractNum>
  <w:num w:numId="1" w16cid:durableId="1838686187">
    <w:abstractNumId w:val="26"/>
  </w:num>
  <w:num w:numId="2" w16cid:durableId="7486577">
    <w:abstractNumId w:val="23"/>
  </w:num>
  <w:num w:numId="3" w16cid:durableId="2006469802">
    <w:abstractNumId w:val="12"/>
  </w:num>
  <w:num w:numId="4" w16cid:durableId="159665182">
    <w:abstractNumId w:val="11"/>
  </w:num>
  <w:num w:numId="5" w16cid:durableId="1589384676">
    <w:abstractNumId w:val="10"/>
  </w:num>
  <w:num w:numId="6" w16cid:durableId="1178932378">
    <w:abstractNumId w:val="13"/>
  </w:num>
  <w:num w:numId="7" w16cid:durableId="1011571404">
    <w:abstractNumId w:val="28"/>
  </w:num>
  <w:num w:numId="8" w16cid:durableId="809251004">
    <w:abstractNumId w:val="5"/>
  </w:num>
  <w:num w:numId="9" w16cid:durableId="1084573071">
    <w:abstractNumId w:val="25"/>
  </w:num>
  <w:num w:numId="10" w16cid:durableId="2023243690">
    <w:abstractNumId w:val="3"/>
  </w:num>
  <w:num w:numId="11" w16cid:durableId="2141534500">
    <w:abstractNumId w:val="1"/>
  </w:num>
  <w:num w:numId="12" w16cid:durableId="1865553267">
    <w:abstractNumId w:val="8"/>
  </w:num>
  <w:num w:numId="13" w16cid:durableId="1369912662">
    <w:abstractNumId w:val="27"/>
  </w:num>
  <w:num w:numId="14" w16cid:durableId="534343181">
    <w:abstractNumId w:val="4"/>
  </w:num>
  <w:num w:numId="15" w16cid:durableId="1398094067">
    <w:abstractNumId w:val="24"/>
  </w:num>
  <w:num w:numId="16" w16cid:durableId="1203976054">
    <w:abstractNumId w:val="9"/>
  </w:num>
  <w:num w:numId="17" w16cid:durableId="832909557">
    <w:abstractNumId w:val="18"/>
  </w:num>
  <w:num w:numId="18" w16cid:durableId="1887325892">
    <w:abstractNumId w:val="6"/>
  </w:num>
  <w:num w:numId="19" w16cid:durableId="1927959518">
    <w:abstractNumId w:val="7"/>
  </w:num>
  <w:num w:numId="20" w16cid:durableId="1851990864">
    <w:abstractNumId w:val="2"/>
  </w:num>
  <w:num w:numId="21" w16cid:durableId="2007589496">
    <w:abstractNumId w:val="19"/>
  </w:num>
  <w:num w:numId="22" w16cid:durableId="1223248012">
    <w:abstractNumId w:val="0"/>
  </w:num>
  <w:num w:numId="23" w16cid:durableId="878588906">
    <w:abstractNumId w:val="20"/>
  </w:num>
  <w:num w:numId="24" w16cid:durableId="241792330">
    <w:abstractNumId w:val="30"/>
  </w:num>
  <w:num w:numId="25" w16cid:durableId="990643387">
    <w:abstractNumId w:val="22"/>
  </w:num>
  <w:num w:numId="26" w16cid:durableId="583682332">
    <w:abstractNumId w:val="17"/>
  </w:num>
  <w:num w:numId="27" w16cid:durableId="643508165">
    <w:abstractNumId w:val="21"/>
  </w:num>
  <w:num w:numId="28" w16cid:durableId="1428691231">
    <w:abstractNumId w:val="14"/>
  </w:num>
  <w:num w:numId="29" w16cid:durableId="1824658333">
    <w:abstractNumId w:val="15"/>
  </w:num>
  <w:num w:numId="30" w16cid:durableId="993486074">
    <w:abstractNumId w:val="29"/>
  </w:num>
  <w:num w:numId="31" w16cid:durableId="213779675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9"/>
  <w:hyphenationZone w:val="425"/>
  <w:defaultTableStyle w:val="Styl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MqgFAEi0u98tAAAA"/>
  </w:docVars>
  <w:rsids>
    <w:rsidRoot w:val="004E2530"/>
    <w:rsid w:val="000007BC"/>
    <w:rsid w:val="00000F71"/>
    <w:rsid w:val="000012B6"/>
    <w:rsid w:val="000013F7"/>
    <w:rsid w:val="000018F5"/>
    <w:rsid w:val="00001C17"/>
    <w:rsid w:val="00002306"/>
    <w:rsid w:val="00002832"/>
    <w:rsid w:val="000028C0"/>
    <w:rsid w:val="00002BFF"/>
    <w:rsid w:val="0000302A"/>
    <w:rsid w:val="00004415"/>
    <w:rsid w:val="0000480B"/>
    <w:rsid w:val="00005954"/>
    <w:rsid w:val="000068FF"/>
    <w:rsid w:val="00007A69"/>
    <w:rsid w:val="00007A7F"/>
    <w:rsid w:val="00007B82"/>
    <w:rsid w:val="00007CFD"/>
    <w:rsid w:val="00007E38"/>
    <w:rsid w:val="00010058"/>
    <w:rsid w:val="000117BB"/>
    <w:rsid w:val="000119B2"/>
    <w:rsid w:val="00011C32"/>
    <w:rsid w:val="00012342"/>
    <w:rsid w:val="0001315D"/>
    <w:rsid w:val="000146CA"/>
    <w:rsid w:val="000147D8"/>
    <w:rsid w:val="000149FF"/>
    <w:rsid w:val="00016055"/>
    <w:rsid w:val="00016292"/>
    <w:rsid w:val="00016571"/>
    <w:rsid w:val="00017CF3"/>
    <w:rsid w:val="000207FA"/>
    <w:rsid w:val="00021846"/>
    <w:rsid w:val="00022FB9"/>
    <w:rsid w:val="00023583"/>
    <w:rsid w:val="00023FE0"/>
    <w:rsid w:val="00024C8D"/>
    <w:rsid w:val="00025305"/>
    <w:rsid w:val="00026875"/>
    <w:rsid w:val="00027073"/>
    <w:rsid w:val="0002710E"/>
    <w:rsid w:val="0002729A"/>
    <w:rsid w:val="0002754A"/>
    <w:rsid w:val="0003059C"/>
    <w:rsid w:val="00030BFA"/>
    <w:rsid w:val="00031135"/>
    <w:rsid w:val="00033132"/>
    <w:rsid w:val="000333AC"/>
    <w:rsid w:val="00033DB9"/>
    <w:rsid w:val="000340C2"/>
    <w:rsid w:val="000356E1"/>
    <w:rsid w:val="00036369"/>
    <w:rsid w:val="00036C14"/>
    <w:rsid w:val="000375CD"/>
    <w:rsid w:val="00037F7D"/>
    <w:rsid w:val="00041428"/>
    <w:rsid w:val="00041526"/>
    <w:rsid w:val="00041CEC"/>
    <w:rsid w:val="00041D5D"/>
    <w:rsid w:val="00042329"/>
    <w:rsid w:val="000424CB"/>
    <w:rsid w:val="0004493A"/>
    <w:rsid w:val="00047719"/>
    <w:rsid w:val="00047A66"/>
    <w:rsid w:val="0005129E"/>
    <w:rsid w:val="00051536"/>
    <w:rsid w:val="0005287F"/>
    <w:rsid w:val="00052AFC"/>
    <w:rsid w:val="00053457"/>
    <w:rsid w:val="00053B93"/>
    <w:rsid w:val="00054709"/>
    <w:rsid w:val="00054F98"/>
    <w:rsid w:val="00055284"/>
    <w:rsid w:val="00056331"/>
    <w:rsid w:val="00056D09"/>
    <w:rsid w:val="00056E00"/>
    <w:rsid w:val="00057057"/>
    <w:rsid w:val="00057B49"/>
    <w:rsid w:val="00057F16"/>
    <w:rsid w:val="00060591"/>
    <w:rsid w:val="000643AC"/>
    <w:rsid w:val="0006477C"/>
    <w:rsid w:val="00065AF9"/>
    <w:rsid w:val="00067728"/>
    <w:rsid w:val="00070131"/>
    <w:rsid w:val="000710D8"/>
    <w:rsid w:val="0007122D"/>
    <w:rsid w:val="000712E8"/>
    <w:rsid w:val="000713DF"/>
    <w:rsid w:val="000721EC"/>
    <w:rsid w:val="0007242A"/>
    <w:rsid w:val="00072D0A"/>
    <w:rsid w:val="00073E65"/>
    <w:rsid w:val="00074164"/>
    <w:rsid w:val="00074A16"/>
    <w:rsid w:val="00075CDC"/>
    <w:rsid w:val="000772A2"/>
    <w:rsid w:val="000772AE"/>
    <w:rsid w:val="00082094"/>
    <w:rsid w:val="000821B5"/>
    <w:rsid w:val="00083AC1"/>
    <w:rsid w:val="00084B65"/>
    <w:rsid w:val="000900DE"/>
    <w:rsid w:val="000905CE"/>
    <w:rsid w:val="00090A4C"/>
    <w:rsid w:val="00091E2D"/>
    <w:rsid w:val="000922FB"/>
    <w:rsid w:val="00092744"/>
    <w:rsid w:val="00092B66"/>
    <w:rsid w:val="00092D53"/>
    <w:rsid w:val="000931CC"/>
    <w:rsid w:val="000947E4"/>
    <w:rsid w:val="00094B8A"/>
    <w:rsid w:val="000950EF"/>
    <w:rsid w:val="000A124E"/>
    <w:rsid w:val="000A225F"/>
    <w:rsid w:val="000A289F"/>
    <w:rsid w:val="000A3E16"/>
    <w:rsid w:val="000A6073"/>
    <w:rsid w:val="000A6837"/>
    <w:rsid w:val="000A7D4A"/>
    <w:rsid w:val="000B00CB"/>
    <w:rsid w:val="000B0339"/>
    <w:rsid w:val="000B0A13"/>
    <w:rsid w:val="000B0B58"/>
    <w:rsid w:val="000B17A8"/>
    <w:rsid w:val="000B3209"/>
    <w:rsid w:val="000B3738"/>
    <w:rsid w:val="000B4A31"/>
    <w:rsid w:val="000B4B67"/>
    <w:rsid w:val="000B6734"/>
    <w:rsid w:val="000B7CCC"/>
    <w:rsid w:val="000B7CE3"/>
    <w:rsid w:val="000C00C6"/>
    <w:rsid w:val="000C0BB5"/>
    <w:rsid w:val="000C1326"/>
    <w:rsid w:val="000C3BE1"/>
    <w:rsid w:val="000C4F30"/>
    <w:rsid w:val="000C7504"/>
    <w:rsid w:val="000C7D52"/>
    <w:rsid w:val="000D02A8"/>
    <w:rsid w:val="000D15BB"/>
    <w:rsid w:val="000D2B72"/>
    <w:rsid w:val="000D598C"/>
    <w:rsid w:val="000D5BF0"/>
    <w:rsid w:val="000D6BE4"/>
    <w:rsid w:val="000D6E1D"/>
    <w:rsid w:val="000D7E8B"/>
    <w:rsid w:val="000E0296"/>
    <w:rsid w:val="000E135C"/>
    <w:rsid w:val="000E1365"/>
    <w:rsid w:val="000E3499"/>
    <w:rsid w:val="000E3D83"/>
    <w:rsid w:val="000E5487"/>
    <w:rsid w:val="000E6BA8"/>
    <w:rsid w:val="000E6EA4"/>
    <w:rsid w:val="000F22F2"/>
    <w:rsid w:val="000F3D63"/>
    <w:rsid w:val="000F3EBD"/>
    <w:rsid w:val="000F45E0"/>
    <w:rsid w:val="000F4896"/>
    <w:rsid w:val="000F564A"/>
    <w:rsid w:val="000F5C50"/>
    <w:rsid w:val="000F61E7"/>
    <w:rsid w:val="000F6CAA"/>
    <w:rsid w:val="000F7840"/>
    <w:rsid w:val="000F795C"/>
    <w:rsid w:val="000F7F21"/>
    <w:rsid w:val="00101057"/>
    <w:rsid w:val="00101162"/>
    <w:rsid w:val="001015F8"/>
    <w:rsid w:val="00102872"/>
    <w:rsid w:val="00102F5D"/>
    <w:rsid w:val="001030DE"/>
    <w:rsid w:val="00105518"/>
    <w:rsid w:val="00106BC4"/>
    <w:rsid w:val="0010777E"/>
    <w:rsid w:val="001106EC"/>
    <w:rsid w:val="0011079B"/>
    <w:rsid w:val="00110A6D"/>
    <w:rsid w:val="00111155"/>
    <w:rsid w:val="0011190B"/>
    <w:rsid w:val="00112392"/>
    <w:rsid w:val="00112823"/>
    <w:rsid w:val="00113053"/>
    <w:rsid w:val="001144CE"/>
    <w:rsid w:val="00115B51"/>
    <w:rsid w:val="00115F05"/>
    <w:rsid w:val="0011702A"/>
    <w:rsid w:val="001174C0"/>
    <w:rsid w:val="00121AEF"/>
    <w:rsid w:val="0012226D"/>
    <w:rsid w:val="00122D4E"/>
    <w:rsid w:val="0012342A"/>
    <w:rsid w:val="0012476F"/>
    <w:rsid w:val="00124C42"/>
    <w:rsid w:val="00125AC2"/>
    <w:rsid w:val="001277AC"/>
    <w:rsid w:val="00127D20"/>
    <w:rsid w:val="0013021A"/>
    <w:rsid w:val="00130E5C"/>
    <w:rsid w:val="001311C4"/>
    <w:rsid w:val="00131826"/>
    <w:rsid w:val="0013202F"/>
    <w:rsid w:val="001329E6"/>
    <w:rsid w:val="00133112"/>
    <w:rsid w:val="00133856"/>
    <w:rsid w:val="001342B4"/>
    <w:rsid w:val="001344A2"/>
    <w:rsid w:val="001344A7"/>
    <w:rsid w:val="00134A1A"/>
    <w:rsid w:val="00136258"/>
    <w:rsid w:val="00136BFF"/>
    <w:rsid w:val="001377CA"/>
    <w:rsid w:val="0014040D"/>
    <w:rsid w:val="00144EC9"/>
    <w:rsid w:val="0014606D"/>
    <w:rsid w:val="001463E6"/>
    <w:rsid w:val="00146598"/>
    <w:rsid w:val="001466B0"/>
    <w:rsid w:val="00146F03"/>
    <w:rsid w:val="00147AF9"/>
    <w:rsid w:val="00151C5D"/>
    <w:rsid w:val="001520AC"/>
    <w:rsid w:val="001524D5"/>
    <w:rsid w:val="00153D22"/>
    <w:rsid w:val="001550AA"/>
    <w:rsid w:val="00155972"/>
    <w:rsid w:val="0015633D"/>
    <w:rsid w:val="001571CC"/>
    <w:rsid w:val="001575DE"/>
    <w:rsid w:val="00157EE6"/>
    <w:rsid w:val="00160458"/>
    <w:rsid w:val="0016051E"/>
    <w:rsid w:val="0016201D"/>
    <w:rsid w:val="0016274C"/>
    <w:rsid w:val="0016309B"/>
    <w:rsid w:val="0016322A"/>
    <w:rsid w:val="00165B86"/>
    <w:rsid w:val="001664D7"/>
    <w:rsid w:val="001706C3"/>
    <w:rsid w:val="001706D2"/>
    <w:rsid w:val="00170938"/>
    <w:rsid w:val="00170CA2"/>
    <w:rsid w:val="001710EB"/>
    <w:rsid w:val="00171C96"/>
    <w:rsid w:val="00172B7D"/>
    <w:rsid w:val="001759E2"/>
    <w:rsid w:val="00176DFB"/>
    <w:rsid w:val="0017784F"/>
    <w:rsid w:val="0018047D"/>
    <w:rsid w:val="00181697"/>
    <w:rsid w:val="00182A8D"/>
    <w:rsid w:val="001840E8"/>
    <w:rsid w:val="00184137"/>
    <w:rsid w:val="00187629"/>
    <w:rsid w:val="00187786"/>
    <w:rsid w:val="00187C21"/>
    <w:rsid w:val="0019049D"/>
    <w:rsid w:val="001926D4"/>
    <w:rsid w:val="00192763"/>
    <w:rsid w:val="00192981"/>
    <w:rsid w:val="00194096"/>
    <w:rsid w:val="00194C83"/>
    <w:rsid w:val="00195777"/>
    <w:rsid w:val="00196238"/>
    <w:rsid w:val="00197508"/>
    <w:rsid w:val="00197E67"/>
    <w:rsid w:val="001A0FAE"/>
    <w:rsid w:val="001A18C0"/>
    <w:rsid w:val="001A1C23"/>
    <w:rsid w:val="001A251A"/>
    <w:rsid w:val="001A3A35"/>
    <w:rsid w:val="001A3D08"/>
    <w:rsid w:val="001A4130"/>
    <w:rsid w:val="001A46A1"/>
    <w:rsid w:val="001A5E36"/>
    <w:rsid w:val="001A61B2"/>
    <w:rsid w:val="001A7E19"/>
    <w:rsid w:val="001B0006"/>
    <w:rsid w:val="001B0165"/>
    <w:rsid w:val="001B02BF"/>
    <w:rsid w:val="001B0989"/>
    <w:rsid w:val="001B11B0"/>
    <w:rsid w:val="001B138B"/>
    <w:rsid w:val="001B5109"/>
    <w:rsid w:val="001B5F37"/>
    <w:rsid w:val="001B6405"/>
    <w:rsid w:val="001C014F"/>
    <w:rsid w:val="001C0837"/>
    <w:rsid w:val="001C0943"/>
    <w:rsid w:val="001C0A2A"/>
    <w:rsid w:val="001C127F"/>
    <w:rsid w:val="001C1A47"/>
    <w:rsid w:val="001C1ABE"/>
    <w:rsid w:val="001C2E3D"/>
    <w:rsid w:val="001C32F6"/>
    <w:rsid w:val="001C338B"/>
    <w:rsid w:val="001C3C0F"/>
    <w:rsid w:val="001C3C8C"/>
    <w:rsid w:val="001C466E"/>
    <w:rsid w:val="001C4DB2"/>
    <w:rsid w:val="001C5BB6"/>
    <w:rsid w:val="001D0769"/>
    <w:rsid w:val="001D0983"/>
    <w:rsid w:val="001D0E1F"/>
    <w:rsid w:val="001D14A2"/>
    <w:rsid w:val="001D28F5"/>
    <w:rsid w:val="001D2D76"/>
    <w:rsid w:val="001D37B5"/>
    <w:rsid w:val="001D3A54"/>
    <w:rsid w:val="001D59F6"/>
    <w:rsid w:val="001D6183"/>
    <w:rsid w:val="001D66CC"/>
    <w:rsid w:val="001D697F"/>
    <w:rsid w:val="001D76D9"/>
    <w:rsid w:val="001D7820"/>
    <w:rsid w:val="001E01BC"/>
    <w:rsid w:val="001E02CA"/>
    <w:rsid w:val="001E057A"/>
    <w:rsid w:val="001E2A6E"/>
    <w:rsid w:val="001E3FE8"/>
    <w:rsid w:val="001E4106"/>
    <w:rsid w:val="001E4B59"/>
    <w:rsid w:val="001E5B94"/>
    <w:rsid w:val="001E5CEB"/>
    <w:rsid w:val="001E773C"/>
    <w:rsid w:val="001E7BE3"/>
    <w:rsid w:val="001F04AD"/>
    <w:rsid w:val="001F06C1"/>
    <w:rsid w:val="001F09ED"/>
    <w:rsid w:val="001F1753"/>
    <w:rsid w:val="001F1B1C"/>
    <w:rsid w:val="001F1B44"/>
    <w:rsid w:val="001F2520"/>
    <w:rsid w:val="001F2B80"/>
    <w:rsid w:val="001F2BF1"/>
    <w:rsid w:val="001F365E"/>
    <w:rsid w:val="001F425B"/>
    <w:rsid w:val="001F702E"/>
    <w:rsid w:val="001F7739"/>
    <w:rsid w:val="0020044A"/>
    <w:rsid w:val="00200516"/>
    <w:rsid w:val="0020098E"/>
    <w:rsid w:val="00200DA9"/>
    <w:rsid w:val="0020162F"/>
    <w:rsid w:val="00201CA0"/>
    <w:rsid w:val="002020E7"/>
    <w:rsid w:val="00202A70"/>
    <w:rsid w:val="00202A74"/>
    <w:rsid w:val="00203033"/>
    <w:rsid w:val="002034CF"/>
    <w:rsid w:val="0020433A"/>
    <w:rsid w:val="002047A4"/>
    <w:rsid w:val="0020659D"/>
    <w:rsid w:val="00207BDB"/>
    <w:rsid w:val="00210BD4"/>
    <w:rsid w:val="002119A5"/>
    <w:rsid w:val="002135AB"/>
    <w:rsid w:val="00213E16"/>
    <w:rsid w:val="002141AE"/>
    <w:rsid w:val="00214604"/>
    <w:rsid w:val="00214CB3"/>
    <w:rsid w:val="002156A8"/>
    <w:rsid w:val="00215851"/>
    <w:rsid w:val="00215910"/>
    <w:rsid w:val="00217DB1"/>
    <w:rsid w:val="00223F83"/>
    <w:rsid w:val="00224CE8"/>
    <w:rsid w:val="00224E88"/>
    <w:rsid w:val="00225FA8"/>
    <w:rsid w:val="002261AB"/>
    <w:rsid w:val="0022666C"/>
    <w:rsid w:val="00227C9C"/>
    <w:rsid w:val="002302BD"/>
    <w:rsid w:val="00230644"/>
    <w:rsid w:val="002317C3"/>
    <w:rsid w:val="0023224F"/>
    <w:rsid w:val="002329EB"/>
    <w:rsid w:val="0023480C"/>
    <w:rsid w:val="00236203"/>
    <w:rsid w:val="00237646"/>
    <w:rsid w:val="002401CC"/>
    <w:rsid w:val="0024030F"/>
    <w:rsid w:val="0024065F"/>
    <w:rsid w:val="002407F6"/>
    <w:rsid w:val="002421A4"/>
    <w:rsid w:val="0024227E"/>
    <w:rsid w:val="00244183"/>
    <w:rsid w:val="002448F4"/>
    <w:rsid w:val="00244D56"/>
    <w:rsid w:val="00245280"/>
    <w:rsid w:val="00245604"/>
    <w:rsid w:val="00246A26"/>
    <w:rsid w:val="00246C48"/>
    <w:rsid w:val="00246D9E"/>
    <w:rsid w:val="00246DC5"/>
    <w:rsid w:val="0024716C"/>
    <w:rsid w:val="002473D1"/>
    <w:rsid w:val="002514E2"/>
    <w:rsid w:val="002517A5"/>
    <w:rsid w:val="00251FA1"/>
    <w:rsid w:val="00253CB1"/>
    <w:rsid w:val="00253FC2"/>
    <w:rsid w:val="002547D6"/>
    <w:rsid w:val="0025544E"/>
    <w:rsid w:val="002572E5"/>
    <w:rsid w:val="002574BA"/>
    <w:rsid w:val="002579CE"/>
    <w:rsid w:val="0026019F"/>
    <w:rsid w:val="00260395"/>
    <w:rsid w:val="00260871"/>
    <w:rsid w:val="00261184"/>
    <w:rsid w:val="002618CD"/>
    <w:rsid w:val="00263B66"/>
    <w:rsid w:val="002640FA"/>
    <w:rsid w:val="0026481D"/>
    <w:rsid w:val="0026509E"/>
    <w:rsid w:val="00267788"/>
    <w:rsid w:val="00267966"/>
    <w:rsid w:val="002711FD"/>
    <w:rsid w:val="00271F04"/>
    <w:rsid w:val="00272287"/>
    <w:rsid w:val="0027479A"/>
    <w:rsid w:val="002747C0"/>
    <w:rsid w:val="002754AE"/>
    <w:rsid w:val="0027626E"/>
    <w:rsid w:val="00277343"/>
    <w:rsid w:val="00277534"/>
    <w:rsid w:val="00277E1A"/>
    <w:rsid w:val="002806FE"/>
    <w:rsid w:val="00280740"/>
    <w:rsid w:val="002808E4"/>
    <w:rsid w:val="00281425"/>
    <w:rsid w:val="002820EE"/>
    <w:rsid w:val="002823F2"/>
    <w:rsid w:val="002825AC"/>
    <w:rsid w:val="0028271F"/>
    <w:rsid w:val="0028284F"/>
    <w:rsid w:val="00283565"/>
    <w:rsid w:val="002857A2"/>
    <w:rsid w:val="002859AF"/>
    <w:rsid w:val="00286175"/>
    <w:rsid w:val="0028680E"/>
    <w:rsid w:val="00286E5F"/>
    <w:rsid w:val="00287992"/>
    <w:rsid w:val="00290E77"/>
    <w:rsid w:val="00292C7C"/>
    <w:rsid w:val="0029722D"/>
    <w:rsid w:val="002979E4"/>
    <w:rsid w:val="002A053B"/>
    <w:rsid w:val="002A12DC"/>
    <w:rsid w:val="002A1448"/>
    <w:rsid w:val="002A2881"/>
    <w:rsid w:val="002A4130"/>
    <w:rsid w:val="002A52A4"/>
    <w:rsid w:val="002A56BE"/>
    <w:rsid w:val="002A5D21"/>
    <w:rsid w:val="002A70B9"/>
    <w:rsid w:val="002A7A82"/>
    <w:rsid w:val="002B284A"/>
    <w:rsid w:val="002B4422"/>
    <w:rsid w:val="002B4B41"/>
    <w:rsid w:val="002B5D4B"/>
    <w:rsid w:val="002B6550"/>
    <w:rsid w:val="002B777B"/>
    <w:rsid w:val="002B7F8C"/>
    <w:rsid w:val="002C382B"/>
    <w:rsid w:val="002C396D"/>
    <w:rsid w:val="002C41BE"/>
    <w:rsid w:val="002C4404"/>
    <w:rsid w:val="002C4469"/>
    <w:rsid w:val="002C5249"/>
    <w:rsid w:val="002C5457"/>
    <w:rsid w:val="002C55D6"/>
    <w:rsid w:val="002C5D03"/>
    <w:rsid w:val="002C6A81"/>
    <w:rsid w:val="002C7025"/>
    <w:rsid w:val="002D0825"/>
    <w:rsid w:val="002D09F5"/>
    <w:rsid w:val="002D2125"/>
    <w:rsid w:val="002D2D9C"/>
    <w:rsid w:val="002D34DE"/>
    <w:rsid w:val="002D39FE"/>
    <w:rsid w:val="002D5204"/>
    <w:rsid w:val="002D5220"/>
    <w:rsid w:val="002D5388"/>
    <w:rsid w:val="002D5461"/>
    <w:rsid w:val="002D6092"/>
    <w:rsid w:val="002D6E1A"/>
    <w:rsid w:val="002D7E02"/>
    <w:rsid w:val="002E280F"/>
    <w:rsid w:val="002E2B35"/>
    <w:rsid w:val="002E2D93"/>
    <w:rsid w:val="002E397B"/>
    <w:rsid w:val="002E3CA0"/>
    <w:rsid w:val="002E4078"/>
    <w:rsid w:val="002E4F98"/>
    <w:rsid w:val="002E5833"/>
    <w:rsid w:val="002E65B6"/>
    <w:rsid w:val="002E7AAF"/>
    <w:rsid w:val="002F040B"/>
    <w:rsid w:val="002F1042"/>
    <w:rsid w:val="002F2BDB"/>
    <w:rsid w:val="002F3896"/>
    <w:rsid w:val="002F3B88"/>
    <w:rsid w:val="002F477D"/>
    <w:rsid w:val="00302814"/>
    <w:rsid w:val="00303C01"/>
    <w:rsid w:val="0030738D"/>
    <w:rsid w:val="003077C4"/>
    <w:rsid w:val="00307F33"/>
    <w:rsid w:val="00310A71"/>
    <w:rsid w:val="00311205"/>
    <w:rsid w:val="0031143E"/>
    <w:rsid w:val="00311458"/>
    <w:rsid w:val="003127A2"/>
    <w:rsid w:val="0031281B"/>
    <w:rsid w:val="003135EF"/>
    <w:rsid w:val="00314441"/>
    <w:rsid w:val="003145F9"/>
    <w:rsid w:val="003151F1"/>
    <w:rsid w:val="003165C2"/>
    <w:rsid w:val="003165D4"/>
    <w:rsid w:val="0032074D"/>
    <w:rsid w:val="0032165E"/>
    <w:rsid w:val="003223B4"/>
    <w:rsid w:val="0032280E"/>
    <w:rsid w:val="003230F6"/>
    <w:rsid w:val="00324001"/>
    <w:rsid w:val="003243FE"/>
    <w:rsid w:val="00324502"/>
    <w:rsid w:val="003248F7"/>
    <w:rsid w:val="00325C5F"/>
    <w:rsid w:val="0032779C"/>
    <w:rsid w:val="0033283B"/>
    <w:rsid w:val="00332D7F"/>
    <w:rsid w:val="00332FCC"/>
    <w:rsid w:val="00336822"/>
    <w:rsid w:val="003371B2"/>
    <w:rsid w:val="0033723F"/>
    <w:rsid w:val="003376D6"/>
    <w:rsid w:val="00337B01"/>
    <w:rsid w:val="00337B81"/>
    <w:rsid w:val="00340FD1"/>
    <w:rsid w:val="00341B40"/>
    <w:rsid w:val="003421AD"/>
    <w:rsid w:val="00342214"/>
    <w:rsid w:val="00342FB9"/>
    <w:rsid w:val="003431CE"/>
    <w:rsid w:val="00344409"/>
    <w:rsid w:val="00344FF8"/>
    <w:rsid w:val="0034501D"/>
    <w:rsid w:val="00345CBC"/>
    <w:rsid w:val="0034785B"/>
    <w:rsid w:val="00347C2A"/>
    <w:rsid w:val="00350628"/>
    <w:rsid w:val="00350F08"/>
    <w:rsid w:val="00351ECC"/>
    <w:rsid w:val="00354FD1"/>
    <w:rsid w:val="003556D5"/>
    <w:rsid w:val="00355B4B"/>
    <w:rsid w:val="0036161D"/>
    <w:rsid w:val="00362316"/>
    <w:rsid w:val="0036287B"/>
    <w:rsid w:val="00362FD4"/>
    <w:rsid w:val="00365975"/>
    <w:rsid w:val="003701D2"/>
    <w:rsid w:val="00370385"/>
    <w:rsid w:val="003705E4"/>
    <w:rsid w:val="00370EAC"/>
    <w:rsid w:val="00372E19"/>
    <w:rsid w:val="003730A1"/>
    <w:rsid w:val="00373121"/>
    <w:rsid w:val="00373439"/>
    <w:rsid w:val="00373445"/>
    <w:rsid w:val="0037404D"/>
    <w:rsid w:val="003750E8"/>
    <w:rsid w:val="00375247"/>
    <w:rsid w:val="00375ABB"/>
    <w:rsid w:val="003760BA"/>
    <w:rsid w:val="003776C6"/>
    <w:rsid w:val="00380938"/>
    <w:rsid w:val="003818DA"/>
    <w:rsid w:val="00381CB8"/>
    <w:rsid w:val="00381E2E"/>
    <w:rsid w:val="0038355B"/>
    <w:rsid w:val="00384EEA"/>
    <w:rsid w:val="00386E49"/>
    <w:rsid w:val="0039100C"/>
    <w:rsid w:val="003911C1"/>
    <w:rsid w:val="00391C7E"/>
    <w:rsid w:val="00391CD6"/>
    <w:rsid w:val="00391DA8"/>
    <w:rsid w:val="00391FEC"/>
    <w:rsid w:val="00392360"/>
    <w:rsid w:val="00393B71"/>
    <w:rsid w:val="00393E4D"/>
    <w:rsid w:val="00394B75"/>
    <w:rsid w:val="00395248"/>
    <w:rsid w:val="00395262"/>
    <w:rsid w:val="00395389"/>
    <w:rsid w:val="00395578"/>
    <w:rsid w:val="003966FA"/>
    <w:rsid w:val="003A077B"/>
    <w:rsid w:val="003A272F"/>
    <w:rsid w:val="003A3694"/>
    <w:rsid w:val="003A3B2D"/>
    <w:rsid w:val="003A44C3"/>
    <w:rsid w:val="003A5253"/>
    <w:rsid w:val="003A52BB"/>
    <w:rsid w:val="003A5E3B"/>
    <w:rsid w:val="003A677C"/>
    <w:rsid w:val="003A6FAC"/>
    <w:rsid w:val="003A76DF"/>
    <w:rsid w:val="003A7A5E"/>
    <w:rsid w:val="003B352F"/>
    <w:rsid w:val="003B380A"/>
    <w:rsid w:val="003B5208"/>
    <w:rsid w:val="003B55B1"/>
    <w:rsid w:val="003B63A5"/>
    <w:rsid w:val="003B6A74"/>
    <w:rsid w:val="003B7781"/>
    <w:rsid w:val="003C0C00"/>
    <w:rsid w:val="003C1544"/>
    <w:rsid w:val="003C1ABD"/>
    <w:rsid w:val="003C4140"/>
    <w:rsid w:val="003C4667"/>
    <w:rsid w:val="003C4B22"/>
    <w:rsid w:val="003C4CD5"/>
    <w:rsid w:val="003C4D7F"/>
    <w:rsid w:val="003C5719"/>
    <w:rsid w:val="003C5AEE"/>
    <w:rsid w:val="003C5F8C"/>
    <w:rsid w:val="003C79E4"/>
    <w:rsid w:val="003C7DB4"/>
    <w:rsid w:val="003D0736"/>
    <w:rsid w:val="003D0C03"/>
    <w:rsid w:val="003D2100"/>
    <w:rsid w:val="003D21FA"/>
    <w:rsid w:val="003D4ADE"/>
    <w:rsid w:val="003D54CD"/>
    <w:rsid w:val="003D5CF9"/>
    <w:rsid w:val="003D5F26"/>
    <w:rsid w:val="003D6D50"/>
    <w:rsid w:val="003D70FC"/>
    <w:rsid w:val="003E0F7E"/>
    <w:rsid w:val="003E1879"/>
    <w:rsid w:val="003E1AA7"/>
    <w:rsid w:val="003E280D"/>
    <w:rsid w:val="003E49F3"/>
    <w:rsid w:val="003E6513"/>
    <w:rsid w:val="003F13AB"/>
    <w:rsid w:val="003F2A32"/>
    <w:rsid w:val="003F2E65"/>
    <w:rsid w:val="003F3CCA"/>
    <w:rsid w:val="003F3F32"/>
    <w:rsid w:val="003F3F6F"/>
    <w:rsid w:val="003F4944"/>
    <w:rsid w:val="004004D1"/>
    <w:rsid w:val="0040139D"/>
    <w:rsid w:val="004022F2"/>
    <w:rsid w:val="00402B47"/>
    <w:rsid w:val="00402B50"/>
    <w:rsid w:val="00402DCF"/>
    <w:rsid w:val="00403CB8"/>
    <w:rsid w:val="00405D73"/>
    <w:rsid w:val="00405DC1"/>
    <w:rsid w:val="0040603E"/>
    <w:rsid w:val="00411CEF"/>
    <w:rsid w:val="00411D15"/>
    <w:rsid w:val="00412849"/>
    <w:rsid w:val="004138D2"/>
    <w:rsid w:val="00413B00"/>
    <w:rsid w:val="00413E00"/>
    <w:rsid w:val="0041454E"/>
    <w:rsid w:val="00414759"/>
    <w:rsid w:val="00415CCA"/>
    <w:rsid w:val="00415FCB"/>
    <w:rsid w:val="004165DF"/>
    <w:rsid w:val="00416C9D"/>
    <w:rsid w:val="00417030"/>
    <w:rsid w:val="004173F6"/>
    <w:rsid w:val="004203CF"/>
    <w:rsid w:val="00420BDA"/>
    <w:rsid w:val="00420CF7"/>
    <w:rsid w:val="00422202"/>
    <w:rsid w:val="00422F77"/>
    <w:rsid w:val="004237EC"/>
    <w:rsid w:val="004252B3"/>
    <w:rsid w:val="00425791"/>
    <w:rsid w:val="00426732"/>
    <w:rsid w:val="004276ED"/>
    <w:rsid w:val="004318AA"/>
    <w:rsid w:val="0043228F"/>
    <w:rsid w:val="004329C6"/>
    <w:rsid w:val="00432A05"/>
    <w:rsid w:val="00432AE6"/>
    <w:rsid w:val="0043389E"/>
    <w:rsid w:val="004345C0"/>
    <w:rsid w:val="00434628"/>
    <w:rsid w:val="00435DE9"/>
    <w:rsid w:val="00436733"/>
    <w:rsid w:val="004401D0"/>
    <w:rsid w:val="004407C7"/>
    <w:rsid w:val="00440E5A"/>
    <w:rsid w:val="00442AA8"/>
    <w:rsid w:val="00442C90"/>
    <w:rsid w:val="00443338"/>
    <w:rsid w:val="00443676"/>
    <w:rsid w:val="00443C07"/>
    <w:rsid w:val="004440CE"/>
    <w:rsid w:val="004442B8"/>
    <w:rsid w:val="00444A6F"/>
    <w:rsid w:val="004452A9"/>
    <w:rsid w:val="00445337"/>
    <w:rsid w:val="0044549F"/>
    <w:rsid w:val="00445B77"/>
    <w:rsid w:val="004462E2"/>
    <w:rsid w:val="0044667A"/>
    <w:rsid w:val="00446CD1"/>
    <w:rsid w:val="00447A99"/>
    <w:rsid w:val="00450191"/>
    <w:rsid w:val="00450288"/>
    <w:rsid w:val="00450AE9"/>
    <w:rsid w:val="00450E65"/>
    <w:rsid w:val="00450ED9"/>
    <w:rsid w:val="004511A4"/>
    <w:rsid w:val="00451CC7"/>
    <w:rsid w:val="00452584"/>
    <w:rsid w:val="00452A04"/>
    <w:rsid w:val="00455954"/>
    <w:rsid w:val="00455BEE"/>
    <w:rsid w:val="00456312"/>
    <w:rsid w:val="0045682F"/>
    <w:rsid w:val="004569BA"/>
    <w:rsid w:val="00456D38"/>
    <w:rsid w:val="00456F7A"/>
    <w:rsid w:val="004605C6"/>
    <w:rsid w:val="00460A3E"/>
    <w:rsid w:val="00460BFD"/>
    <w:rsid w:val="00462139"/>
    <w:rsid w:val="00462B66"/>
    <w:rsid w:val="00465B6E"/>
    <w:rsid w:val="00466A0A"/>
    <w:rsid w:val="00467AD1"/>
    <w:rsid w:val="004710C4"/>
    <w:rsid w:val="004717AC"/>
    <w:rsid w:val="00472244"/>
    <w:rsid w:val="004729D9"/>
    <w:rsid w:val="00472BF6"/>
    <w:rsid w:val="00472D1C"/>
    <w:rsid w:val="004737D4"/>
    <w:rsid w:val="00475B9B"/>
    <w:rsid w:val="00476BD1"/>
    <w:rsid w:val="00476F53"/>
    <w:rsid w:val="004772D7"/>
    <w:rsid w:val="00477F68"/>
    <w:rsid w:val="00480539"/>
    <w:rsid w:val="00481ADD"/>
    <w:rsid w:val="00481BA6"/>
    <w:rsid w:val="00482313"/>
    <w:rsid w:val="00482D35"/>
    <w:rsid w:val="00483E5C"/>
    <w:rsid w:val="00485A8C"/>
    <w:rsid w:val="00486BE9"/>
    <w:rsid w:val="00486F8F"/>
    <w:rsid w:val="004901CD"/>
    <w:rsid w:val="00490343"/>
    <w:rsid w:val="004905DE"/>
    <w:rsid w:val="00491C6E"/>
    <w:rsid w:val="004921E6"/>
    <w:rsid w:val="00492AE8"/>
    <w:rsid w:val="0049305B"/>
    <w:rsid w:val="00494272"/>
    <w:rsid w:val="0049512C"/>
    <w:rsid w:val="004952FF"/>
    <w:rsid w:val="00495551"/>
    <w:rsid w:val="00496108"/>
    <w:rsid w:val="004961B9"/>
    <w:rsid w:val="00496532"/>
    <w:rsid w:val="00496E2C"/>
    <w:rsid w:val="004A00D7"/>
    <w:rsid w:val="004A3717"/>
    <w:rsid w:val="004A3878"/>
    <w:rsid w:val="004A4663"/>
    <w:rsid w:val="004A4BB9"/>
    <w:rsid w:val="004A4D81"/>
    <w:rsid w:val="004A633D"/>
    <w:rsid w:val="004A72CE"/>
    <w:rsid w:val="004A7863"/>
    <w:rsid w:val="004B004C"/>
    <w:rsid w:val="004B08FF"/>
    <w:rsid w:val="004B0D86"/>
    <w:rsid w:val="004B2132"/>
    <w:rsid w:val="004B288E"/>
    <w:rsid w:val="004B387F"/>
    <w:rsid w:val="004B5A28"/>
    <w:rsid w:val="004C06A7"/>
    <w:rsid w:val="004C13B7"/>
    <w:rsid w:val="004C2CF4"/>
    <w:rsid w:val="004C3940"/>
    <w:rsid w:val="004C3F91"/>
    <w:rsid w:val="004C4363"/>
    <w:rsid w:val="004C4680"/>
    <w:rsid w:val="004C5251"/>
    <w:rsid w:val="004C70B0"/>
    <w:rsid w:val="004D0C81"/>
    <w:rsid w:val="004D1AB9"/>
    <w:rsid w:val="004D1EF4"/>
    <w:rsid w:val="004D3F43"/>
    <w:rsid w:val="004D4457"/>
    <w:rsid w:val="004D46DE"/>
    <w:rsid w:val="004D4888"/>
    <w:rsid w:val="004D5445"/>
    <w:rsid w:val="004D593F"/>
    <w:rsid w:val="004D5DE7"/>
    <w:rsid w:val="004E00ED"/>
    <w:rsid w:val="004E0340"/>
    <w:rsid w:val="004E0E2A"/>
    <w:rsid w:val="004E144E"/>
    <w:rsid w:val="004E2067"/>
    <w:rsid w:val="004E2217"/>
    <w:rsid w:val="004E2530"/>
    <w:rsid w:val="004E33DA"/>
    <w:rsid w:val="004E655B"/>
    <w:rsid w:val="004E7230"/>
    <w:rsid w:val="004E78AA"/>
    <w:rsid w:val="004F1BDC"/>
    <w:rsid w:val="004F2547"/>
    <w:rsid w:val="004F2748"/>
    <w:rsid w:val="004F305C"/>
    <w:rsid w:val="004F3AB3"/>
    <w:rsid w:val="004F45F1"/>
    <w:rsid w:val="004F476E"/>
    <w:rsid w:val="004F509B"/>
    <w:rsid w:val="004F5290"/>
    <w:rsid w:val="004F66B1"/>
    <w:rsid w:val="004F67DE"/>
    <w:rsid w:val="004F7D53"/>
    <w:rsid w:val="0050080D"/>
    <w:rsid w:val="005009F5"/>
    <w:rsid w:val="00500AF9"/>
    <w:rsid w:val="00501B29"/>
    <w:rsid w:val="005033E9"/>
    <w:rsid w:val="00503998"/>
    <w:rsid w:val="00505F40"/>
    <w:rsid w:val="00506F2A"/>
    <w:rsid w:val="0050745D"/>
    <w:rsid w:val="005077B1"/>
    <w:rsid w:val="00510913"/>
    <w:rsid w:val="005109CA"/>
    <w:rsid w:val="00510C21"/>
    <w:rsid w:val="00514B72"/>
    <w:rsid w:val="0051528B"/>
    <w:rsid w:val="00515611"/>
    <w:rsid w:val="0051635C"/>
    <w:rsid w:val="005173CD"/>
    <w:rsid w:val="005176CD"/>
    <w:rsid w:val="00517A50"/>
    <w:rsid w:val="0052065D"/>
    <w:rsid w:val="0052120D"/>
    <w:rsid w:val="00521976"/>
    <w:rsid w:val="005221BA"/>
    <w:rsid w:val="0052227D"/>
    <w:rsid w:val="0052269E"/>
    <w:rsid w:val="005226CE"/>
    <w:rsid w:val="00522C15"/>
    <w:rsid w:val="00524E8E"/>
    <w:rsid w:val="0052546A"/>
    <w:rsid w:val="00525E03"/>
    <w:rsid w:val="00530760"/>
    <w:rsid w:val="00530D7D"/>
    <w:rsid w:val="00530F02"/>
    <w:rsid w:val="00531FAE"/>
    <w:rsid w:val="005326B0"/>
    <w:rsid w:val="0053346F"/>
    <w:rsid w:val="00534CEA"/>
    <w:rsid w:val="005376FC"/>
    <w:rsid w:val="00540373"/>
    <w:rsid w:val="0054058B"/>
    <w:rsid w:val="00540B5F"/>
    <w:rsid w:val="0054100A"/>
    <w:rsid w:val="0054432E"/>
    <w:rsid w:val="00544C39"/>
    <w:rsid w:val="0054664B"/>
    <w:rsid w:val="00546A0B"/>
    <w:rsid w:val="005471DA"/>
    <w:rsid w:val="00547392"/>
    <w:rsid w:val="00547D25"/>
    <w:rsid w:val="00547DE8"/>
    <w:rsid w:val="00550647"/>
    <w:rsid w:val="005509C8"/>
    <w:rsid w:val="00551B87"/>
    <w:rsid w:val="00552EAE"/>
    <w:rsid w:val="00553088"/>
    <w:rsid w:val="00553501"/>
    <w:rsid w:val="00553C7A"/>
    <w:rsid w:val="00555B8C"/>
    <w:rsid w:val="005577F6"/>
    <w:rsid w:val="00560920"/>
    <w:rsid w:val="00560E6D"/>
    <w:rsid w:val="0056140C"/>
    <w:rsid w:val="00561EAB"/>
    <w:rsid w:val="00561FF3"/>
    <w:rsid w:val="00562009"/>
    <w:rsid w:val="0056207F"/>
    <w:rsid w:val="00562203"/>
    <w:rsid w:val="00562452"/>
    <w:rsid w:val="00562E9C"/>
    <w:rsid w:val="00563034"/>
    <w:rsid w:val="005631EF"/>
    <w:rsid w:val="005635CC"/>
    <w:rsid w:val="00564C34"/>
    <w:rsid w:val="00567E44"/>
    <w:rsid w:val="00567EEE"/>
    <w:rsid w:val="005709FA"/>
    <w:rsid w:val="005715CC"/>
    <w:rsid w:val="0057234B"/>
    <w:rsid w:val="00572C26"/>
    <w:rsid w:val="00572DAF"/>
    <w:rsid w:val="00573237"/>
    <w:rsid w:val="00573254"/>
    <w:rsid w:val="005741B2"/>
    <w:rsid w:val="0057652B"/>
    <w:rsid w:val="00581F5C"/>
    <w:rsid w:val="0058372E"/>
    <w:rsid w:val="00583893"/>
    <w:rsid w:val="005838E8"/>
    <w:rsid w:val="00584260"/>
    <w:rsid w:val="0058466C"/>
    <w:rsid w:val="005846EE"/>
    <w:rsid w:val="00584F07"/>
    <w:rsid w:val="00586E46"/>
    <w:rsid w:val="005904DE"/>
    <w:rsid w:val="00592A54"/>
    <w:rsid w:val="005933B6"/>
    <w:rsid w:val="005943AD"/>
    <w:rsid w:val="0059620A"/>
    <w:rsid w:val="00596246"/>
    <w:rsid w:val="00596AAC"/>
    <w:rsid w:val="00596D23"/>
    <w:rsid w:val="00596D49"/>
    <w:rsid w:val="00597276"/>
    <w:rsid w:val="00597460"/>
    <w:rsid w:val="005A0853"/>
    <w:rsid w:val="005A2A25"/>
    <w:rsid w:val="005A35D6"/>
    <w:rsid w:val="005A424C"/>
    <w:rsid w:val="005A471D"/>
    <w:rsid w:val="005A5064"/>
    <w:rsid w:val="005A53E1"/>
    <w:rsid w:val="005A7013"/>
    <w:rsid w:val="005A7828"/>
    <w:rsid w:val="005A7F79"/>
    <w:rsid w:val="005B16D2"/>
    <w:rsid w:val="005B1FF7"/>
    <w:rsid w:val="005B2359"/>
    <w:rsid w:val="005B3FF3"/>
    <w:rsid w:val="005B47C8"/>
    <w:rsid w:val="005B49A7"/>
    <w:rsid w:val="005B4D9A"/>
    <w:rsid w:val="005B5903"/>
    <w:rsid w:val="005B65BA"/>
    <w:rsid w:val="005B6CC0"/>
    <w:rsid w:val="005B6FD2"/>
    <w:rsid w:val="005B7009"/>
    <w:rsid w:val="005B7441"/>
    <w:rsid w:val="005C07F6"/>
    <w:rsid w:val="005C23FE"/>
    <w:rsid w:val="005C2960"/>
    <w:rsid w:val="005C49DD"/>
    <w:rsid w:val="005C64FF"/>
    <w:rsid w:val="005C6FC8"/>
    <w:rsid w:val="005C73A2"/>
    <w:rsid w:val="005C7C89"/>
    <w:rsid w:val="005D2C7C"/>
    <w:rsid w:val="005D2ED3"/>
    <w:rsid w:val="005D4385"/>
    <w:rsid w:val="005D43A0"/>
    <w:rsid w:val="005D4641"/>
    <w:rsid w:val="005D55E9"/>
    <w:rsid w:val="005D6387"/>
    <w:rsid w:val="005D6424"/>
    <w:rsid w:val="005D679F"/>
    <w:rsid w:val="005D67C9"/>
    <w:rsid w:val="005D7F87"/>
    <w:rsid w:val="005E2C7E"/>
    <w:rsid w:val="005E3E1F"/>
    <w:rsid w:val="005E4A51"/>
    <w:rsid w:val="005E62CC"/>
    <w:rsid w:val="005E7AE1"/>
    <w:rsid w:val="005F0207"/>
    <w:rsid w:val="005F308C"/>
    <w:rsid w:val="005F3497"/>
    <w:rsid w:val="005F4A83"/>
    <w:rsid w:val="005F53C6"/>
    <w:rsid w:val="005F59ED"/>
    <w:rsid w:val="005F5C6E"/>
    <w:rsid w:val="005F5E2F"/>
    <w:rsid w:val="005F5EE9"/>
    <w:rsid w:val="00600230"/>
    <w:rsid w:val="00600F0F"/>
    <w:rsid w:val="00601944"/>
    <w:rsid w:val="0060213F"/>
    <w:rsid w:val="006027C9"/>
    <w:rsid w:val="00603176"/>
    <w:rsid w:val="00604368"/>
    <w:rsid w:val="0060629A"/>
    <w:rsid w:val="00607E9A"/>
    <w:rsid w:val="00610B11"/>
    <w:rsid w:val="00610D99"/>
    <w:rsid w:val="006114E5"/>
    <w:rsid w:val="00611AD9"/>
    <w:rsid w:val="0061204E"/>
    <w:rsid w:val="006126C1"/>
    <w:rsid w:val="00612DE0"/>
    <w:rsid w:val="00613A7C"/>
    <w:rsid w:val="00613B45"/>
    <w:rsid w:val="006157D9"/>
    <w:rsid w:val="006158C8"/>
    <w:rsid w:val="00615D1E"/>
    <w:rsid w:val="00616F46"/>
    <w:rsid w:val="0061737C"/>
    <w:rsid w:val="0061763D"/>
    <w:rsid w:val="00617BA7"/>
    <w:rsid w:val="00617E9D"/>
    <w:rsid w:val="006205C1"/>
    <w:rsid w:val="00620762"/>
    <w:rsid w:val="00620943"/>
    <w:rsid w:val="006211E9"/>
    <w:rsid w:val="006216FD"/>
    <w:rsid w:val="006219DF"/>
    <w:rsid w:val="00621CC7"/>
    <w:rsid w:val="00621D77"/>
    <w:rsid w:val="0062323E"/>
    <w:rsid w:val="0062333F"/>
    <w:rsid w:val="00623854"/>
    <w:rsid w:val="00624001"/>
    <w:rsid w:val="006248A3"/>
    <w:rsid w:val="00624A29"/>
    <w:rsid w:val="00625D95"/>
    <w:rsid w:val="006265FD"/>
    <w:rsid w:val="00626C4F"/>
    <w:rsid w:val="00627098"/>
    <w:rsid w:val="00627A34"/>
    <w:rsid w:val="00627D8D"/>
    <w:rsid w:val="00630C78"/>
    <w:rsid w:val="006312CA"/>
    <w:rsid w:val="00634AAF"/>
    <w:rsid w:val="0063568D"/>
    <w:rsid w:val="00635AE5"/>
    <w:rsid w:val="00635DF2"/>
    <w:rsid w:val="00636220"/>
    <w:rsid w:val="0063743D"/>
    <w:rsid w:val="00641B17"/>
    <w:rsid w:val="00641B77"/>
    <w:rsid w:val="00642D9C"/>
    <w:rsid w:val="00642E67"/>
    <w:rsid w:val="006433F7"/>
    <w:rsid w:val="00643466"/>
    <w:rsid w:val="006440B6"/>
    <w:rsid w:val="00644BE0"/>
    <w:rsid w:val="0064517D"/>
    <w:rsid w:val="00645772"/>
    <w:rsid w:val="00645A99"/>
    <w:rsid w:val="006467C4"/>
    <w:rsid w:val="00646824"/>
    <w:rsid w:val="006470AF"/>
    <w:rsid w:val="00647B04"/>
    <w:rsid w:val="00651392"/>
    <w:rsid w:val="00652ABD"/>
    <w:rsid w:val="0065364B"/>
    <w:rsid w:val="00654C71"/>
    <w:rsid w:val="006551D3"/>
    <w:rsid w:val="006570B9"/>
    <w:rsid w:val="00657178"/>
    <w:rsid w:val="0065791D"/>
    <w:rsid w:val="00660E5B"/>
    <w:rsid w:val="00661F32"/>
    <w:rsid w:val="00662429"/>
    <w:rsid w:val="006627EB"/>
    <w:rsid w:val="00663085"/>
    <w:rsid w:val="00664173"/>
    <w:rsid w:val="00665B24"/>
    <w:rsid w:val="00665C74"/>
    <w:rsid w:val="0066631A"/>
    <w:rsid w:val="00666B1B"/>
    <w:rsid w:val="00667FDC"/>
    <w:rsid w:val="0067048B"/>
    <w:rsid w:val="00670EFD"/>
    <w:rsid w:val="006714BE"/>
    <w:rsid w:val="00672E78"/>
    <w:rsid w:val="006732AF"/>
    <w:rsid w:val="00673BEA"/>
    <w:rsid w:val="00673CC3"/>
    <w:rsid w:val="00674B2D"/>
    <w:rsid w:val="006755D2"/>
    <w:rsid w:val="00675AE7"/>
    <w:rsid w:val="00675B33"/>
    <w:rsid w:val="00676E80"/>
    <w:rsid w:val="00680193"/>
    <w:rsid w:val="00681496"/>
    <w:rsid w:val="00681AB2"/>
    <w:rsid w:val="00682058"/>
    <w:rsid w:val="006836EC"/>
    <w:rsid w:val="00683A76"/>
    <w:rsid w:val="00683DBA"/>
    <w:rsid w:val="006840DE"/>
    <w:rsid w:val="0068424A"/>
    <w:rsid w:val="00684685"/>
    <w:rsid w:val="00686691"/>
    <w:rsid w:val="006869F8"/>
    <w:rsid w:val="00686CBA"/>
    <w:rsid w:val="0068765C"/>
    <w:rsid w:val="00687BE4"/>
    <w:rsid w:val="006900F4"/>
    <w:rsid w:val="00690CCE"/>
    <w:rsid w:val="006926EE"/>
    <w:rsid w:val="006927A4"/>
    <w:rsid w:val="00693665"/>
    <w:rsid w:val="006940EE"/>
    <w:rsid w:val="006946A8"/>
    <w:rsid w:val="006956B3"/>
    <w:rsid w:val="006959A1"/>
    <w:rsid w:val="00696A4E"/>
    <w:rsid w:val="00696B7C"/>
    <w:rsid w:val="00696BCA"/>
    <w:rsid w:val="00696DCD"/>
    <w:rsid w:val="0069710F"/>
    <w:rsid w:val="006978A2"/>
    <w:rsid w:val="00697CFF"/>
    <w:rsid w:val="006A0E9E"/>
    <w:rsid w:val="006A182A"/>
    <w:rsid w:val="006A1AC7"/>
    <w:rsid w:val="006A5584"/>
    <w:rsid w:val="006A5995"/>
    <w:rsid w:val="006A5AD8"/>
    <w:rsid w:val="006A7C8F"/>
    <w:rsid w:val="006B0579"/>
    <w:rsid w:val="006B0A2C"/>
    <w:rsid w:val="006B2F35"/>
    <w:rsid w:val="006B3033"/>
    <w:rsid w:val="006B4BBB"/>
    <w:rsid w:val="006B53A7"/>
    <w:rsid w:val="006B53DD"/>
    <w:rsid w:val="006B6F16"/>
    <w:rsid w:val="006C0427"/>
    <w:rsid w:val="006C4A02"/>
    <w:rsid w:val="006C59E6"/>
    <w:rsid w:val="006C6601"/>
    <w:rsid w:val="006C6CFC"/>
    <w:rsid w:val="006C7E28"/>
    <w:rsid w:val="006D18AC"/>
    <w:rsid w:val="006D1C6F"/>
    <w:rsid w:val="006D2806"/>
    <w:rsid w:val="006D2E12"/>
    <w:rsid w:val="006D4174"/>
    <w:rsid w:val="006D5595"/>
    <w:rsid w:val="006D67CA"/>
    <w:rsid w:val="006D7023"/>
    <w:rsid w:val="006D706D"/>
    <w:rsid w:val="006D77F9"/>
    <w:rsid w:val="006D79A5"/>
    <w:rsid w:val="006D7C8F"/>
    <w:rsid w:val="006E0507"/>
    <w:rsid w:val="006E11BA"/>
    <w:rsid w:val="006E1370"/>
    <w:rsid w:val="006E162F"/>
    <w:rsid w:val="006E1932"/>
    <w:rsid w:val="006E26B1"/>
    <w:rsid w:val="006E3E39"/>
    <w:rsid w:val="006E4314"/>
    <w:rsid w:val="006E4923"/>
    <w:rsid w:val="006E6424"/>
    <w:rsid w:val="006E7693"/>
    <w:rsid w:val="006E7E1B"/>
    <w:rsid w:val="006F0535"/>
    <w:rsid w:val="006F0586"/>
    <w:rsid w:val="006F1CBB"/>
    <w:rsid w:val="006F257F"/>
    <w:rsid w:val="006F2643"/>
    <w:rsid w:val="006F2836"/>
    <w:rsid w:val="006F2DDE"/>
    <w:rsid w:val="006F3248"/>
    <w:rsid w:val="006F32DF"/>
    <w:rsid w:val="006F3A7C"/>
    <w:rsid w:val="006F4F21"/>
    <w:rsid w:val="006F62B7"/>
    <w:rsid w:val="006F7750"/>
    <w:rsid w:val="007000FC"/>
    <w:rsid w:val="0070064A"/>
    <w:rsid w:val="007010E2"/>
    <w:rsid w:val="007019DC"/>
    <w:rsid w:val="007019E5"/>
    <w:rsid w:val="00702738"/>
    <w:rsid w:val="00702CB6"/>
    <w:rsid w:val="00704B98"/>
    <w:rsid w:val="00704CE7"/>
    <w:rsid w:val="007055B1"/>
    <w:rsid w:val="00707528"/>
    <w:rsid w:val="007077FF"/>
    <w:rsid w:val="00707909"/>
    <w:rsid w:val="00710469"/>
    <w:rsid w:val="00712622"/>
    <w:rsid w:val="0071291E"/>
    <w:rsid w:val="00713C80"/>
    <w:rsid w:val="00713CF0"/>
    <w:rsid w:val="00714115"/>
    <w:rsid w:val="007142E0"/>
    <w:rsid w:val="0071471A"/>
    <w:rsid w:val="0071615C"/>
    <w:rsid w:val="0071668B"/>
    <w:rsid w:val="00716703"/>
    <w:rsid w:val="007167C5"/>
    <w:rsid w:val="0071696B"/>
    <w:rsid w:val="00716BD6"/>
    <w:rsid w:val="00716FA6"/>
    <w:rsid w:val="007174B0"/>
    <w:rsid w:val="00717787"/>
    <w:rsid w:val="007177B5"/>
    <w:rsid w:val="0072006C"/>
    <w:rsid w:val="00720173"/>
    <w:rsid w:val="0072093C"/>
    <w:rsid w:val="00723AAA"/>
    <w:rsid w:val="0072470C"/>
    <w:rsid w:val="00724923"/>
    <w:rsid w:val="007256AE"/>
    <w:rsid w:val="00725B48"/>
    <w:rsid w:val="00725B85"/>
    <w:rsid w:val="00725CE9"/>
    <w:rsid w:val="00725D19"/>
    <w:rsid w:val="007269DE"/>
    <w:rsid w:val="007273DB"/>
    <w:rsid w:val="007278B1"/>
    <w:rsid w:val="0073118C"/>
    <w:rsid w:val="00731AD7"/>
    <w:rsid w:val="00733CE9"/>
    <w:rsid w:val="00734926"/>
    <w:rsid w:val="007357F7"/>
    <w:rsid w:val="00735ACD"/>
    <w:rsid w:val="00735E40"/>
    <w:rsid w:val="00736B93"/>
    <w:rsid w:val="00737214"/>
    <w:rsid w:val="0073736F"/>
    <w:rsid w:val="00737EC8"/>
    <w:rsid w:val="007400CF"/>
    <w:rsid w:val="007410E0"/>
    <w:rsid w:val="0074181D"/>
    <w:rsid w:val="00742444"/>
    <w:rsid w:val="00743220"/>
    <w:rsid w:val="0074333C"/>
    <w:rsid w:val="00744BC0"/>
    <w:rsid w:val="00744F83"/>
    <w:rsid w:val="0074572B"/>
    <w:rsid w:val="007471FA"/>
    <w:rsid w:val="00750394"/>
    <w:rsid w:val="0075093C"/>
    <w:rsid w:val="00750D93"/>
    <w:rsid w:val="0075131B"/>
    <w:rsid w:val="00751547"/>
    <w:rsid w:val="007523FC"/>
    <w:rsid w:val="007527D4"/>
    <w:rsid w:val="00753160"/>
    <w:rsid w:val="007536A6"/>
    <w:rsid w:val="007537FB"/>
    <w:rsid w:val="007561E9"/>
    <w:rsid w:val="00756962"/>
    <w:rsid w:val="0075748F"/>
    <w:rsid w:val="007576FE"/>
    <w:rsid w:val="00757A70"/>
    <w:rsid w:val="00760B97"/>
    <w:rsid w:val="007613AE"/>
    <w:rsid w:val="00762D7A"/>
    <w:rsid w:val="00763A70"/>
    <w:rsid w:val="00763F27"/>
    <w:rsid w:val="00764872"/>
    <w:rsid w:val="00764A0E"/>
    <w:rsid w:val="007665F8"/>
    <w:rsid w:val="007668D0"/>
    <w:rsid w:val="00766D98"/>
    <w:rsid w:val="007702D1"/>
    <w:rsid w:val="00770A1F"/>
    <w:rsid w:val="00770F63"/>
    <w:rsid w:val="007710D3"/>
    <w:rsid w:val="007710E8"/>
    <w:rsid w:val="0077267C"/>
    <w:rsid w:val="007737FF"/>
    <w:rsid w:val="00775260"/>
    <w:rsid w:val="0077612D"/>
    <w:rsid w:val="00777213"/>
    <w:rsid w:val="007772A7"/>
    <w:rsid w:val="007774A8"/>
    <w:rsid w:val="007775EE"/>
    <w:rsid w:val="0078168C"/>
    <w:rsid w:val="0078232D"/>
    <w:rsid w:val="00782334"/>
    <w:rsid w:val="00782853"/>
    <w:rsid w:val="00784816"/>
    <w:rsid w:val="00784D17"/>
    <w:rsid w:val="00785C5D"/>
    <w:rsid w:val="00786A4F"/>
    <w:rsid w:val="00786DDA"/>
    <w:rsid w:val="0078715C"/>
    <w:rsid w:val="007877CB"/>
    <w:rsid w:val="0079055C"/>
    <w:rsid w:val="007906A1"/>
    <w:rsid w:val="00792607"/>
    <w:rsid w:val="007938AC"/>
    <w:rsid w:val="00793E19"/>
    <w:rsid w:val="00793ED1"/>
    <w:rsid w:val="00794866"/>
    <w:rsid w:val="007949BB"/>
    <w:rsid w:val="00794E2D"/>
    <w:rsid w:val="0079547D"/>
    <w:rsid w:val="0079583E"/>
    <w:rsid w:val="0079600F"/>
    <w:rsid w:val="00797A1A"/>
    <w:rsid w:val="00797A33"/>
    <w:rsid w:val="007A14ED"/>
    <w:rsid w:val="007A24DD"/>
    <w:rsid w:val="007A2556"/>
    <w:rsid w:val="007A294A"/>
    <w:rsid w:val="007A34DD"/>
    <w:rsid w:val="007A37D4"/>
    <w:rsid w:val="007A392C"/>
    <w:rsid w:val="007A49F0"/>
    <w:rsid w:val="007A5A2C"/>
    <w:rsid w:val="007A5EA7"/>
    <w:rsid w:val="007A656B"/>
    <w:rsid w:val="007A7C33"/>
    <w:rsid w:val="007B0626"/>
    <w:rsid w:val="007B1C9A"/>
    <w:rsid w:val="007B1EDA"/>
    <w:rsid w:val="007B34C3"/>
    <w:rsid w:val="007B3BD5"/>
    <w:rsid w:val="007B50D3"/>
    <w:rsid w:val="007B54C9"/>
    <w:rsid w:val="007B577C"/>
    <w:rsid w:val="007B671B"/>
    <w:rsid w:val="007B6C5A"/>
    <w:rsid w:val="007C02DD"/>
    <w:rsid w:val="007C25A4"/>
    <w:rsid w:val="007C28F6"/>
    <w:rsid w:val="007C347E"/>
    <w:rsid w:val="007C36F0"/>
    <w:rsid w:val="007C3928"/>
    <w:rsid w:val="007C4CE2"/>
    <w:rsid w:val="007C5319"/>
    <w:rsid w:val="007C56AD"/>
    <w:rsid w:val="007C57FD"/>
    <w:rsid w:val="007C586E"/>
    <w:rsid w:val="007C5D62"/>
    <w:rsid w:val="007C6955"/>
    <w:rsid w:val="007D02DA"/>
    <w:rsid w:val="007D0A63"/>
    <w:rsid w:val="007D0B13"/>
    <w:rsid w:val="007D0D27"/>
    <w:rsid w:val="007D103B"/>
    <w:rsid w:val="007D1A99"/>
    <w:rsid w:val="007D2565"/>
    <w:rsid w:val="007D3D40"/>
    <w:rsid w:val="007D3EEF"/>
    <w:rsid w:val="007D588D"/>
    <w:rsid w:val="007D5AF8"/>
    <w:rsid w:val="007E0816"/>
    <w:rsid w:val="007E10E4"/>
    <w:rsid w:val="007E2023"/>
    <w:rsid w:val="007E24D7"/>
    <w:rsid w:val="007E2637"/>
    <w:rsid w:val="007E28E3"/>
    <w:rsid w:val="007E4535"/>
    <w:rsid w:val="007E460F"/>
    <w:rsid w:val="007E5D00"/>
    <w:rsid w:val="007E612C"/>
    <w:rsid w:val="007E6BDD"/>
    <w:rsid w:val="007F03DB"/>
    <w:rsid w:val="007F0B6D"/>
    <w:rsid w:val="007F34A6"/>
    <w:rsid w:val="007F4228"/>
    <w:rsid w:val="007F53A3"/>
    <w:rsid w:val="007F6A5A"/>
    <w:rsid w:val="007F76AB"/>
    <w:rsid w:val="007F79AE"/>
    <w:rsid w:val="007F7C5D"/>
    <w:rsid w:val="00800544"/>
    <w:rsid w:val="008015B8"/>
    <w:rsid w:val="008019A0"/>
    <w:rsid w:val="00801C9B"/>
    <w:rsid w:val="00801CAF"/>
    <w:rsid w:val="00801F18"/>
    <w:rsid w:val="00803C25"/>
    <w:rsid w:val="008051D2"/>
    <w:rsid w:val="00806956"/>
    <w:rsid w:val="00806A71"/>
    <w:rsid w:val="00806A82"/>
    <w:rsid w:val="008076E2"/>
    <w:rsid w:val="00810609"/>
    <w:rsid w:val="0081085A"/>
    <w:rsid w:val="00810ED3"/>
    <w:rsid w:val="00811108"/>
    <w:rsid w:val="008115C8"/>
    <w:rsid w:val="00812159"/>
    <w:rsid w:val="008121B3"/>
    <w:rsid w:val="00812DAE"/>
    <w:rsid w:val="00812DE5"/>
    <w:rsid w:val="00813A83"/>
    <w:rsid w:val="008147B0"/>
    <w:rsid w:val="00814930"/>
    <w:rsid w:val="008154C3"/>
    <w:rsid w:val="00815722"/>
    <w:rsid w:val="00816F25"/>
    <w:rsid w:val="0082043A"/>
    <w:rsid w:val="00823BA1"/>
    <w:rsid w:val="00825F48"/>
    <w:rsid w:val="00826886"/>
    <w:rsid w:val="00826FC2"/>
    <w:rsid w:val="008278B0"/>
    <w:rsid w:val="008323CB"/>
    <w:rsid w:val="00832986"/>
    <w:rsid w:val="00832FD1"/>
    <w:rsid w:val="00834C14"/>
    <w:rsid w:val="00835201"/>
    <w:rsid w:val="008355B2"/>
    <w:rsid w:val="008365E2"/>
    <w:rsid w:val="00840647"/>
    <w:rsid w:val="00842FC1"/>
    <w:rsid w:val="0084345D"/>
    <w:rsid w:val="00844800"/>
    <w:rsid w:val="00844C53"/>
    <w:rsid w:val="00845210"/>
    <w:rsid w:val="0084592E"/>
    <w:rsid w:val="00845E1A"/>
    <w:rsid w:val="00845E2F"/>
    <w:rsid w:val="008463A6"/>
    <w:rsid w:val="00850309"/>
    <w:rsid w:val="00850413"/>
    <w:rsid w:val="00850BA4"/>
    <w:rsid w:val="00851BEC"/>
    <w:rsid w:val="00852724"/>
    <w:rsid w:val="0085499E"/>
    <w:rsid w:val="00854EED"/>
    <w:rsid w:val="00856317"/>
    <w:rsid w:val="00856C05"/>
    <w:rsid w:val="00856CAE"/>
    <w:rsid w:val="00856E90"/>
    <w:rsid w:val="008600DE"/>
    <w:rsid w:val="0086028B"/>
    <w:rsid w:val="00860AEE"/>
    <w:rsid w:val="00860EB8"/>
    <w:rsid w:val="00862EB7"/>
    <w:rsid w:val="008631C2"/>
    <w:rsid w:val="00864C1F"/>
    <w:rsid w:val="0086548D"/>
    <w:rsid w:val="00866ED4"/>
    <w:rsid w:val="008672E3"/>
    <w:rsid w:val="0087010B"/>
    <w:rsid w:val="00870339"/>
    <w:rsid w:val="0087083C"/>
    <w:rsid w:val="00871E38"/>
    <w:rsid w:val="00872322"/>
    <w:rsid w:val="0087254B"/>
    <w:rsid w:val="008762C3"/>
    <w:rsid w:val="00876562"/>
    <w:rsid w:val="00876A2E"/>
    <w:rsid w:val="0087749D"/>
    <w:rsid w:val="00881510"/>
    <w:rsid w:val="008822AB"/>
    <w:rsid w:val="00882407"/>
    <w:rsid w:val="00883997"/>
    <w:rsid w:val="00884693"/>
    <w:rsid w:val="008847A7"/>
    <w:rsid w:val="00885406"/>
    <w:rsid w:val="00886405"/>
    <w:rsid w:val="00886DC7"/>
    <w:rsid w:val="00887927"/>
    <w:rsid w:val="00890EA3"/>
    <w:rsid w:val="00892107"/>
    <w:rsid w:val="008921D9"/>
    <w:rsid w:val="008926A8"/>
    <w:rsid w:val="00892EC7"/>
    <w:rsid w:val="00893E50"/>
    <w:rsid w:val="00896777"/>
    <w:rsid w:val="008A2681"/>
    <w:rsid w:val="008A2710"/>
    <w:rsid w:val="008A351B"/>
    <w:rsid w:val="008A406C"/>
    <w:rsid w:val="008A4E04"/>
    <w:rsid w:val="008A55E4"/>
    <w:rsid w:val="008A70FE"/>
    <w:rsid w:val="008A7A3D"/>
    <w:rsid w:val="008A7DB5"/>
    <w:rsid w:val="008B07AF"/>
    <w:rsid w:val="008B0838"/>
    <w:rsid w:val="008B1FA9"/>
    <w:rsid w:val="008B2214"/>
    <w:rsid w:val="008B229A"/>
    <w:rsid w:val="008B23F2"/>
    <w:rsid w:val="008B2D14"/>
    <w:rsid w:val="008B31FF"/>
    <w:rsid w:val="008B3E55"/>
    <w:rsid w:val="008B457B"/>
    <w:rsid w:val="008B4598"/>
    <w:rsid w:val="008B49AC"/>
    <w:rsid w:val="008B7AC9"/>
    <w:rsid w:val="008B7F53"/>
    <w:rsid w:val="008C210A"/>
    <w:rsid w:val="008C2CB9"/>
    <w:rsid w:val="008C2E1E"/>
    <w:rsid w:val="008C4EE8"/>
    <w:rsid w:val="008C4F75"/>
    <w:rsid w:val="008C5514"/>
    <w:rsid w:val="008C5BC8"/>
    <w:rsid w:val="008C618B"/>
    <w:rsid w:val="008C72F5"/>
    <w:rsid w:val="008C7361"/>
    <w:rsid w:val="008C7621"/>
    <w:rsid w:val="008C7793"/>
    <w:rsid w:val="008C7BF0"/>
    <w:rsid w:val="008D1999"/>
    <w:rsid w:val="008D2051"/>
    <w:rsid w:val="008D273D"/>
    <w:rsid w:val="008D2AC3"/>
    <w:rsid w:val="008D307F"/>
    <w:rsid w:val="008D4A43"/>
    <w:rsid w:val="008D4DCB"/>
    <w:rsid w:val="008D54C2"/>
    <w:rsid w:val="008D7426"/>
    <w:rsid w:val="008D7825"/>
    <w:rsid w:val="008D7BCF"/>
    <w:rsid w:val="008E0839"/>
    <w:rsid w:val="008E0BF2"/>
    <w:rsid w:val="008E243E"/>
    <w:rsid w:val="008E297E"/>
    <w:rsid w:val="008E2D39"/>
    <w:rsid w:val="008E3DB2"/>
    <w:rsid w:val="008E4ADE"/>
    <w:rsid w:val="008E51FE"/>
    <w:rsid w:val="008E556F"/>
    <w:rsid w:val="008E563F"/>
    <w:rsid w:val="008E5936"/>
    <w:rsid w:val="008E5EED"/>
    <w:rsid w:val="008E75E8"/>
    <w:rsid w:val="008F22BE"/>
    <w:rsid w:val="008F2CBB"/>
    <w:rsid w:val="008F4361"/>
    <w:rsid w:val="008F5B4A"/>
    <w:rsid w:val="008F6021"/>
    <w:rsid w:val="008F6AFD"/>
    <w:rsid w:val="008F6DD5"/>
    <w:rsid w:val="00900413"/>
    <w:rsid w:val="009017AC"/>
    <w:rsid w:val="0090180A"/>
    <w:rsid w:val="00903C01"/>
    <w:rsid w:val="00905262"/>
    <w:rsid w:val="00906DB5"/>
    <w:rsid w:val="00906DDA"/>
    <w:rsid w:val="009074DA"/>
    <w:rsid w:val="009075A4"/>
    <w:rsid w:val="009107CA"/>
    <w:rsid w:val="00910F7D"/>
    <w:rsid w:val="0091174C"/>
    <w:rsid w:val="0091176E"/>
    <w:rsid w:val="00911B9B"/>
    <w:rsid w:val="00911EF2"/>
    <w:rsid w:val="009126BC"/>
    <w:rsid w:val="00912C23"/>
    <w:rsid w:val="0091397F"/>
    <w:rsid w:val="00913FA5"/>
    <w:rsid w:val="0091449E"/>
    <w:rsid w:val="0091467F"/>
    <w:rsid w:val="009153CE"/>
    <w:rsid w:val="00916295"/>
    <w:rsid w:val="009167E3"/>
    <w:rsid w:val="009168AA"/>
    <w:rsid w:val="009210A5"/>
    <w:rsid w:val="0092624B"/>
    <w:rsid w:val="0092693E"/>
    <w:rsid w:val="0093051B"/>
    <w:rsid w:val="00930529"/>
    <w:rsid w:val="00930AAC"/>
    <w:rsid w:val="0093181D"/>
    <w:rsid w:val="00934E04"/>
    <w:rsid w:val="00934F55"/>
    <w:rsid w:val="009352C1"/>
    <w:rsid w:val="009368A3"/>
    <w:rsid w:val="00936973"/>
    <w:rsid w:val="00936D34"/>
    <w:rsid w:val="00937398"/>
    <w:rsid w:val="009374CD"/>
    <w:rsid w:val="009400CD"/>
    <w:rsid w:val="009403B3"/>
    <w:rsid w:val="00940691"/>
    <w:rsid w:val="0094265A"/>
    <w:rsid w:val="009427C2"/>
    <w:rsid w:val="00942F89"/>
    <w:rsid w:val="00943812"/>
    <w:rsid w:val="00943B72"/>
    <w:rsid w:val="00943DE6"/>
    <w:rsid w:val="009479A1"/>
    <w:rsid w:val="00951B7E"/>
    <w:rsid w:val="00951D58"/>
    <w:rsid w:val="009528B4"/>
    <w:rsid w:val="009547D8"/>
    <w:rsid w:val="00955D11"/>
    <w:rsid w:val="00955FE6"/>
    <w:rsid w:val="00956274"/>
    <w:rsid w:val="00956E66"/>
    <w:rsid w:val="00957A4D"/>
    <w:rsid w:val="00960639"/>
    <w:rsid w:val="00960A83"/>
    <w:rsid w:val="00960C27"/>
    <w:rsid w:val="00960D85"/>
    <w:rsid w:val="00961262"/>
    <w:rsid w:val="00961A43"/>
    <w:rsid w:val="00963BB1"/>
    <w:rsid w:val="0096536C"/>
    <w:rsid w:val="00965CBB"/>
    <w:rsid w:val="00965D27"/>
    <w:rsid w:val="009669E8"/>
    <w:rsid w:val="0096707F"/>
    <w:rsid w:val="00967107"/>
    <w:rsid w:val="0096778B"/>
    <w:rsid w:val="00970095"/>
    <w:rsid w:val="00971650"/>
    <w:rsid w:val="009724A0"/>
    <w:rsid w:val="00972F28"/>
    <w:rsid w:val="009733C8"/>
    <w:rsid w:val="009744FF"/>
    <w:rsid w:val="00974798"/>
    <w:rsid w:val="00974B5A"/>
    <w:rsid w:val="00974C3D"/>
    <w:rsid w:val="00975183"/>
    <w:rsid w:val="009769E4"/>
    <w:rsid w:val="00977123"/>
    <w:rsid w:val="0097782E"/>
    <w:rsid w:val="00977871"/>
    <w:rsid w:val="00977D32"/>
    <w:rsid w:val="00977DA3"/>
    <w:rsid w:val="009800BE"/>
    <w:rsid w:val="009818DF"/>
    <w:rsid w:val="0098241D"/>
    <w:rsid w:val="009828AE"/>
    <w:rsid w:val="00983760"/>
    <w:rsid w:val="00983CD4"/>
    <w:rsid w:val="00983D27"/>
    <w:rsid w:val="009845F9"/>
    <w:rsid w:val="00985CAF"/>
    <w:rsid w:val="0098605C"/>
    <w:rsid w:val="00986A2B"/>
    <w:rsid w:val="0098741C"/>
    <w:rsid w:val="009877F7"/>
    <w:rsid w:val="00992144"/>
    <w:rsid w:val="009926F9"/>
    <w:rsid w:val="00992C58"/>
    <w:rsid w:val="00993393"/>
    <w:rsid w:val="00994987"/>
    <w:rsid w:val="00994C21"/>
    <w:rsid w:val="00994FC8"/>
    <w:rsid w:val="0099543E"/>
    <w:rsid w:val="009956B5"/>
    <w:rsid w:val="009958BE"/>
    <w:rsid w:val="00996929"/>
    <w:rsid w:val="00997071"/>
    <w:rsid w:val="009A2055"/>
    <w:rsid w:val="009A22D9"/>
    <w:rsid w:val="009A23E7"/>
    <w:rsid w:val="009A2C57"/>
    <w:rsid w:val="009A3065"/>
    <w:rsid w:val="009A3C62"/>
    <w:rsid w:val="009A4742"/>
    <w:rsid w:val="009A5371"/>
    <w:rsid w:val="009A695D"/>
    <w:rsid w:val="009A7768"/>
    <w:rsid w:val="009B1512"/>
    <w:rsid w:val="009B2538"/>
    <w:rsid w:val="009B2E38"/>
    <w:rsid w:val="009B2EB3"/>
    <w:rsid w:val="009B30A0"/>
    <w:rsid w:val="009B4B7C"/>
    <w:rsid w:val="009B5B2A"/>
    <w:rsid w:val="009B5B5F"/>
    <w:rsid w:val="009B6275"/>
    <w:rsid w:val="009B67C8"/>
    <w:rsid w:val="009B7444"/>
    <w:rsid w:val="009B7EEF"/>
    <w:rsid w:val="009C0F1F"/>
    <w:rsid w:val="009C1837"/>
    <w:rsid w:val="009C2A01"/>
    <w:rsid w:val="009C2A6D"/>
    <w:rsid w:val="009C391B"/>
    <w:rsid w:val="009C4192"/>
    <w:rsid w:val="009C4333"/>
    <w:rsid w:val="009C43FB"/>
    <w:rsid w:val="009C451E"/>
    <w:rsid w:val="009C4E9F"/>
    <w:rsid w:val="009C7A7B"/>
    <w:rsid w:val="009D0CA1"/>
    <w:rsid w:val="009D0E2A"/>
    <w:rsid w:val="009D1BF7"/>
    <w:rsid w:val="009D222F"/>
    <w:rsid w:val="009D2CE7"/>
    <w:rsid w:val="009D321F"/>
    <w:rsid w:val="009D35F2"/>
    <w:rsid w:val="009D3994"/>
    <w:rsid w:val="009D3D32"/>
    <w:rsid w:val="009D4348"/>
    <w:rsid w:val="009D44F8"/>
    <w:rsid w:val="009D5B46"/>
    <w:rsid w:val="009D6F67"/>
    <w:rsid w:val="009E0FA4"/>
    <w:rsid w:val="009E1292"/>
    <w:rsid w:val="009E154B"/>
    <w:rsid w:val="009E1DFF"/>
    <w:rsid w:val="009E3242"/>
    <w:rsid w:val="009E3A98"/>
    <w:rsid w:val="009E43F9"/>
    <w:rsid w:val="009E46E6"/>
    <w:rsid w:val="009E5872"/>
    <w:rsid w:val="009E59DE"/>
    <w:rsid w:val="009E5DB4"/>
    <w:rsid w:val="009F04E0"/>
    <w:rsid w:val="009F08C7"/>
    <w:rsid w:val="009F0ADD"/>
    <w:rsid w:val="009F24CA"/>
    <w:rsid w:val="009F2957"/>
    <w:rsid w:val="009F2DE8"/>
    <w:rsid w:val="009F333A"/>
    <w:rsid w:val="009F33B0"/>
    <w:rsid w:val="009F3DF5"/>
    <w:rsid w:val="009F4A9B"/>
    <w:rsid w:val="009F6950"/>
    <w:rsid w:val="00A0006B"/>
    <w:rsid w:val="00A00B23"/>
    <w:rsid w:val="00A01E3B"/>
    <w:rsid w:val="00A0236F"/>
    <w:rsid w:val="00A02373"/>
    <w:rsid w:val="00A02B6D"/>
    <w:rsid w:val="00A02CAD"/>
    <w:rsid w:val="00A02EA8"/>
    <w:rsid w:val="00A05CC8"/>
    <w:rsid w:val="00A077AA"/>
    <w:rsid w:val="00A07C36"/>
    <w:rsid w:val="00A07D18"/>
    <w:rsid w:val="00A10260"/>
    <w:rsid w:val="00A1054E"/>
    <w:rsid w:val="00A10B9F"/>
    <w:rsid w:val="00A11AA3"/>
    <w:rsid w:val="00A14545"/>
    <w:rsid w:val="00A1475C"/>
    <w:rsid w:val="00A148DE"/>
    <w:rsid w:val="00A17123"/>
    <w:rsid w:val="00A17D8C"/>
    <w:rsid w:val="00A20729"/>
    <w:rsid w:val="00A20B02"/>
    <w:rsid w:val="00A20C10"/>
    <w:rsid w:val="00A21AE4"/>
    <w:rsid w:val="00A21FC5"/>
    <w:rsid w:val="00A22076"/>
    <w:rsid w:val="00A33588"/>
    <w:rsid w:val="00A335CD"/>
    <w:rsid w:val="00A3440B"/>
    <w:rsid w:val="00A350D1"/>
    <w:rsid w:val="00A36636"/>
    <w:rsid w:val="00A37DB0"/>
    <w:rsid w:val="00A40FA6"/>
    <w:rsid w:val="00A43BDB"/>
    <w:rsid w:val="00A43F92"/>
    <w:rsid w:val="00A44642"/>
    <w:rsid w:val="00A44789"/>
    <w:rsid w:val="00A4483C"/>
    <w:rsid w:val="00A45B15"/>
    <w:rsid w:val="00A45CC2"/>
    <w:rsid w:val="00A47791"/>
    <w:rsid w:val="00A47FBF"/>
    <w:rsid w:val="00A50925"/>
    <w:rsid w:val="00A50AEE"/>
    <w:rsid w:val="00A51804"/>
    <w:rsid w:val="00A518AA"/>
    <w:rsid w:val="00A52B24"/>
    <w:rsid w:val="00A53BE6"/>
    <w:rsid w:val="00A53CFF"/>
    <w:rsid w:val="00A548B8"/>
    <w:rsid w:val="00A55AA2"/>
    <w:rsid w:val="00A5694A"/>
    <w:rsid w:val="00A5735B"/>
    <w:rsid w:val="00A6184F"/>
    <w:rsid w:val="00A62ABC"/>
    <w:rsid w:val="00A64FE9"/>
    <w:rsid w:val="00A655DA"/>
    <w:rsid w:val="00A6648E"/>
    <w:rsid w:val="00A66542"/>
    <w:rsid w:val="00A66FFA"/>
    <w:rsid w:val="00A67246"/>
    <w:rsid w:val="00A67D23"/>
    <w:rsid w:val="00A7188E"/>
    <w:rsid w:val="00A7287B"/>
    <w:rsid w:val="00A73AF6"/>
    <w:rsid w:val="00A73BA6"/>
    <w:rsid w:val="00A73F03"/>
    <w:rsid w:val="00A74D5B"/>
    <w:rsid w:val="00A75E0B"/>
    <w:rsid w:val="00A76355"/>
    <w:rsid w:val="00A778C6"/>
    <w:rsid w:val="00A801F9"/>
    <w:rsid w:val="00A853AD"/>
    <w:rsid w:val="00A85A8A"/>
    <w:rsid w:val="00A85CB9"/>
    <w:rsid w:val="00A90B6E"/>
    <w:rsid w:val="00A91992"/>
    <w:rsid w:val="00A91AA0"/>
    <w:rsid w:val="00A9246A"/>
    <w:rsid w:val="00A936A1"/>
    <w:rsid w:val="00A93ACB"/>
    <w:rsid w:val="00A944B2"/>
    <w:rsid w:val="00A94649"/>
    <w:rsid w:val="00A9529D"/>
    <w:rsid w:val="00A952E0"/>
    <w:rsid w:val="00A96C16"/>
    <w:rsid w:val="00A97484"/>
    <w:rsid w:val="00AA02B4"/>
    <w:rsid w:val="00AA067D"/>
    <w:rsid w:val="00AA284A"/>
    <w:rsid w:val="00AA2AC6"/>
    <w:rsid w:val="00AA37B9"/>
    <w:rsid w:val="00AA3C84"/>
    <w:rsid w:val="00AA419A"/>
    <w:rsid w:val="00AA47DF"/>
    <w:rsid w:val="00AA695D"/>
    <w:rsid w:val="00AB073E"/>
    <w:rsid w:val="00AB1B82"/>
    <w:rsid w:val="00AB1DE0"/>
    <w:rsid w:val="00AB2808"/>
    <w:rsid w:val="00AB2ABE"/>
    <w:rsid w:val="00AB2B8B"/>
    <w:rsid w:val="00AB334B"/>
    <w:rsid w:val="00AB3723"/>
    <w:rsid w:val="00AB4673"/>
    <w:rsid w:val="00AB6B26"/>
    <w:rsid w:val="00AB75D3"/>
    <w:rsid w:val="00AB7811"/>
    <w:rsid w:val="00AB7DCC"/>
    <w:rsid w:val="00AB7DE7"/>
    <w:rsid w:val="00AC0833"/>
    <w:rsid w:val="00AC10F4"/>
    <w:rsid w:val="00AC1600"/>
    <w:rsid w:val="00AC4B3D"/>
    <w:rsid w:val="00AC52E9"/>
    <w:rsid w:val="00AC635C"/>
    <w:rsid w:val="00AC6462"/>
    <w:rsid w:val="00AC6696"/>
    <w:rsid w:val="00AC6BD7"/>
    <w:rsid w:val="00AC7759"/>
    <w:rsid w:val="00AC7EBD"/>
    <w:rsid w:val="00AC7EE1"/>
    <w:rsid w:val="00AD0025"/>
    <w:rsid w:val="00AD019C"/>
    <w:rsid w:val="00AD0895"/>
    <w:rsid w:val="00AD18E2"/>
    <w:rsid w:val="00AD32A8"/>
    <w:rsid w:val="00AD3349"/>
    <w:rsid w:val="00AD4152"/>
    <w:rsid w:val="00AD44F9"/>
    <w:rsid w:val="00AD45FD"/>
    <w:rsid w:val="00AD5326"/>
    <w:rsid w:val="00AD58E9"/>
    <w:rsid w:val="00AD6294"/>
    <w:rsid w:val="00AD65CE"/>
    <w:rsid w:val="00AD7A6B"/>
    <w:rsid w:val="00AE129F"/>
    <w:rsid w:val="00AE1CBD"/>
    <w:rsid w:val="00AE21AD"/>
    <w:rsid w:val="00AE42A3"/>
    <w:rsid w:val="00AE54B2"/>
    <w:rsid w:val="00AE73BC"/>
    <w:rsid w:val="00AE7C3A"/>
    <w:rsid w:val="00AF0424"/>
    <w:rsid w:val="00AF14C6"/>
    <w:rsid w:val="00AF332A"/>
    <w:rsid w:val="00AF3CF0"/>
    <w:rsid w:val="00AF7EEE"/>
    <w:rsid w:val="00AF7FF1"/>
    <w:rsid w:val="00B004DF"/>
    <w:rsid w:val="00B00985"/>
    <w:rsid w:val="00B00C41"/>
    <w:rsid w:val="00B00F6B"/>
    <w:rsid w:val="00B01032"/>
    <w:rsid w:val="00B010F2"/>
    <w:rsid w:val="00B02726"/>
    <w:rsid w:val="00B03D85"/>
    <w:rsid w:val="00B03E8E"/>
    <w:rsid w:val="00B04263"/>
    <w:rsid w:val="00B04878"/>
    <w:rsid w:val="00B048F0"/>
    <w:rsid w:val="00B05851"/>
    <w:rsid w:val="00B06558"/>
    <w:rsid w:val="00B07B03"/>
    <w:rsid w:val="00B105EA"/>
    <w:rsid w:val="00B11346"/>
    <w:rsid w:val="00B11FCF"/>
    <w:rsid w:val="00B12DA9"/>
    <w:rsid w:val="00B13F3F"/>
    <w:rsid w:val="00B14CEE"/>
    <w:rsid w:val="00B14FC0"/>
    <w:rsid w:val="00B151EB"/>
    <w:rsid w:val="00B16640"/>
    <w:rsid w:val="00B2087B"/>
    <w:rsid w:val="00B20AF0"/>
    <w:rsid w:val="00B211F7"/>
    <w:rsid w:val="00B212BA"/>
    <w:rsid w:val="00B243D1"/>
    <w:rsid w:val="00B246AF"/>
    <w:rsid w:val="00B26362"/>
    <w:rsid w:val="00B27CD9"/>
    <w:rsid w:val="00B30122"/>
    <w:rsid w:val="00B30C50"/>
    <w:rsid w:val="00B32DBA"/>
    <w:rsid w:val="00B32DC8"/>
    <w:rsid w:val="00B33AC6"/>
    <w:rsid w:val="00B33E67"/>
    <w:rsid w:val="00B34462"/>
    <w:rsid w:val="00B34A49"/>
    <w:rsid w:val="00B34A99"/>
    <w:rsid w:val="00B34FB0"/>
    <w:rsid w:val="00B363DB"/>
    <w:rsid w:val="00B36685"/>
    <w:rsid w:val="00B400F7"/>
    <w:rsid w:val="00B40480"/>
    <w:rsid w:val="00B40B37"/>
    <w:rsid w:val="00B412D7"/>
    <w:rsid w:val="00B41534"/>
    <w:rsid w:val="00B4171B"/>
    <w:rsid w:val="00B423F0"/>
    <w:rsid w:val="00B424B0"/>
    <w:rsid w:val="00B4280E"/>
    <w:rsid w:val="00B43291"/>
    <w:rsid w:val="00B444FC"/>
    <w:rsid w:val="00B44C79"/>
    <w:rsid w:val="00B450D5"/>
    <w:rsid w:val="00B509AA"/>
    <w:rsid w:val="00B52783"/>
    <w:rsid w:val="00B56700"/>
    <w:rsid w:val="00B5675A"/>
    <w:rsid w:val="00B574BD"/>
    <w:rsid w:val="00B575ED"/>
    <w:rsid w:val="00B57FE4"/>
    <w:rsid w:val="00B60335"/>
    <w:rsid w:val="00B60563"/>
    <w:rsid w:val="00B60614"/>
    <w:rsid w:val="00B60A30"/>
    <w:rsid w:val="00B60FC6"/>
    <w:rsid w:val="00B613BA"/>
    <w:rsid w:val="00B62DCB"/>
    <w:rsid w:val="00B62F91"/>
    <w:rsid w:val="00B6319D"/>
    <w:rsid w:val="00B63777"/>
    <w:rsid w:val="00B63F0F"/>
    <w:rsid w:val="00B64886"/>
    <w:rsid w:val="00B64AE1"/>
    <w:rsid w:val="00B66164"/>
    <w:rsid w:val="00B6668D"/>
    <w:rsid w:val="00B66937"/>
    <w:rsid w:val="00B66ABD"/>
    <w:rsid w:val="00B67836"/>
    <w:rsid w:val="00B67DE7"/>
    <w:rsid w:val="00B67EA8"/>
    <w:rsid w:val="00B7026C"/>
    <w:rsid w:val="00B70EF3"/>
    <w:rsid w:val="00B714ED"/>
    <w:rsid w:val="00B726FC"/>
    <w:rsid w:val="00B7482A"/>
    <w:rsid w:val="00B76E72"/>
    <w:rsid w:val="00B771A9"/>
    <w:rsid w:val="00B77A83"/>
    <w:rsid w:val="00B77F76"/>
    <w:rsid w:val="00B8159F"/>
    <w:rsid w:val="00B831A6"/>
    <w:rsid w:val="00B85579"/>
    <w:rsid w:val="00B85934"/>
    <w:rsid w:val="00B878E3"/>
    <w:rsid w:val="00B908D7"/>
    <w:rsid w:val="00B90D2F"/>
    <w:rsid w:val="00B9105D"/>
    <w:rsid w:val="00B91226"/>
    <w:rsid w:val="00B91BB9"/>
    <w:rsid w:val="00B94A02"/>
    <w:rsid w:val="00B94C7F"/>
    <w:rsid w:val="00B96371"/>
    <w:rsid w:val="00B97092"/>
    <w:rsid w:val="00B97123"/>
    <w:rsid w:val="00B97294"/>
    <w:rsid w:val="00B97FA4"/>
    <w:rsid w:val="00BA014F"/>
    <w:rsid w:val="00BA0660"/>
    <w:rsid w:val="00BA1296"/>
    <w:rsid w:val="00BA2A6D"/>
    <w:rsid w:val="00BA30B4"/>
    <w:rsid w:val="00BA31E7"/>
    <w:rsid w:val="00BA4689"/>
    <w:rsid w:val="00BA4B91"/>
    <w:rsid w:val="00BA5371"/>
    <w:rsid w:val="00BA5F87"/>
    <w:rsid w:val="00BA6816"/>
    <w:rsid w:val="00BA6F73"/>
    <w:rsid w:val="00BA78D3"/>
    <w:rsid w:val="00BA7F5D"/>
    <w:rsid w:val="00BB0836"/>
    <w:rsid w:val="00BB1329"/>
    <w:rsid w:val="00BB1471"/>
    <w:rsid w:val="00BB1CF9"/>
    <w:rsid w:val="00BB1E99"/>
    <w:rsid w:val="00BB27A5"/>
    <w:rsid w:val="00BB27FA"/>
    <w:rsid w:val="00BB453E"/>
    <w:rsid w:val="00BB50F5"/>
    <w:rsid w:val="00BB537A"/>
    <w:rsid w:val="00BB57F1"/>
    <w:rsid w:val="00BB585C"/>
    <w:rsid w:val="00BB65E5"/>
    <w:rsid w:val="00BB6CC6"/>
    <w:rsid w:val="00BB6F14"/>
    <w:rsid w:val="00BC0557"/>
    <w:rsid w:val="00BC0D95"/>
    <w:rsid w:val="00BC1737"/>
    <w:rsid w:val="00BC1871"/>
    <w:rsid w:val="00BC1EC6"/>
    <w:rsid w:val="00BC269F"/>
    <w:rsid w:val="00BC54A7"/>
    <w:rsid w:val="00BC580B"/>
    <w:rsid w:val="00BC59BD"/>
    <w:rsid w:val="00BC5D5E"/>
    <w:rsid w:val="00BC7578"/>
    <w:rsid w:val="00BC7738"/>
    <w:rsid w:val="00BD0249"/>
    <w:rsid w:val="00BD08F2"/>
    <w:rsid w:val="00BD0D15"/>
    <w:rsid w:val="00BD0F0C"/>
    <w:rsid w:val="00BD1181"/>
    <w:rsid w:val="00BD1E65"/>
    <w:rsid w:val="00BD318C"/>
    <w:rsid w:val="00BD3556"/>
    <w:rsid w:val="00BD44B0"/>
    <w:rsid w:val="00BD60E7"/>
    <w:rsid w:val="00BD7117"/>
    <w:rsid w:val="00BD7B89"/>
    <w:rsid w:val="00BD7C6C"/>
    <w:rsid w:val="00BE0BD3"/>
    <w:rsid w:val="00BE3010"/>
    <w:rsid w:val="00BE37C0"/>
    <w:rsid w:val="00BE3D5A"/>
    <w:rsid w:val="00BE5D3B"/>
    <w:rsid w:val="00BE5FB3"/>
    <w:rsid w:val="00BE61C2"/>
    <w:rsid w:val="00BE709D"/>
    <w:rsid w:val="00BE73E0"/>
    <w:rsid w:val="00BE786F"/>
    <w:rsid w:val="00BE789B"/>
    <w:rsid w:val="00BE7A45"/>
    <w:rsid w:val="00BF132A"/>
    <w:rsid w:val="00BF1C1D"/>
    <w:rsid w:val="00BF292B"/>
    <w:rsid w:val="00BF38BA"/>
    <w:rsid w:val="00BF4231"/>
    <w:rsid w:val="00BF51A4"/>
    <w:rsid w:val="00BF53A7"/>
    <w:rsid w:val="00BF57C9"/>
    <w:rsid w:val="00BF5DD7"/>
    <w:rsid w:val="00BF791A"/>
    <w:rsid w:val="00C00A28"/>
    <w:rsid w:val="00C01B8E"/>
    <w:rsid w:val="00C01DC1"/>
    <w:rsid w:val="00C02120"/>
    <w:rsid w:val="00C05469"/>
    <w:rsid w:val="00C06657"/>
    <w:rsid w:val="00C067AC"/>
    <w:rsid w:val="00C123BB"/>
    <w:rsid w:val="00C1399A"/>
    <w:rsid w:val="00C13D0E"/>
    <w:rsid w:val="00C13D38"/>
    <w:rsid w:val="00C14EC9"/>
    <w:rsid w:val="00C15700"/>
    <w:rsid w:val="00C15855"/>
    <w:rsid w:val="00C15F76"/>
    <w:rsid w:val="00C165E1"/>
    <w:rsid w:val="00C167FC"/>
    <w:rsid w:val="00C16CDF"/>
    <w:rsid w:val="00C20720"/>
    <w:rsid w:val="00C212F2"/>
    <w:rsid w:val="00C216D3"/>
    <w:rsid w:val="00C2281A"/>
    <w:rsid w:val="00C23536"/>
    <w:rsid w:val="00C23587"/>
    <w:rsid w:val="00C247BE"/>
    <w:rsid w:val="00C258C5"/>
    <w:rsid w:val="00C25DF6"/>
    <w:rsid w:val="00C261CE"/>
    <w:rsid w:val="00C27CD1"/>
    <w:rsid w:val="00C30291"/>
    <w:rsid w:val="00C3079E"/>
    <w:rsid w:val="00C31448"/>
    <w:rsid w:val="00C3386A"/>
    <w:rsid w:val="00C34257"/>
    <w:rsid w:val="00C34F3D"/>
    <w:rsid w:val="00C35D48"/>
    <w:rsid w:val="00C37423"/>
    <w:rsid w:val="00C40DD5"/>
    <w:rsid w:val="00C41ACD"/>
    <w:rsid w:val="00C445BE"/>
    <w:rsid w:val="00C44D5F"/>
    <w:rsid w:val="00C45A3D"/>
    <w:rsid w:val="00C45D95"/>
    <w:rsid w:val="00C45FD1"/>
    <w:rsid w:val="00C467A2"/>
    <w:rsid w:val="00C4698F"/>
    <w:rsid w:val="00C46B0D"/>
    <w:rsid w:val="00C4730E"/>
    <w:rsid w:val="00C476A3"/>
    <w:rsid w:val="00C51793"/>
    <w:rsid w:val="00C52C65"/>
    <w:rsid w:val="00C53508"/>
    <w:rsid w:val="00C538A0"/>
    <w:rsid w:val="00C53FF2"/>
    <w:rsid w:val="00C5490D"/>
    <w:rsid w:val="00C54FC3"/>
    <w:rsid w:val="00C551EB"/>
    <w:rsid w:val="00C56357"/>
    <w:rsid w:val="00C56BDE"/>
    <w:rsid w:val="00C570C9"/>
    <w:rsid w:val="00C57AE8"/>
    <w:rsid w:val="00C57C26"/>
    <w:rsid w:val="00C60012"/>
    <w:rsid w:val="00C602AF"/>
    <w:rsid w:val="00C6109A"/>
    <w:rsid w:val="00C6337D"/>
    <w:rsid w:val="00C63893"/>
    <w:rsid w:val="00C63F65"/>
    <w:rsid w:val="00C64A67"/>
    <w:rsid w:val="00C6571C"/>
    <w:rsid w:val="00C665F1"/>
    <w:rsid w:val="00C66AB2"/>
    <w:rsid w:val="00C67132"/>
    <w:rsid w:val="00C678E8"/>
    <w:rsid w:val="00C71C35"/>
    <w:rsid w:val="00C722DA"/>
    <w:rsid w:val="00C725C4"/>
    <w:rsid w:val="00C72781"/>
    <w:rsid w:val="00C727BA"/>
    <w:rsid w:val="00C73B7C"/>
    <w:rsid w:val="00C75A4F"/>
    <w:rsid w:val="00C76783"/>
    <w:rsid w:val="00C777F2"/>
    <w:rsid w:val="00C8108C"/>
    <w:rsid w:val="00C81096"/>
    <w:rsid w:val="00C819A3"/>
    <w:rsid w:val="00C82244"/>
    <w:rsid w:val="00C83B49"/>
    <w:rsid w:val="00C8429D"/>
    <w:rsid w:val="00C8458E"/>
    <w:rsid w:val="00C84A44"/>
    <w:rsid w:val="00C85005"/>
    <w:rsid w:val="00C853FE"/>
    <w:rsid w:val="00C86B1B"/>
    <w:rsid w:val="00C86CB9"/>
    <w:rsid w:val="00C8702F"/>
    <w:rsid w:val="00C8711D"/>
    <w:rsid w:val="00C9150F"/>
    <w:rsid w:val="00C92530"/>
    <w:rsid w:val="00C927EB"/>
    <w:rsid w:val="00C934A0"/>
    <w:rsid w:val="00C95B9A"/>
    <w:rsid w:val="00C9760D"/>
    <w:rsid w:val="00CA1CAF"/>
    <w:rsid w:val="00CA29E0"/>
    <w:rsid w:val="00CA36DC"/>
    <w:rsid w:val="00CA3819"/>
    <w:rsid w:val="00CA38DA"/>
    <w:rsid w:val="00CA3D65"/>
    <w:rsid w:val="00CA42B7"/>
    <w:rsid w:val="00CA4999"/>
    <w:rsid w:val="00CA4B56"/>
    <w:rsid w:val="00CA524B"/>
    <w:rsid w:val="00CA67FA"/>
    <w:rsid w:val="00CA6BC8"/>
    <w:rsid w:val="00CA7954"/>
    <w:rsid w:val="00CA7A91"/>
    <w:rsid w:val="00CB078D"/>
    <w:rsid w:val="00CB0D78"/>
    <w:rsid w:val="00CB297E"/>
    <w:rsid w:val="00CB2AF2"/>
    <w:rsid w:val="00CB62E7"/>
    <w:rsid w:val="00CB63E2"/>
    <w:rsid w:val="00CB6A87"/>
    <w:rsid w:val="00CB6BC0"/>
    <w:rsid w:val="00CB7A78"/>
    <w:rsid w:val="00CB7C25"/>
    <w:rsid w:val="00CC03E8"/>
    <w:rsid w:val="00CC0726"/>
    <w:rsid w:val="00CC0749"/>
    <w:rsid w:val="00CC0BEA"/>
    <w:rsid w:val="00CC1068"/>
    <w:rsid w:val="00CC1F07"/>
    <w:rsid w:val="00CC3761"/>
    <w:rsid w:val="00CC47BC"/>
    <w:rsid w:val="00CC4925"/>
    <w:rsid w:val="00CC4F7D"/>
    <w:rsid w:val="00CC5C60"/>
    <w:rsid w:val="00CC6097"/>
    <w:rsid w:val="00CC6103"/>
    <w:rsid w:val="00CC758A"/>
    <w:rsid w:val="00CC79B0"/>
    <w:rsid w:val="00CC7EC7"/>
    <w:rsid w:val="00CD1F61"/>
    <w:rsid w:val="00CD2BD3"/>
    <w:rsid w:val="00CD3E44"/>
    <w:rsid w:val="00CD4538"/>
    <w:rsid w:val="00CD4584"/>
    <w:rsid w:val="00CD4962"/>
    <w:rsid w:val="00CD5076"/>
    <w:rsid w:val="00CD5CF5"/>
    <w:rsid w:val="00CD5EEA"/>
    <w:rsid w:val="00CD6CBD"/>
    <w:rsid w:val="00CD702E"/>
    <w:rsid w:val="00CD7365"/>
    <w:rsid w:val="00CE1271"/>
    <w:rsid w:val="00CE1A6F"/>
    <w:rsid w:val="00CE3012"/>
    <w:rsid w:val="00CE358F"/>
    <w:rsid w:val="00CE3ACB"/>
    <w:rsid w:val="00CE46DC"/>
    <w:rsid w:val="00CE7A8B"/>
    <w:rsid w:val="00CF0FD2"/>
    <w:rsid w:val="00CF1241"/>
    <w:rsid w:val="00CF17F5"/>
    <w:rsid w:val="00CF2703"/>
    <w:rsid w:val="00CF276B"/>
    <w:rsid w:val="00CF4D2A"/>
    <w:rsid w:val="00CF60B2"/>
    <w:rsid w:val="00CF631E"/>
    <w:rsid w:val="00CF68FD"/>
    <w:rsid w:val="00CF6ED5"/>
    <w:rsid w:val="00CF7D87"/>
    <w:rsid w:val="00D0065F"/>
    <w:rsid w:val="00D01874"/>
    <w:rsid w:val="00D01ACE"/>
    <w:rsid w:val="00D01FB4"/>
    <w:rsid w:val="00D025AF"/>
    <w:rsid w:val="00D03698"/>
    <w:rsid w:val="00D03841"/>
    <w:rsid w:val="00D0708A"/>
    <w:rsid w:val="00D070A9"/>
    <w:rsid w:val="00D10CF6"/>
    <w:rsid w:val="00D11166"/>
    <w:rsid w:val="00D12478"/>
    <w:rsid w:val="00D12788"/>
    <w:rsid w:val="00D128F4"/>
    <w:rsid w:val="00D12A51"/>
    <w:rsid w:val="00D14A1F"/>
    <w:rsid w:val="00D15A8A"/>
    <w:rsid w:val="00D20EC2"/>
    <w:rsid w:val="00D223DF"/>
    <w:rsid w:val="00D22CED"/>
    <w:rsid w:val="00D22D6F"/>
    <w:rsid w:val="00D22E3C"/>
    <w:rsid w:val="00D240C4"/>
    <w:rsid w:val="00D24CEB"/>
    <w:rsid w:val="00D24DBE"/>
    <w:rsid w:val="00D25316"/>
    <w:rsid w:val="00D2774D"/>
    <w:rsid w:val="00D27BD2"/>
    <w:rsid w:val="00D27DC1"/>
    <w:rsid w:val="00D27E7B"/>
    <w:rsid w:val="00D302C9"/>
    <w:rsid w:val="00D31A68"/>
    <w:rsid w:val="00D32288"/>
    <w:rsid w:val="00D34B8F"/>
    <w:rsid w:val="00D35993"/>
    <w:rsid w:val="00D35CC6"/>
    <w:rsid w:val="00D374E4"/>
    <w:rsid w:val="00D37FD5"/>
    <w:rsid w:val="00D40056"/>
    <w:rsid w:val="00D40F0E"/>
    <w:rsid w:val="00D42A30"/>
    <w:rsid w:val="00D44043"/>
    <w:rsid w:val="00D44723"/>
    <w:rsid w:val="00D4512D"/>
    <w:rsid w:val="00D4581A"/>
    <w:rsid w:val="00D47638"/>
    <w:rsid w:val="00D478CB"/>
    <w:rsid w:val="00D47CA0"/>
    <w:rsid w:val="00D52069"/>
    <w:rsid w:val="00D52FB4"/>
    <w:rsid w:val="00D53065"/>
    <w:rsid w:val="00D5310D"/>
    <w:rsid w:val="00D53D7B"/>
    <w:rsid w:val="00D54A8D"/>
    <w:rsid w:val="00D55488"/>
    <w:rsid w:val="00D554BF"/>
    <w:rsid w:val="00D57623"/>
    <w:rsid w:val="00D614C8"/>
    <w:rsid w:val="00D61933"/>
    <w:rsid w:val="00D61E73"/>
    <w:rsid w:val="00D625A2"/>
    <w:rsid w:val="00D63CD6"/>
    <w:rsid w:val="00D66140"/>
    <w:rsid w:val="00D665C4"/>
    <w:rsid w:val="00D67416"/>
    <w:rsid w:val="00D70BC6"/>
    <w:rsid w:val="00D71D61"/>
    <w:rsid w:val="00D71DE5"/>
    <w:rsid w:val="00D72B07"/>
    <w:rsid w:val="00D73F00"/>
    <w:rsid w:val="00D74359"/>
    <w:rsid w:val="00D756DA"/>
    <w:rsid w:val="00D757E0"/>
    <w:rsid w:val="00D766BF"/>
    <w:rsid w:val="00D76DA4"/>
    <w:rsid w:val="00D77457"/>
    <w:rsid w:val="00D77697"/>
    <w:rsid w:val="00D77C13"/>
    <w:rsid w:val="00D80E8B"/>
    <w:rsid w:val="00D81111"/>
    <w:rsid w:val="00D81A8D"/>
    <w:rsid w:val="00D82F7B"/>
    <w:rsid w:val="00D83068"/>
    <w:rsid w:val="00D84C9A"/>
    <w:rsid w:val="00D85651"/>
    <w:rsid w:val="00D85CC3"/>
    <w:rsid w:val="00D85D84"/>
    <w:rsid w:val="00D86188"/>
    <w:rsid w:val="00D86401"/>
    <w:rsid w:val="00D8715C"/>
    <w:rsid w:val="00D873A0"/>
    <w:rsid w:val="00D876FB"/>
    <w:rsid w:val="00D9138B"/>
    <w:rsid w:val="00D9185E"/>
    <w:rsid w:val="00D91D50"/>
    <w:rsid w:val="00D91F95"/>
    <w:rsid w:val="00D92BF4"/>
    <w:rsid w:val="00D93542"/>
    <w:rsid w:val="00D93702"/>
    <w:rsid w:val="00D9373F"/>
    <w:rsid w:val="00D93A58"/>
    <w:rsid w:val="00D952BC"/>
    <w:rsid w:val="00D95864"/>
    <w:rsid w:val="00D95BCC"/>
    <w:rsid w:val="00D95EAC"/>
    <w:rsid w:val="00D97597"/>
    <w:rsid w:val="00D97B51"/>
    <w:rsid w:val="00DA194C"/>
    <w:rsid w:val="00DA1AA5"/>
    <w:rsid w:val="00DA1EBD"/>
    <w:rsid w:val="00DA37B4"/>
    <w:rsid w:val="00DA3DA3"/>
    <w:rsid w:val="00DA3F9E"/>
    <w:rsid w:val="00DA462F"/>
    <w:rsid w:val="00DA4C2A"/>
    <w:rsid w:val="00DA6B73"/>
    <w:rsid w:val="00DB11C2"/>
    <w:rsid w:val="00DB12E3"/>
    <w:rsid w:val="00DB22D3"/>
    <w:rsid w:val="00DB26DD"/>
    <w:rsid w:val="00DB2CC3"/>
    <w:rsid w:val="00DB3DA3"/>
    <w:rsid w:val="00DB60DD"/>
    <w:rsid w:val="00DB64EB"/>
    <w:rsid w:val="00DB7F17"/>
    <w:rsid w:val="00DB7F3C"/>
    <w:rsid w:val="00DC10B7"/>
    <w:rsid w:val="00DC2C12"/>
    <w:rsid w:val="00DC2FB6"/>
    <w:rsid w:val="00DC5A3E"/>
    <w:rsid w:val="00DC69D8"/>
    <w:rsid w:val="00DC6B26"/>
    <w:rsid w:val="00DC70C1"/>
    <w:rsid w:val="00DC7EA6"/>
    <w:rsid w:val="00DD02C3"/>
    <w:rsid w:val="00DD05D5"/>
    <w:rsid w:val="00DD0A77"/>
    <w:rsid w:val="00DD0BAC"/>
    <w:rsid w:val="00DD145C"/>
    <w:rsid w:val="00DD179E"/>
    <w:rsid w:val="00DD1AE8"/>
    <w:rsid w:val="00DD3892"/>
    <w:rsid w:val="00DD431F"/>
    <w:rsid w:val="00DD4B4F"/>
    <w:rsid w:val="00DD4F8C"/>
    <w:rsid w:val="00DD7304"/>
    <w:rsid w:val="00DE1FEC"/>
    <w:rsid w:val="00DE2542"/>
    <w:rsid w:val="00DE2CCC"/>
    <w:rsid w:val="00DE3AE0"/>
    <w:rsid w:val="00DE3C5F"/>
    <w:rsid w:val="00DE4086"/>
    <w:rsid w:val="00DE6436"/>
    <w:rsid w:val="00DE6A91"/>
    <w:rsid w:val="00DE6D29"/>
    <w:rsid w:val="00DE6D2B"/>
    <w:rsid w:val="00DE791D"/>
    <w:rsid w:val="00DF225A"/>
    <w:rsid w:val="00DF2648"/>
    <w:rsid w:val="00DF2EE5"/>
    <w:rsid w:val="00DF4428"/>
    <w:rsid w:val="00DF4907"/>
    <w:rsid w:val="00DF7606"/>
    <w:rsid w:val="00E006B6"/>
    <w:rsid w:val="00E0210F"/>
    <w:rsid w:val="00E04170"/>
    <w:rsid w:val="00E04994"/>
    <w:rsid w:val="00E052FB"/>
    <w:rsid w:val="00E0585B"/>
    <w:rsid w:val="00E05ACF"/>
    <w:rsid w:val="00E06AFA"/>
    <w:rsid w:val="00E06DC3"/>
    <w:rsid w:val="00E07003"/>
    <w:rsid w:val="00E1085B"/>
    <w:rsid w:val="00E11211"/>
    <w:rsid w:val="00E11BE0"/>
    <w:rsid w:val="00E13589"/>
    <w:rsid w:val="00E13C62"/>
    <w:rsid w:val="00E15463"/>
    <w:rsid w:val="00E15DE1"/>
    <w:rsid w:val="00E160AB"/>
    <w:rsid w:val="00E1691B"/>
    <w:rsid w:val="00E21228"/>
    <w:rsid w:val="00E2126C"/>
    <w:rsid w:val="00E212D3"/>
    <w:rsid w:val="00E218C2"/>
    <w:rsid w:val="00E21B3E"/>
    <w:rsid w:val="00E232C5"/>
    <w:rsid w:val="00E25369"/>
    <w:rsid w:val="00E25842"/>
    <w:rsid w:val="00E2596B"/>
    <w:rsid w:val="00E267BC"/>
    <w:rsid w:val="00E26B61"/>
    <w:rsid w:val="00E2733F"/>
    <w:rsid w:val="00E27567"/>
    <w:rsid w:val="00E3055C"/>
    <w:rsid w:val="00E32544"/>
    <w:rsid w:val="00E32ACF"/>
    <w:rsid w:val="00E33F9D"/>
    <w:rsid w:val="00E34EA1"/>
    <w:rsid w:val="00E35153"/>
    <w:rsid w:val="00E4120A"/>
    <w:rsid w:val="00E4151E"/>
    <w:rsid w:val="00E4156A"/>
    <w:rsid w:val="00E4202D"/>
    <w:rsid w:val="00E42634"/>
    <w:rsid w:val="00E42D44"/>
    <w:rsid w:val="00E44D12"/>
    <w:rsid w:val="00E46015"/>
    <w:rsid w:val="00E500E4"/>
    <w:rsid w:val="00E52994"/>
    <w:rsid w:val="00E531E2"/>
    <w:rsid w:val="00E5349F"/>
    <w:rsid w:val="00E542DE"/>
    <w:rsid w:val="00E54369"/>
    <w:rsid w:val="00E5451B"/>
    <w:rsid w:val="00E555CF"/>
    <w:rsid w:val="00E5755E"/>
    <w:rsid w:val="00E57F07"/>
    <w:rsid w:val="00E57FB0"/>
    <w:rsid w:val="00E60DDB"/>
    <w:rsid w:val="00E61719"/>
    <w:rsid w:val="00E61FDC"/>
    <w:rsid w:val="00E621A2"/>
    <w:rsid w:val="00E625BD"/>
    <w:rsid w:val="00E62E41"/>
    <w:rsid w:val="00E636F8"/>
    <w:rsid w:val="00E651B9"/>
    <w:rsid w:val="00E654C6"/>
    <w:rsid w:val="00E65E93"/>
    <w:rsid w:val="00E6707D"/>
    <w:rsid w:val="00E6723E"/>
    <w:rsid w:val="00E67F97"/>
    <w:rsid w:val="00E70831"/>
    <w:rsid w:val="00E70A09"/>
    <w:rsid w:val="00E70C6E"/>
    <w:rsid w:val="00E711EC"/>
    <w:rsid w:val="00E738D5"/>
    <w:rsid w:val="00E744B5"/>
    <w:rsid w:val="00E75978"/>
    <w:rsid w:val="00E75AA4"/>
    <w:rsid w:val="00E768D2"/>
    <w:rsid w:val="00E779E6"/>
    <w:rsid w:val="00E77DC9"/>
    <w:rsid w:val="00E8089D"/>
    <w:rsid w:val="00E811A4"/>
    <w:rsid w:val="00E81E56"/>
    <w:rsid w:val="00E8260C"/>
    <w:rsid w:val="00E83145"/>
    <w:rsid w:val="00E83225"/>
    <w:rsid w:val="00E83E74"/>
    <w:rsid w:val="00E85443"/>
    <w:rsid w:val="00E86997"/>
    <w:rsid w:val="00E87697"/>
    <w:rsid w:val="00E87B3C"/>
    <w:rsid w:val="00E87DDB"/>
    <w:rsid w:val="00E9010C"/>
    <w:rsid w:val="00E90CD7"/>
    <w:rsid w:val="00E94582"/>
    <w:rsid w:val="00E958A6"/>
    <w:rsid w:val="00E95C2D"/>
    <w:rsid w:val="00E95C9E"/>
    <w:rsid w:val="00E968E6"/>
    <w:rsid w:val="00E96AEB"/>
    <w:rsid w:val="00E97311"/>
    <w:rsid w:val="00E97F90"/>
    <w:rsid w:val="00EA101C"/>
    <w:rsid w:val="00EA186E"/>
    <w:rsid w:val="00EA2E5F"/>
    <w:rsid w:val="00EA30E2"/>
    <w:rsid w:val="00EA34BA"/>
    <w:rsid w:val="00EA36C6"/>
    <w:rsid w:val="00EA3B0B"/>
    <w:rsid w:val="00EA3C74"/>
    <w:rsid w:val="00EA4A65"/>
    <w:rsid w:val="00EA5EC7"/>
    <w:rsid w:val="00EA755F"/>
    <w:rsid w:val="00EA7A5C"/>
    <w:rsid w:val="00EB166E"/>
    <w:rsid w:val="00EB1C1E"/>
    <w:rsid w:val="00EB323A"/>
    <w:rsid w:val="00EB324E"/>
    <w:rsid w:val="00EB3B2A"/>
    <w:rsid w:val="00EB41C5"/>
    <w:rsid w:val="00EB5684"/>
    <w:rsid w:val="00EB59CB"/>
    <w:rsid w:val="00EB5D12"/>
    <w:rsid w:val="00EB765B"/>
    <w:rsid w:val="00EB7ADB"/>
    <w:rsid w:val="00EC0243"/>
    <w:rsid w:val="00EC0306"/>
    <w:rsid w:val="00EC0AF2"/>
    <w:rsid w:val="00EC0DB3"/>
    <w:rsid w:val="00EC33EF"/>
    <w:rsid w:val="00EC41BA"/>
    <w:rsid w:val="00EC518A"/>
    <w:rsid w:val="00EC59CC"/>
    <w:rsid w:val="00EC5D5D"/>
    <w:rsid w:val="00EC5D71"/>
    <w:rsid w:val="00EC7849"/>
    <w:rsid w:val="00EC7CA7"/>
    <w:rsid w:val="00ED07A0"/>
    <w:rsid w:val="00ED1A4A"/>
    <w:rsid w:val="00ED20BE"/>
    <w:rsid w:val="00ED28F3"/>
    <w:rsid w:val="00ED3075"/>
    <w:rsid w:val="00ED4C42"/>
    <w:rsid w:val="00ED5918"/>
    <w:rsid w:val="00ED5DCE"/>
    <w:rsid w:val="00ED7008"/>
    <w:rsid w:val="00ED7CC8"/>
    <w:rsid w:val="00EE12EA"/>
    <w:rsid w:val="00EE13AD"/>
    <w:rsid w:val="00EE32C3"/>
    <w:rsid w:val="00EE4488"/>
    <w:rsid w:val="00EE6310"/>
    <w:rsid w:val="00EE663E"/>
    <w:rsid w:val="00EF0047"/>
    <w:rsid w:val="00EF03CF"/>
    <w:rsid w:val="00EF048A"/>
    <w:rsid w:val="00EF08D8"/>
    <w:rsid w:val="00EF13B0"/>
    <w:rsid w:val="00EF1E5D"/>
    <w:rsid w:val="00EF22CE"/>
    <w:rsid w:val="00EF24B4"/>
    <w:rsid w:val="00EF3561"/>
    <w:rsid w:val="00EF40FE"/>
    <w:rsid w:val="00EF6732"/>
    <w:rsid w:val="00F000AC"/>
    <w:rsid w:val="00F009DC"/>
    <w:rsid w:val="00F00A8C"/>
    <w:rsid w:val="00F0120B"/>
    <w:rsid w:val="00F016A0"/>
    <w:rsid w:val="00F01E85"/>
    <w:rsid w:val="00F01EE4"/>
    <w:rsid w:val="00F01F6B"/>
    <w:rsid w:val="00F026CF"/>
    <w:rsid w:val="00F026DD"/>
    <w:rsid w:val="00F049DD"/>
    <w:rsid w:val="00F059A9"/>
    <w:rsid w:val="00F06C74"/>
    <w:rsid w:val="00F07A3F"/>
    <w:rsid w:val="00F100E2"/>
    <w:rsid w:val="00F1035D"/>
    <w:rsid w:val="00F109A2"/>
    <w:rsid w:val="00F10E19"/>
    <w:rsid w:val="00F1116E"/>
    <w:rsid w:val="00F111FF"/>
    <w:rsid w:val="00F126B0"/>
    <w:rsid w:val="00F13302"/>
    <w:rsid w:val="00F14C6D"/>
    <w:rsid w:val="00F150E7"/>
    <w:rsid w:val="00F15443"/>
    <w:rsid w:val="00F1616C"/>
    <w:rsid w:val="00F1650F"/>
    <w:rsid w:val="00F20F5E"/>
    <w:rsid w:val="00F216E2"/>
    <w:rsid w:val="00F2260F"/>
    <w:rsid w:val="00F22BBE"/>
    <w:rsid w:val="00F23389"/>
    <w:rsid w:val="00F2687D"/>
    <w:rsid w:val="00F26D18"/>
    <w:rsid w:val="00F277FB"/>
    <w:rsid w:val="00F2785A"/>
    <w:rsid w:val="00F27F36"/>
    <w:rsid w:val="00F30CA7"/>
    <w:rsid w:val="00F33EBB"/>
    <w:rsid w:val="00F340BD"/>
    <w:rsid w:val="00F34BDE"/>
    <w:rsid w:val="00F34E45"/>
    <w:rsid w:val="00F358F2"/>
    <w:rsid w:val="00F369FA"/>
    <w:rsid w:val="00F4026D"/>
    <w:rsid w:val="00F40E49"/>
    <w:rsid w:val="00F42C81"/>
    <w:rsid w:val="00F4361B"/>
    <w:rsid w:val="00F44D7B"/>
    <w:rsid w:val="00F46648"/>
    <w:rsid w:val="00F46F86"/>
    <w:rsid w:val="00F50FD2"/>
    <w:rsid w:val="00F52C41"/>
    <w:rsid w:val="00F531C3"/>
    <w:rsid w:val="00F54E22"/>
    <w:rsid w:val="00F55C97"/>
    <w:rsid w:val="00F56A39"/>
    <w:rsid w:val="00F57C49"/>
    <w:rsid w:val="00F62E7A"/>
    <w:rsid w:val="00F642E5"/>
    <w:rsid w:val="00F6457B"/>
    <w:rsid w:val="00F64936"/>
    <w:rsid w:val="00F65056"/>
    <w:rsid w:val="00F66717"/>
    <w:rsid w:val="00F6700A"/>
    <w:rsid w:val="00F6780F"/>
    <w:rsid w:val="00F72446"/>
    <w:rsid w:val="00F7250C"/>
    <w:rsid w:val="00F74E09"/>
    <w:rsid w:val="00F76416"/>
    <w:rsid w:val="00F76444"/>
    <w:rsid w:val="00F76969"/>
    <w:rsid w:val="00F80997"/>
    <w:rsid w:val="00F81B82"/>
    <w:rsid w:val="00F83E20"/>
    <w:rsid w:val="00F848E9"/>
    <w:rsid w:val="00F84BE5"/>
    <w:rsid w:val="00F84D22"/>
    <w:rsid w:val="00F86E0D"/>
    <w:rsid w:val="00F90044"/>
    <w:rsid w:val="00F90C34"/>
    <w:rsid w:val="00F919FA"/>
    <w:rsid w:val="00F91A41"/>
    <w:rsid w:val="00F91BB2"/>
    <w:rsid w:val="00F91E4D"/>
    <w:rsid w:val="00F92570"/>
    <w:rsid w:val="00F9325A"/>
    <w:rsid w:val="00F9328D"/>
    <w:rsid w:val="00F93D56"/>
    <w:rsid w:val="00F944E3"/>
    <w:rsid w:val="00F9683E"/>
    <w:rsid w:val="00F96E00"/>
    <w:rsid w:val="00FA070F"/>
    <w:rsid w:val="00FA0C12"/>
    <w:rsid w:val="00FA0C38"/>
    <w:rsid w:val="00FA3330"/>
    <w:rsid w:val="00FA34B3"/>
    <w:rsid w:val="00FA379B"/>
    <w:rsid w:val="00FA3A9E"/>
    <w:rsid w:val="00FA48EB"/>
    <w:rsid w:val="00FA49D6"/>
    <w:rsid w:val="00FA5C47"/>
    <w:rsid w:val="00FA5E2B"/>
    <w:rsid w:val="00FA6B9D"/>
    <w:rsid w:val="00FA6C18"/>
    <w:rsid w:val="00FA6F70"/>
    <w:rsid w:val="00FA70EB"/>
    <w:rsid w:val="00FA71E6"/>
    <w:rsid w:val="00FA7E49"/>
    <w:rsid w:val="00FA7F9D"/>
    <w:rsid w:val="00FB0046"/>
    <w:rsid w:val="00FB0388"/>
    <w:rsid w:val="00FB0563"/>
    <w:rsid w:val="00FB2062"/>
    <w:rsid w:val="00FB30B7"/>
    <w:rsid w:val="00FB337F"/>
    <w:rsid w:val="00FB33D8"/>
    <w:rsid w:val="00FB3E7A"/>
    <w:rsid w:val="00FB48A7"/>
    <w:rsid w:val="00FB62DF"/>
    <w:rsid w:val="00FB7AEE"/>
    <w:rsid w:val="00FC1A12"/>
    <w:rsid w:val="00FC375D"/>
    <w:rsid w:val="00FC3C62"/>
    <w:rsid w:val="00FC4741"/>
    <w:rsid w:val="00FC523A"/>
    <w:rsid w:val="00FC6C8F"/>
    <w:rsid w:val="00FC74AE"/>
    <w:rsid w:val="00FC775B"/>
    <w:rsid w:val="00FC7806"/>
    <w:rsid w:val="00FC7DF4"/>
    <w:rsid w:val="00FD26DE"/>
    <w:rsid w:val="00FD5740"/>
    <w:rsid w:val="00FD714D"/>
    <w:rsid w:val="00FD723A"/>
    <w:rsid w:val="00FD73F6"/>
    <w:rsid w:val="00FD7840"/>
    <w:rsid w:val="00FD78DB"/>
    <w:rsid w:val="00FE05C5"/>
    <w:rsid w:val="00FE2349"/>
    <w:rsid w:val="00FE24AF"/>
    <w:rsid w:val="00FE2EB7"/>
    <w:rsid w:val="00FE39E3"/>
    <w:rsid w:val="00FE64DB"/>
    <w:rsid w:val="00FE6B92"/>
    <w:rsid w:val="00FE6F46"/>
    <w:rsid w:val="00FE70DC"/>
    <w:rsid w:val="00FE739C"/>
    <w:rsid w:val="00FE7805"/>
    <w:rsid w:val="00FF08F9"/>
    <w:rsid w:val="00FF0D87"/>
    <w:rsid w:val="00FF1AFE"/>
    <w:rsid w:val="00FF27C1"/>
    <w:rsid w:val="00FF2AA4"/>
    <w:rsid w:val="00FF33A0"/>
    <w:rsid w:val="00FF4090"/>
    <w:rsid w:val="00FF4F1E"/>
    <w:rsid w:val="00FF4F5D"/>
    <w:rsid w:val="00FF5151"/>
    <w:rsid w:val="00FF5D23"/>
    <w:rsid w:val="00FF75EF"/>
    <w:rsid w:val="00FF773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C800A"/>
  <w15:chartTrackingRefBased/>
  <w15:docId w15:val="{ECEE2176-ADB4-467A-A8F0-42E600231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FF2AA4"/>
    <w:pPr>
      <w:spacing w:after="220" w:line="288" w:lineRule="auto"/>
      <w:jc w:val="both"/>
    </w:pPr>
    <w:rPr>
      <w14:numForm w14:val="lining"/>
    </w:r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semiHidden/>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semiHidden/>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14:numForm w14:val="default"/>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14:numForm w14:val="default"/>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spacing w:after="0" w:line="480" w:lineRule="auto"/>
      <w:ind w:left="720" w:hanging="720"/>
    </w:p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styleId="Nevyeenzmnka">
    <w:name w:val="Unresolved Mention"/>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paragraph" w:styleId="Textpoznpodarou">
    <w:name w:val="footnote text"/>
    <w:basedOn w:val="Normln"/>
    <w:link w:val="TextpoznpodarouChar"/>
    <w:uiPriority w:val="99"/>
    <w:semiHidden/>
    <w:unhideWhenUsed/>
    <w:rsid w:val="002A70B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2A70B9"/>
    <w:rPr>
      <w:sz w:val="20"/>
      <w:szCs w:val="20"/>
      <w14:numForm w14:val="lining"/>
    </w:rPr>
  </w:style>
  <w:style w:type="character" w:styleId="Znakapoznpodarou">
    <w:name w:val="footnote reference"/>
    <w:basedOn w:val="Standardnpsmoodstavce"/>
    <w:uiPriority w:val="99"/>
    <w:semiHidden/>
    <w:unhideWhenUsed/>
    <w:rsid w:val="002A70B9"/>
    <w:rPr>
      <w:vertAlign w:val="superscript"/>
    </w:rPr>
  </w:style>
  <w:style w:type="paragraph" w:styleId="Normlnweb">
    <w:name w:val="Normal (Web)"/>
    <w:basedOn w:val="Normln"/>
    <w:uiPriority w:val="99"/>
    <w:unhideWhenUsed/>
    <w:rsid w:val="001D2D76"/>
    <w:pPr>
      <w:spacing w:before="100" w:beforeAutospacing="1" w:after="100" w:afterAutospacing="1" w:line="240" w:lineRule="auto"/>
      <w:jc w:val="left"/>
    </w:pPr>
    <w:rPr>
      <w:rFonts w:ascii="Times New Roman" w:eastAsia="Times New Roman" w:hAnsi="Times New Roman" w:cs="Times New Roman"/>
      <w:sz w:val="24"/>
      <w:szCs w:val="24"/>
      <w:lang w:eastAsia="cs-CZ"/>
      <w14:numForm w14:val="default"/>
    </w:rPr>
  </w:style>
  <w:style w:type="character" w:styleId="slodku">
    <w:name w:val="line number"/>
    <w:basedOn w:val="Standardnpsmoodstavce"/>
    <w:uiPriority w:val="99"/>
    <w:semiHidden/>
    <w:unhideWhenUsed/>
    <w:rsid w:val="00C06657"/>
  </w:style>
  <w:style w:type="character" w:customStyle="1" w:styleId="hljs-number">
    <w:name w:val="hljs-number"/>
    <w:basedOn w:val="Standardnpsmoodstavce"/>
    <w:rsid w:val="003431CE"/>
  </w:style>
  <w:style w:type="character" w:customStyle="1" w:styleId="hljs-selector-tag">
    <w:name w:val="hljs-selector-tag"/>
    <w:basedOn w:val="Standardnpsmoodstavce"/>
    <w:rsid w:val="003431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11828744">
      <w:bodyDiv w:val="1"/>
      <w:marLeft w:val="0"/>
      <w:marRight w:val="0"/>
      <w:marTop w:val="0"/>
      <w:marBottom w:val="0"/>
      <w:divBdr>
        <w:top w:val="none" w:sz="0" w:space="0" w:color="auto"/>
        <w:left w:val="none" w:sz="0" w:space="0" w:color="auto"/>
        <w:bottom w:val="none" w:sz="0" w:space="0" w:color="auto"/>
        <w:right w:val="none" w:sz="0" w:space="0" w:color="auto"/>
      </w:divBdr>
    </w:div>
    <w:div w:id="119766339">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59007942">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86215943">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21354634">
      <w:bodyDiv w:val="1"/>
      <w:marLeft w:val="0"/>
      <w:marRight w:val="0"/>
      <w:marTop w:val="0"/>
      <w:marBottom w:val="0"/>
      <w:divBdr>
        <w:top w:val="none" w:sz="0" w:space="0" w:color="auto"/>
        <w:left w:val="none" w:sz="0" w:space="0" w:color="auto"/>
        <w:bottom w:val="none" w:sz="0" w:space="0" w:color="auto"/>
        <w:right w:val="none" w:sz="0" w:space="0" w:color="auto"/>
      </w:divBdr>
    </w:div>
    <w:div w:id="332343802">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65438767">
      <w:bodyDiv w:val="1"/>
      <w:marLeft w:val="0"/>
      <w:marRight w:val="0"/>
      <w:marTop w:val="0"/>
      <w:marBottom w:val="0"/>
      <w:divBdr>
        <w:top w:val="none" w:sz="0" w:space="0" w:color="auto"/>
        <w:left w:val="none" w:sz="0" w:space="0" w:color="auto"/>
        <w:bottom w:val="none" w:sz="0" w:space="0" w:color="auto"/>
        <w:right w:val="none" w:sz="0" w:space="0" w:color="auto"/>
      </w:divBdr>
    </w:div>
    <w:div w:id="482622636">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30923812">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798301174">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4109363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87686076">
      <w:bodyDiv w:val="1"/>
      <w:marLeft w:val="0"/>
      <w:marRight w:val="0"/>
      <w:marTop w:val="0"/>
      <w:marBottom w:val="0"/>
      <w:divBdr>
        <w:top w:val="none" w:sz="0" w:space="0" w:color="auto"/>
        <w:left w:val="none" w:sz="0" w:space="0" w:color="auto"/>
        <w:bottom w:val="none" w:sz="0" w:space="0" w:color="auto"/>
        <w:right w:val="none" w:sz="0" w:space="0" w:color="auto"/>
      </w:divBdr>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993222185">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1828180">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188375582">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3058812">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13290244">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383823709">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53674139">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1018883">
      <w:bodyDiv w:val="1"/>
      <w:marLeft w:val="0"/>
      <w:marRight w:val="0"/>
      <w:marTop w:val="0"/>
      <w:marBottom w:val="0"/>
      <w:divBdr>
        <w:top w:val="none" w:sz="0" w:space="0" w:color="auto"/>
        <w:left w:val="none" w:sz="0" w:space="0" w:color="auto"/>
        <w:bottom w:val="none" w:sz="0" w:space="0" w:color="auto"/>
        <w:right w:val="none" w:sz="0" w:space="0" w:color="auto"/>
      </w:divBdr>
    </w:div>
    <w:div w:id="1545405576">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08527652">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43092632">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59334849">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1996376538">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73697766">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6.xml"/><Relationship Id="rId20" Type="http://schemas.openxmlformats.org/officeDocument/2006/relationships/image" Target="media/image6.png"/><Relationship Id="rId41" Type="http://schemas.openxmlformats.org/officeDocument/2006/relationships/image" Target="media/image27.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fe71cfb-81ed-4b9d-9a1f-cae1a72b62ba">
      <Terms xmlns="http://schemas.microsoft.com/office/infopath/2007/PartnerControls"/>
    </lcf76f155ced4ddcb4097134ff3c332f>
    <TaxCatchAll xmlns="184be059-f9c1-47a1-baeb-6b78fb5c2cd7"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A5EAD61CDED85140BF5B934B48DD3484" ma:contentTypeVersion="15" ma:contentTypeDescription="Create a new document." ma:contentTypeScope="" ma:versionID="cc982a5df0320791fbc3ea24d0deba6b">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b8f28b2c1c50d19b407cb644c1af36e4"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babb5542-b20f-476f-b885-dfe2db7716bd" ma:termSetId="09814cd3-568e-fe90-9814-8d621ff8fb84" ma:anchorId="fba54fb3-c3e1-fe81-a776-ca4b69148c4d" ma:open="true" ma:isKeyword="false">
      <xsd:complexType>
        <xsd:sequence>
          <xsd:element ref="pc:Terms" minOccurs="0" maxOccurs="1"/>
        </xsd:sequence>
      </xsd:complex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5e9b24e3-0751-412a-b275-2d618e008197}" ma:internalName="TaxCatchAll" ma:showField="CatchAllData" ma:web="184be059-f9c1-47a1-baeb-6b78fb5c2cd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74D791E-5CC7-4856-B07B-94D7D7F05E02}">
  <ds:schemaRefs>
    <ds:schemaRef ds:uri="http://schemas.microsoft.com/office/2006/metadata/properties"/>
    <ds:schemaRef ds:uri="http://schemas.microsoft.com/office/infopath/2007/PartnerControls"/>
    <ds:schemaRef ds:uri="7fe71cfb-81ed-4b9d-9a1f-cae1a72b62ba"/>
    <ds:schemaRef ds:uri="184be059-f9c1-47a1-baeb-6b78fb5c2cd7"/>
  </ds:schemaRefs>
</ds:datastoreItem>
</file>

<file path=customXml/itemProps2.xml><?xml version="1.0" encoding="utf-8"?>
<ds:datastoreItem xmlns:ds="http://schemas.openxmlformats.org/officeDocument/2006/customXml" ds:itemID="{D3CFF590-40AA-48C0-ADEB-03BA060BDB6A}">
  <ds:schemaRefs>
    <ds:schemaRef ds:uri="http://schemas.microsoft.com/sharepoint/v3/contenttype/forms"/>
  </ds:schemaRefs>
</ds:datastoreItem>
</file>

<file path=customXml/itemProps3.xml><?xml version="1.0" encoding="utf-8"?>
<ds:datastoreItem xmlns:ds="http://schemas.openxmlformats.org/officeDocument/2006/customXml" ds:itemID="{187916FC-5034-4623-A6FD-C729F1457979}">
  <ds:schemaRefs>
    <ds:schemaRef ds:uri="http://schemas.openxmlformats.org/officeDocument/2006/bibliography"/>
  </ds:schemaRefs>
</ds:datastoreItem>
</file>

<file path=customXml/itemProps4.xml><?xml version="1.0" encoding="utf-8"?>
<ds:datastoreItem xmlns:ds="http://schemas.openxmlformats.org/officeDocument/2006/customXml" ds:itemID="{A96AFD15-F2DD-40A0-99C8-1E494CBC92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355</TotalTime>
  <Pages>68</Pages>
  <Words>15437</Words>
  <Characters>91082</Characters>
  <Application>Microsoft Office Word</Application>
  <DocSecurity>0</DocSecurity>
  <Lines>759</Lines>
  <Paragraphs>21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Šablona bakalářské/diplomové práce na FIS VŠE.</vt:lpstr>
      <vt:lpstr>Šablona bakalářské/diplomové práce na FIS VŠE.</vt:lpstr>
    </vt:vector>
  </TitlesOfParts>
  <Company>VŠE</Company>
  <LinksUpToDate>false</LinksUpToDate>
  <CharactersWithSpaces>106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Kateřina Hanzalová</dc:creator>
  <cp:keywords>Verze_05112018</cp:keywords>
  <dc:description/>
  <cp:lastModifiedBy>Adam zacpal</cp:lastModifiedBy>
  <cp:revision>2518</cp:revision>
  <cp:lastPrinted>2018-11-21T23:52:00Z</cp:lastPrinted>
  <dcterms:created xsi:type="dcterms:W3CDTF">2024-03-25T15:29:00Z</dcterms:created>
  <dcterms:modified xsi:type="dcterms:W3CDTF">2024-04-2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MediaServiceImageTags">
    <vt:lpwstr/>
  </property>
  <property fmtid="{D5CDD505-2E9C-101B-9397-08002B2CF9AE}" pid="8" name="ContentTypeId">
    <vt:lpwstr>0x010100A5EAD61CDED85140BF5B934B48DD3484</vt:lpwstr>
  </property>
  <property fmtid="{D5CDD505-2E9C-101B-9397-08002B2CF9AE}" pid="9" name="ZOTERO_PREF_1">
    <vt:lpwstr>&lt;data data-version="3" zotero-version="6.0.36"&gt;&lt;session id="A1iMWpMs"/&gt;&lt;style id="http://www.zotero.org/styles/apa" locale="cs-CZ"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